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447538089"/>
        <w:docPartObj>
          <w:docPartGallery w:val="Cover Pages"/>
          <w:docPartUnique/>
        </w:docPartObj>
      </w:sdtPr>
      <w:sdtEndPr>
        <w:rPr>
          <w:lang w:val="en-US"/>
        </w:rPr>
      </w:sdtEndPr>
      <w:sdtContent>
        <w:p w14:paraId="3EAC1830" w14:textId="73529D36" w:rsidR="004D456D" w:rsidRPr="00CE11BC" w:rsidRDefault="00F04934" w:rsidP="006E4A95">
          <w:pPr>
            <w:jc w:val="center"/>
            <w:rPr>
              <w:b/>
              <w:bCs/>
              <w:sz w:val="36"/>
              <w:szCs w:val="36"/>
            </w:rPr>
          </w:pPr>
          <w:r w:rsidRPr="00CE11BC">
            <w:rPr>
              <w:b/>
              <w:bCs/>
              <w:sz w:val="36"/>
              <w:szCs w:val="36"/>
            </w:rPr>
            <w:t>Development of a single cell methylation summarization tool and application to lineage analysis of glioma-related macrophages</w:t>
          </w:r>
        </w:p>
        <w:p w14:paraId="43661834" w14:textId="76E8D8B5" w:rsidR="00F04934" w:rsidRPr="00F04934" w:rsidRDefault="00F04934" w:rsidP="006E4A95">
          <w:pPr>
            <w:jc w:val="center"/>
            <w:rPr>
              <w:b/>
              <w:bCs/>
              <w:sz w:val="28"/>
              <w:szCs w:val="28"/>
            </w:rPr>
          </w:pPr>
        </w:p>
        <w:p w14:paraId="5DCE812D" w14:textId="5083C7A2" w:rsidR="00F04934" w:rsidRPr="00F04934" w:rsidRDefault="00F04934" w:rsidP="006E4A95">
          <w:pPr>
            <w:jc w:val="center"/>
            <w:rPr>
              <w:b/>
              <w:bCs/>
              <w:sz w:val="28"/>
              <w:szCs w:val="28"/>
            </w:rPr>
          </w:pPr>
        </w:p>
        <w:p w14:paraId="6A8E80BE" w14:textId="0818E102" w:rsidR="00F04934" w:rsidRDefault="00F04934" w:rsidP="006E4A95">
          <w:pPr>
            <w:jc w:val="center"/>
            <w:rPr>
              <w:b/>
              <w:bCs/>
              <w:sz w:val="28"/>
              <w:szCs w:val="28"/>
            </w:rPr>
          </w:pPr>
        </w:p>
        <w:p w14:paraId="3D7CD089" w14:textId="7858E431" w:rsidR="00CE11BC" w:rsidRDefault="00CE11BC" w:rsidP="006E4A95">
          <w:pPr>
            <w:jc w:val="center"/>
            <w:rPr>
              <w:b/>
              <w:bCs/>
              <w:sz w:val="28"/>
              <w:szCs w:val="28"/>
            </w:rPr>
          </w:pPr>
        </w:p>
        <w:p w14:paraId="0537367F" w14:textId="77777777" w:rsidR="00CE11BC" w:rsidRPr="00F04934" w:rsidRDefault="00CE11BC" w:rsidP="006E4A95">
          <w:pPr>
            <w:jc w:val="center"/>
            <w:rPr>
              <w:b/>
              <w:bCs/>
              <w:sz w:val="28"/>
              <w:szCs w:val="28"/>
            </w:rPr>
          </w:pPr>
        </w:p>
        <w:p w14:paraId="7E82031F" w14:textId="3D6AD10D" w:rsidR="00F04934" w:rsidRPr="00F04934" w:rsidRDefault="00F04934" w:rsidP="006E4A95">
          <w:pPr>
            <w:jc w:val="center"/>
            <w:rPr>
              <w:b/>
              <w:bCs/>
              <w:sz w:val="28"/>
              <w:szCs w:val="28"/>
            </w:rPr>
          </w:pPr>
          <w:r w:rsidRPr="00F04934">
            <w:rPr>
              <w:b/>
              <w:bCs/>
              <w:sz w:val="28"/>
              <w:szCs w:val="28"/>
            </w:rPr>
            <w:t>Masters Thesis</w:t>
          </w:r>
        </w:p>
        <w:p w14:paraId="45E2B391" w14:textId="32326201" w:rsidR="00F04934" w:rsidRDefault="00F04934" w:rsidP="006E4A95">
          <w:pPr>
            <w:jc w:val="center"/>
            <w:rPr>
              <w:b/>
              <w:bCs/>
              <w:sz w:val="28"/>
              <w:szCs w:val="28"/>
            </w:rPr>
          </w:pPr>
        </w:p>
        <w:p w14:paraId="51E69F39" w14:textId="77777777" w:rsidR="00CE11BC" w:rsidRPr="00F04934" w:rsidRDefault="00CE11BC" w:rsidP="006E4A95">
          <w:pPr>
            <w:jc w:val="center"/>
            <w:rPr>
              <w:b/>
              <w:bCs/>
              <w:sz w:val="28"/>
              <w:szCs w:val="28"/>
            </w:rPr>
          </w:pPr>
        </w:p>
        <w:p w14:paraId="644677AE" w14:textId="7E6A4B30" w:rsidR="00F04934" w:rsidRPr="00F04934" w:rsidRDefault="00F04934" w:rsidP="006E4A95">
          <w:pPr>
            <w:jc w:val="center"/>
            <w:rPr>
              <w:b/>
              <w:bCs/>
              <w:sz w:val="28"/>
              <w:szCs w:val="28"/>
            </w:rPr>
          </w:pPr>
        </w:p>
        <w:p w14:paraId="4ED36FBD" w14:textId="13CDA2A9" w:rsidR="00F04934" w:rsidRPr="00CE11BC" w:rsidRDefault="00F04934" w:rsidP="006E4A95">
          <w:pPr>
            <w:jc w:val="center"/>
            <w:rPr>
              <w:b/>
              <w:bCs/>
              <w:sz w:val="28"/>
              <w:szCs w:val="28"/>
            </w:rPr>
          </w:pPr>
          <w:r w:rsidRPr="00CE11BC">
            <w:rPr>
              <w:b/>
              <w:bCs/>
              <w:sz w:val="28"/>
              <w:szCs w:val="28"/>
            </w:rPr>
            <w:t>Presented to the Faculty of Biosciences of the Ruprecht-</w:t>
          </w:r>
          <w:proofErr w:type="spellStart"/>
          <w:r w:rsidRPr="00CE11BC">
            <w:rPr>
              <w:b/>
              <w:bCs/>
              <w:sz w:val="28"/>
              <w:szCs w:val="28"/>
            </w:rPr>
            <w:t>Karls</w:t>
          </w:r>
          <w:proofErr w:type="spellEnd"/>
          <w:r w:rsidRPr="00CE11BC">
            <w:rPr>
              <w:b/>
              <w:bCs/>
              <w:sz w:val="28"/>
              <w:szCs w:val="28"/>
            </w:rPr>
            <w:t>-Universität Heidelberg</w:t>
          </w:r>
        </w:p>
        <w:p w14:paraId="52E5D8A1" w14:textId="177725E7" w:rsidR="00F04934" w:rsidRPr="00CE11BC" w:rsidRDefault="00F04934" w:rsidP="006E4A95">
          <w:pPr>
            <w:jc w:val="center"/>
            <w:rPr>
              <w:b/>
              <w:bCs/>
              <w:sz w:val="28"/>
              <w:szCs w:val="28"/>
            </w:rPr>
          </w:pPr>
        </w:p>
        <w:p w14:paraId="50F5BA60" w14:textId="77777777" w:rsidR="00CE11BC" w:rsidRPr="00CE11BC" w:rsidRDefault="00CE11BC" w:rsidP="006E4A95">
          <w:pPr>
            <w:jc w:val="center"/>
            <w:rPr>
              <w:b/>
              <w:bCs/>
              <w:sz w:val="28"/>
              <w:szCs w:val="28"/>
            </w:rPr>
          </w:pPr>
        </w:p>
        <w:p w14:paraId="65BE132A" w14:textId="0A805191" w:rsidR="00F04934" w:rsidRPr="00CE11BC" w:rsidRDefault="00F04934" w:rsidP="006E4A95">
          <w:pPr>
            <w:jc w:val="center"/>
            <w:rPr>
              <w:b/>
              <w:bCs/>
              <w:sz w:val="28"/>
              <w:szCs w:val="28"/>
            </w:rPr>
          </w:pPr>
          <w:r w:rsidRPr="00CE11BC">
            <w:rPr>
              <w:b/>
              <w:bCs/>
              <w:sz w:val="28"/>
              <w:szCs w:val="28"/>
            </w:rPr>
            <w:t>Andrew Lindsay</w:t>
          </w:r>
        </w:p>
        <w:p w14:paraId="77C5CB6A" w14:textId="347B1EEC" w:rsidR="00F04934" w:rsidRPr="00CE11BC" w:rsidRDefault="00F04934" w:rsidP="006E4A95">
          <w:pPr>
            <w:jc w:val="center"/>
            <w:rPr>
              <w:b/>
              <w:bCs/>
              <w:sz w:val="28"/>
              <w:szCs w:val="28"/>
            </w:rPr>
          </w:pPr>
          <w:r w:rsidRPr="00CE11BC">
            <w:rPr>
              <w:b/>
              <w:bCs/>
              <w:sz w:val="28"/>
              <w:szCs w:val="28"/>
            </w:rPr>
            <w:t>2021</w:t>
          </w:r>
        </w:p>
        <w:p w14:paraId="742C2D8B" w14:textId="77777777" w:rsidR="00F04934" w:rsidRDefault="004D456D" w:rsidP="005206DF">
          <w:pPr>
            <w:jc w:val="both"/>
            <w:rPr>
              <w:b/>
              <w:bCs/>
              <w:lang w:val="en-US"/>
            </w:rPr>
          </w:pPr>
          <w:r w:rsidRPr="00F04934">
            <w:rPr>
              <w:b/>
              <w:bCs/>
              <w:lang w:val="en-US"/>
            </w:rPr>
            <w:br w:type="page"/>
          </w:r>
        </w:p>
        <w:p w14:paraId="590F95EF" w14:textId="0E955E56" w:rsidR="002F6814" w:rsidRDefault="002F6814" w:rsidP="0098534B">
          <w:pPr>
            <w:pStyle w:val="Heading1"/>
            <w:numPr>
              <w:ilvl w:val="0"/>
              <w:numId w:val="0"/>
            </w:numPr>
          </w:pPr>
          <w:bookmarkStart w:id="0" w:name="_Toc87641245"/>
          <w:r>
            <w:lastRenderedPageBreak/>
            <w:t>Declaration</w:t>
          </w:r>
          <w:bookmarkEnd w:id="0"/>
        </w:p>
        <w:p w14:paraId="622B561A" w14:textId="53B16F81" w:rsidR="00F04934" w:rsidRPr="00F04934" w:rsidRDefault="00F04934" w:rsidP="005206DF">
          <w:pPr>
            <w:spacing w:after="42" w:line="264" w:lineRule="auto"/>
            <w:ind w:left="-5" w:right="653" w:hanging="10"/>
            <w:jc w:val="both"/>
            <w:rPr>
              <w:rFonts w:ascii="Arial" w:eastAsia="Arial" w:hAnsi="Arial" w:cs="Arial"/>
              <w:b/>
              <w:bCs/>
              <w:sz w:val="28"/>
              <w:szCs w:val="28"/>
            </w:rPr>
          </w:pPr>
          <w:r w:rsidRPr="00F04934">
            <w:rPr>
              <w:b/>
              <w:bCs/>
              <w:sz w:val="28"/>
              <w:szCs w:val="28"/>
            </w:rPr>
            <w:t xml:space="preserve">This Thesis was written at the </w:t>
          </w:r>
          <w:proofErr w:type="spellStart"/>
          <w:r w:rsidRPr="00F04934">
            <w:rPr>
              <w:b/>
              <w:bCs/>
              <w:sz w:val="28"/>
              <w:szCs w:val="28"/>
            </w:rPr>
            <w:t>Deutsches</w:t>
          </w:r>
          <w:proofErr w:type="spellEnd"/>
          <w:r w:rsidRPr="00F04934">
            <w:rPr>
              <w:b/>
              <w:bCs/>
              <w:sz w:val="28"/>
              <w:szCs w:val="28"/>
            </w:rPr>
            <w:t xml:space="preserve"> </w:t>
          </w:r>
          <w:proofErr w:type="spellStart"/>
          <w:r w:rsidRPr="00F04934">
            <w:rPr>
              <w:b/>
              <w:bCs/>
              <w:sz w:val="28"/>
              <w:szCs w:val="28"/>
            </w:rPr>
            <w:t>Krebsforschungszentrum</w:t>
          </w:r>
          <w:proofErr w:type="spellEnd"/>
          <w:r w:rsidRPr="00F04934">
            <w:rPr>
              <w:b/>
              <w:bCs/>
              <w:sz w:val="28"/>
              <w:szCs w:val="28"/>
            </w:rPr>
            <w:t xml:space="preserve"> in the period from 02/06/2021 to 02/12/2021 under the supervision of Dr. Reka Toth</w:t>
          </w:r>
        </w:p>
        <w:p w14:paraId="2BD48B1F" w14:textId="7DFBDC33" w:rsidR="00F04934" w:rsidRDefault="00F04934" w:rsidP="005206DF">
          <w:pPr>
            <w:spacing w:after="42" w:line="264" w:lineRule="auto"/>
            <w:ind w:left="-5" w:right="653" w:hanging="10"/>
            <w:jc w:val="both"/>
            <w:rPr>
              <w:rFonts w:ascii="Arial" w:eastAsia="Arial" w:hAnsi="Arial" w:cs="Arial"/>
              <w:b/>
              <w:sz w:val="18"/>
            </w:rPr>
          </w:pPr>
        </w:p>
        <w:p w14:paraId="423B7CE0" w14:textId="7F326A06" w:rsidR="00CE11BC" w:rsidRDefault="00CE11BC" w:rsidP="005206DF">
          <w:pPr>
            <w:spacing w:after="42" w:line="264" w:lineRule="auto"/>
            <w:ind w:left="-5" w:right="653" w:hanging="10"/>
            <w:jc w:val="both"/>
            <w:rPr>
              <w:rFonts w:ascii="Arial" w:eastAsia="Arial" w:hAnsi="Arial" w:cs="Arial"/>
              <w:b/>
              <w:sz w:val="18"/>
            </w:rPr>
          </w:pPr>
        </w:p>
        <w:p w14:paraId="4C1A616A" w14:textId="77777777" w:rsidR="00CE11BC" w:rsidRDefault="00CE11BC" w:rsidP="005206DF">
          <w:pPr>
            <w:spacing w:after="42" w:line="264" w:lineRule="auto"/>
            <w:ind w:left="-5" w:right="653" w:hanging="10"/>
            <w:jc w:val="both"/>
            <w:rPr>
              <w:rFonts w:ascii="Arial" w:eastAsia="Arial" w:hAnsi="Arial" w:cs="Arial"/>
              <w:b/>
              <w:sz w:val="18"/>
            </w:rPr>
          </w:pPr>
        </w:p>
        <w:p w14:paraId="0F05E851" w14:textId="1E7E7385" w:rsidR="00F04934" w:rsidRPr="00C76233" w:rsidRDefault="00C76233" w:rsidP="005206DF">
          <w:pPr>
            <w:spacing w:after="42" w:line="264" w:lineRule="auto"/>
            <w:ind w:left="-5" w:right="653" w:hanging="10"/>
            <w:jc w:val="both"/>
            <w:rPr>
              <w:rFonts w:ascii="Arial" w:eastAsia="Arial" w:hAnsi="Arial" w:cs="Arial"/>
              <w:bCs/>
              <w:sz w:val="23"/>
              <w:szCs w:val="23"/>
            </w:rPr>
          </w:pPr>
          <w:r w:rsidRPr="00C76233">
            <w:rPr>
              <w:rFonts w:ascii="Arial" w:eastAsia="Arial" w:hAnsi="Arial" w:cs="Arial"/>
              <w:b/>
              <w:sz w:val="23"/>
              <w:szCs w:val="23"/>
            </w:rPr>
            <w:t>1</w:t>
          </w:r>
          <w:r w:rsidRPr="00C76233">
            <w:rPr>
              <w:rFonts w:ascii="Arial" w:eastAsia="Arial" w:hAnsi="Arial" w:cs="Arial"/>
              <w:b/>
              <w:sz w:val="23"/>
              <w:szCs w:val="23"/>
              <w:vertAlign w:val="superscript"/>
            </w:rPr>
            <w:t>st</w:t>
          </w:r>
          <w:r w:rsidRPr="00C76233">
            <w:rPr>
              <w:rFonts w:ascii="Arial" w:eastAsia="Arial" w:hAnsi="Arial" w:cs="Arial"/>
              <w:b/>
              <w:sz w:val="23"/>
              <w:szCs w:val="23"/>
            </w:rPr>
            <w:t xml:space="preserve"> Examiner:</w:t>
          </w:r>
          <w:r w:rsidRPr="00C76233">
            <w:rPr>
              <w:rFonts w:ascii="Arial" w:eastAsia="Arial" w:hAnsi="Arial" w:cs="Arial"/>
              <w:bCs/>
              <w:sz w:val="23"/>
              <w:szCs w:val="23"/>
            </w:rPr>
            <w:t xml:space="preserve"> Prof. Dr. Christoph </w:t>
          </w:r>
          <w:proofErr w:type="spellStart"/>
          <w:r w:rsidRPr="00C76233">
            <w:rPr>
              <w:rFonts w:ascii="Arial" w:eastAsia="Arial" w:hAnsi="Arial" w:cs="Arial"/>
              <w:bCs/>
              <w:sz w:val="23"/>
              <w:szCs w:val="23"/>
            </w:rPr>
            <w:t>Plass</w:t>
          </w:r>
          <w:proofErr w:type="spellEnd"/>
        </w:p>
        <w:p w14:paraId="742278E6" w14:textId="25579FE7" w:rsidR="00C76233" w:rsidRPr="00C76233" w:rsidRDefault="00C76233" w:rsidP="005206DF">
          <w:pPr>
            <w:spacing w:after="42" w:line="264" w:lineRule="auto"/>
            <w:ind w:left="-5" w:right="653" w:hanging="10"/>
            <w:jc w:val="both"/>
            <w:rPr>
              <w:rFonts w:ascii="Arial" w:eastAsia="Arial" w:hAnsi="Arial" w:cs="Arial"/>
              <w:bCs/>
              <w:sz w:val="23"/>
              <w:szCs w:val="23"/>
            </w:rPr>
          </w:pPr>
          <w:r w:rsidRPr="00C76233">
            <w:rPr>
              <w:rFonts w:ascii="Arial" w:eastAsia="Arial" w:hAnsi="Arial" w:cs="Arial"/>
              <w:b/>
              <w:sz w:val="23"/>
              <w:szCs w:val="23"/>
            </w:rPr>
            <w:t xml:space="preserve">Institute: </w:t>
          </w:r>
          <w:r w:rsidRPr="00C76233">
            <w:rPr>
              <w:rFonts w:ascii="Arial" w:eastAsia="Arial" w:hAnsi="Arial" w:cs="Arial"/>
              <w:bCs/>
              <w:sz w:val="23"/>
              <w:szCs w:val="23"/>
            </w:rPr>
            <w:t>German Cancer Research Center (DKFZ), Division of Cancer Epigenomics</w:t>
          </w:r>
        </w:p>
        <w:p w14:paraId="6220DE62" w14:textId="0003BCA8" w:rsidR="00F04934" w:rsidRPr="00C76233" w:rsidRDefault="00F04934" w:rsidP="005206DF">
          <w:pPr>
            <w:spacing w:after="42" w:line="264" w:lineRule="auto"/>
            <w:ind w:left="-5" w:right="653" w:hanging="10"/>
            <w:jc w:val="both"/>
            <w:rPr>
              <w:rFonts w:ascii="Arial" w:eastAsia="Arial" w:hAnsi="Arial" w:cs="Arial"/>
              <w:bCs/>
              <w:sz w:val="23"/>
              <w:szCs w:val="23"/>
            </w:rPr>
          </w:pPr>
        </w:p>
        <w:p w14:paraId="1E703954" w14:textId="7366952D" w:rsidR="00C76233" w:rsidRPr="00CF2396" w:rsidRDefault="00C76233" w:rsidP="005206DF">
          <w:pPr>
            <w:spacing w:after="42" w:line="264" w:lineRule="auto"/>
            <w:ind w:left="-5" w:right="653" w:hanging="10"/>
            <w:jc w:val="both"/>
            <w:rPr>
              <w:rFonts w:ascii="Arial" w:eastAsia="Arial" w:hAnsi="Arial" w:cs="Arial"/>
              <w:bCs/>
              <w:sz w:val="23"/>
              <w:szCs w:val="23"/>
              <w:lang w:val="sv-SE"/>
            </w:rPr>
          </w:pPr>
          <w:r w:rsidRPr="00CF2396">
            <w:rPr>
              <w:rFonts w:ascii="Arial" w:eastAsia="Arial" w:hAnsi="Arial" w:cs="Arial"/>
              <w:b/>
              <w:sz w:val="23"/>
              <w:szCs w:val="23"/>
              <w:lang w:val="sv-SE"/>
            </w:rPr>
            <w:t>2</w:t>
          </w:r>
          <w:r w:rsidRPr="00CF2396">
            <w:rPr>
              <w:rFonts w:ascii="Arial" w:eastAsia="Arial" w:hAnsi="Arial" w:cs="Arial"/>
              <w:b/>
              <w:sz w:val="23"/>
              <w:szCs w:val="23"/>
              <w:vertAlign w:val="superscript"/>
              <w:lang w:val="sv-SE"/>
            </w:rPr>
            <w:t>nd</w:t>
          </w:r>
          <w:r w:rsidRPr="00CF2396">
            <w:rPr>
              <w:rFonts w:ascii="Arial" w:eastAsia="Arial" w:hAnsi="Arial" w:cs="Arial"/>
              <w:b/>
              <w:sz w:val="23"/>
              <w:szCs w:val="23"/>
              <w:lang w:val="sv-SE"/>
            </w:rPr>
            <w:t xml:space="preserve"> Examiner: </w:t>
          </w:r>
          <w:r w:rsidRPr="00CF2396">
            <w:rPr>
              <w:rFonts w:ascii="Arial" w:eastAsia="Arial" w:hAnsi="Arial" w:cs="Arial"/>
              <w:bCs/>
              <w:sz w:val="23"/>
              <w:szCs w:val="23"/>
              <w:lang w:val="sv-SE"/>
            </w:rPr>
            <w:t>Ret. PD Dr. Odilia Popanda</w:t>
          </w:r>
        </w:p>
        <w:p w14:paraId="5253FEA7" w14:textId="77777777" w:rsidR="00C76233" w:rsidRPr="00C76233" w:rsidRDefault="00C76233" w:rsidP="005206DF">
          <w:pPr>
            <w:spacing w:after="42" w:line="264" w:lineRule="auto"/>
            <w:ind w:left="-5" w:right="653" w:hanging="10"/>
            <w:jc w:val="both"/>
            <w:rPr>
              <w:rFonts w:ascii="Arial" w:eastAsia="Arial" w:hAnsi="Arial" w:cs="Arial"/>
              <w:bCs/>
              <w:sz w:val="23"/>
              <w:szCs w:val="23"/>
            </w:rPr>
          </w:pPr>
          <w:r w:rsidRPr="00C76233">
            <w:rPr>
              <w:rFonts w:ascii="Arial" w:eastAsia="Arial" w:hAnsi="Arial" w:cs="Arial"/>
              <w:b/>
              <w:sz w:val="23"/>
              <w:szCs w:val="23"/>
            </w:rPr>
            <w:t xml:space="preserve">Institute: </w:t>
          </w:r>
          <w:r w:rsidRPr="00C76233">
            <w:rPr>
              <w:rFonts w:ascii="Arial" w:eastAsia="Arial" w:hAnsi="Arial" w:cs="Arial"/>
              <w:bCs/>
              <w:sz w:val="23"/>
              <w:szCs w:val="23"/>
            </w:rPr>
            <w:t>German Cancer Research Center (DKFZ), Division of Cancer Epigenomics</w:t>
          </w:r>
        </w:p>
        <w:p w14:paraId="54B01C36" w14:textId="2B17F574" w:rsidR="00F04934" w:rsidRDefault="00F04934" w:rsidP="005206DF">
          <w:pPr>
            <w:tabs>
              <w:tab w:val="center" w:pos="464"/>
              <w:tab w:val="center" w:pos="927"/>
              <w:tab w:val="center" w:pos="1391"/>
              <w:tab w:val="center" w:pos="1855"/>
              <w:tab w:val="center" w:pos="2995"/>
            </w:tabs>
            <w:spacing w:after="16"/>
            <w:jc w:val="both"/>
            <w:rPr>
              <w:rFonts w:ascii="Arial" w:eastAsia="Arial" w:hAnsi="Arial" w:cs="Arial"/>
              <w:bCs/>
              <w:sz w:val="23"/>
              <w:szCs w:val="23"/>
            </w:rPr>
          </w:pPr>
          <w:r w:rsidRPr="00C76233">
            <w:rPr>
              <w:rFonts w:ascii="Arial" w:eastAsia="Arial" w:hAnsi="Arial" w:cs="Arial"/>
              <w:bCs/>
              <w:sz w:val="23"/>
              <w:szCs w:val="23"/>
            </w:rPr>
            <w:t xml:space="preserve">   </w:t>
          </w:r>
        </w:p>
        <w:p w14:paraId="65716298" w14:textId="77777777" w:rsidR="00CE11BC" w:rsidRDefault="00CE11BC" w:rsidP="005206DF">
          <w:pPr>
            <w:tabs>
              <w:tab w:val="center" w:pos="464"/>
              <w:tab w:val="center" w:pos="927"/>
              <w:tab w:val="center" w:pos="1391"/>
              <w:tab w:val="center" w:pos="1855"/>
              <w:tab w:val="center" w:pos="2995"/>
            </w:tabs>
            <w:spacing w:after="16"/>
            <w:jc w:val="both"/>
            <w:rPr>
              <w:rFonts w:ascii="Arial" w:eastAsia="Arial" w:hAnsi="Arial" w:cs="Arial"/>
              <w:bCs/>
              <w:sz w:val="23"/>
              <w:szCs w:val="23"/>
            </w:rPr>
          </w:pPr>
        </w:p>
        <w:p w14:paraId="6D4D57CB" w14:textId="77777777" w:rsidR="00CE11BC" w:rsidRPr="00C76233" w:rsidRDefault="00CE11BC" w:rsidP="005206DF">
          <w:pPr>
            <w:tabs>
              <w:tab w:val="center" w:pos="464"/>
              <w:tab w:val="center" w:pos="927"/>
              <w:tab w:val="center" w:pos="1391"/>
              <w:tab w:val="center" w:pos="1855"/>
              <w:tab w:val="center" w:pos="2995"/>
            </w:tabs>
            <w:spacing w:after="16"/>
            <w:jc w:val="both"/>
            <w:rPr>
              <w:bCs/>
              <w:sz w:val="23"/>
              <w:szCs w:val="23"/>
            </w:rPr>
          </w:pPr>
        </w:p>
        <w:p w14:paraId="03373523" w14:textId="6AC79A12" w:rsidR="00F04934" w:rsidRPr="00C76233" w:rsidRDefault="00F04934" w:rsidP="005206DF">
          <w:pPr>
            <w:spacing w:after="7" w:line="264" w:lineRule="auto"/>
            <w:ind w:left="-5" w:hanging="10"/>
            <w:jc w:val="both"/>
            <w:rPr>
              <w:b/>
              <w:sz w:val="23"/>
              <w:szCs w:val="23"/>
            </w:rPr>
          </w:pPr>
          <w:r w:rsidRPr="00C76233">
            <w:rPr>
              <w:rFonts w:ascii="Arial" w:eastAsia="Arial" w:hAnsi="Arial" w:cs="Arial"/>
              <w:b/>
              <w:sz w:val="23"/>
              <w:szCs w:val="23"/>
            </w:rPr>
            <w:t xml:space="preserve">I herewith declare that I wrote this </w:t>
          </w:r>
          <w:proofErr w:type="gramStart"/>
          <w:r w:rsidRPr="00C76233">
            <w:rPr>
              <w:rFonts w:ascii="Arial" w:eastAsia="Arial" w:hAnsi="Arial" w:cs="Arial"/>
              <w:b/>
              <w:sz w:val="23"/>
              <w:szCs w:val="23"/>
            </w:rPr>
            <w:t>Master</w:t>
          </w:r>
          <w:r w:rsidR="00C80A6E">
            <w:rPr>
              <w:rFonts w:ascii="Arial" w:eastAsia="Arial" w:hAnsi="Arial" w:cs="Arial"/>
              <w:b/>
              <w:sz w:val="23"/>
              <w:szCs w:val="23"/>
            </w:rPr>
            <w:t>s</w:t>
          </w:r>
          <w:proofErr w:type="gramEnd"/>
          <w:r w:rsidRPr="00C76233">
            <w:rPr>
              <w:rFonts w:ascii="Arial" w:eastAsia="Arial" w:hAnsi="Arial" w:cs="Arial"/>
              <w:b/>
              <w:sz w:val="23"/>
              <w:szCs w:val="23"/>
            </w:rPr>
            <w:t xml:space="preserve"> Thesis independently, under supervision, and that I used no other sources and aids than those indicated throughout the thesis.  </w:t>
          </w:r>
        </w:p>
        <w:p w14:paraId="77FE3A4E" w14:textId="77777777" w:rsidR="00F04934" w:rsidRDefault="00F04934" w:rsidP="005206DF">
          <w:pPr>
            <w:spacing w:after="0" w:line="268" w:lineRule="auto"/>
            <w:ind w:right="5626"/>
            <w:jc w:val="both"/>
          </w:pPr>
          <w:r>
            <w:rPr>
              <w:rFonts w:ascii="Arial" w:eastAsia="Arial" w:hAnsi="Arial" w:cs="Arial"/>
              <w:b/>
              <w:sz w:val="18"/>
            </w:rPr>
            <w:t xml:space="preserve">     </w:t>
          </w:r>
        </w:p>
        <w:p w14:paraId="083A9FAB" w14:textId="4B2DF02B" w:rsidR="00C76233" w:rsidRDefault="00F04934" w:rsidP="005206DF">
          <w:pPr>
            <w:spacing w:after="0"/>
            <w:jc w:val="both"/>
            <w:rPr>
              <w:rFonts w:ascii="Arial" w:eastAsia="Arial" w:hAnsi="Arial" w:cs="Arial"/>
              <w:b/>
              <w:sz w:val="18"/>
            </w:rPr>
          </w:pPr>
          <w:r>
            <w:rPr>
              <w:rFonts w:ascii="Arial" w:eastAsia="Arial" w:hAnsi="Arial" w:cs="Arial"/>
              <w:b/>
              <w:sz w:val="18"/>
            </w:rPr>
            <w:t xml:space="preserve"> </w:t>
          </w:r>
          <w:r>
            <w:rPr>
              <w:rFonts w:ascii="Arial" w:eastAsia="Arial" w:hAnsi="Arial" w:cs="Arial"/>
              <w:b/>
              <w:sz w:val="18"/>
            </w:rPr>
            <w:tab/>
            <w:t xml:space="preserve"> </w:t>
          </w:r>
        </w:p>
        <w:p w14:paraId="3C639157" w14:textId="77777777" w:rsidR="00CE11BC" w:rsidRDefault="00CE11BC" w:rsidP="005206DF">
          <w:pPr>
            <w:spacing w:after="0"/>
            <w:jc w:val="both"/>
            <w:rPr>
              <w:rFonts w:ascii="Arial" w:eastAsia="Arial" w:hAnsi="Arial" w:cs="Arial"/>
              <w:b/>
              <w:sz w:val="18"/>
            </w:rPr>
          </w:pPr>
        </w:p>
        <w:p w14:paraId="05F14716" w14:textId="77777777" w:rsidR="00C76233" w:rsidRDefault="00C76233" w:rsidP="005206DF">
          <w:pPr>
            <w:spacing w:after="0"/>
            <w:jc w:val="both"/>
            <w:rPr>
              <w:rFonts w:ascii="Arial" w:eastAsia="Arial" w:hAnsi="Arial" w:cs="Arial"/>
              <w:b/>
              <w:sz w:val="18"/>
            </w:rPr>
          </w:pP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C76233" w14:paraId="000982B0" w14:textId="77777777" w:rsidTr="00C76233">
            <w:tc>
              <w:tcPr>
                <w:tcW w:w="3116" w:type="dxa"/>
                <w:tcBorders>
                  <w:bottom w:val="single" w:sz="4" w:space="0" w:color="auto"/>
                </w:tcBorders>
                <w:vAlign w:val="bottom"/>
              </w:tcPr>
              <w:p w14:paraId="2F8CF0C4" w14:textId="06A3BC23" w:rsidR="00C76233" w:rsidRPr="00C76233" w:rsidRDefault="00C76233" w:rsidP="005206DF">
                <w:pPr>
                  <w:jc w:val="both"/>
                  <w:rPr>
                    <w:rFonts w:ascii="Arial" w:eastAsia="Arial" w:hAnsi="Arial" w:cs="Arial"/>
                    <w:bCs/>
                    <w:sz w:val="32"/>
                    <w:szCs w:val="32"/>
                  </w:rPr>
                </w:pPr>
                <w:r w:rsidRPr="00C76233">
                  <w:rPr>
                    <w:rFonts w:ascii="Arial" w:eastAsia="Arial" w:hAnsi="Arial" w:cs="Arial"/>
                    <w:bCs/>
                    <w:sz w:val="32"/>
                    <w:szCs w:val="32"/>
                  </w:rPr>
                  <w:t>02/12/2021</w:t>
                </w:r>
              </w:p>
            </w:tc>
            <w:tc>
              <w:tcPr>
                <w:tcW w:w="3117" w:type="dxa"/>
                <w:vAlign w:val="bottom"/>
              </w:tcPr>
              <w:p w14:paraId="4CFD4F91" w14:textId="77777777" w:rsidR="00C76233" w:rsidRDefault="00C76233" w:rsidP="005206DF">
                <w:pPr>
                  <w:jc w:val="both"/>
                  <w:rPr>
                    <w:rFonts w:ascii="Arial" w:eastAsia="Arial" w:hAnsi="Arial" w:cs="Arial"/>
                    <w:b/>
                    <w:sz w:val="18"/>
                  </w:rPr>
                </w:pPr>
              </w:p>
            </w:tc>
            <w:tc>
              <w:tcPr>
                <w:tcW w:w="3117" w:type="dxa"/>
                <w:tcBorders>
                  <w:bottom w:val="single" w:sz="4" w:space="0" w:color="auto"/>
                </w:tcBorders>
                <w:vAlign w:val="bottom"/>
              </w:tcPr>
              <w:p w14:paraId="2CE248A4" w14:textId="78A5DB09" w:rsidR="00C76233" w:rsidRDefault="00C76233" w:rsidP="005206DF">
                <w:pPr>
                  <w:jc w:val="both"/>
                  <w:rPr>
                    <w:rFonts w:ascii="Arial" w:eastAsia="Arial" w:hAnsi="Arial" w:cs="Arial"/>
                    <w:b/>
                    <w:sz w:val="18"/>
                  </w:rPr>
                </w:pPr>
                <w:r>
                  <w:rPr>
                    <w:rFonts w:ascii="Arial" w:eastAsia="Arial" w:hAnsi="Arial" w:cs="Arial"/>
                    <w:b/>
                    <w:noProof/>
                    <w:sz w:val="18"/>
                  </w:rPr>
                  <w:drawing>
                    <wp:inline distT="0" distB="0" distL="0" distR="0" wp14:anchorId="0DD0E913" wp14:editId="4579924E">
                      <wp:extent cx="885245" cy="424180"/>
                      <wp:effectExtent l="0" t="0" r="0" b="0"/>
                      <wp:docPr id="614" name="Picture 614" descr="A pair of glass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 name="Picture 614" descr="A pair of glasses&#10;&#10;Description automatically generated with medium confidence"/>
                              <pic:cNvPicPr/>
                            </pic:nvPicPr>
                            <pic:blipFill>
                              <a:blip r:embed="rId6">
                                <a:extLst>
                                  <a:ext uri="{28A0092B-C50C-407E-A947-70E740481C1C}">
                                    <a14:useLocalDpi xmlns:a14="http://schemas.microsoft.com/office/drawing/2010/main" val="0"/>
                                  </a:ext>
                                </a:extLst>
                              </a:blip>
                              <a:stretch>
                                <a:fillRect/>
                              </a:stretch>
                            </pic:blipFill>
                            <pic:spPr>
                              <a:xfrm>
                                <a:off x="0" y="0"/>
                                <a:ext cx="910567" cy="436313"/>
                              </a:xfrm>
                              <a:prstGeom prst="rect">
                                <a:avLst/>
                              </a:prstGeom>
                            </pic:spPr>
                          </pic:pic>
                        </a:graphicData>
                      </a:graphic>
                    </wp:inline>
                  </w:drawing>
                </w:r>
              </w:p>
            </w:tc>
          </w:tr>
          <w:tr w:rsidR="00C76233" w14:paraId="3237B44E" w14:textId="77777777" w:rsidTr="00C76233">
            <w:tc>
              <w:tcPr>
                <w:tcW w:w="3116" w:type="dxa"/>
                <w:tcBorders>
                  <w:top w:val="single" w:sz="4" w:space="0" w:color="auto"/>
                </w:tcBorders>
                <w:vAlign w:val="bottom"/>
              </w:tcPr>
              <w:p w14:paraId="771EE637" w14:textId="46302407" w:rsidR="00C76233" w:rsidRDefault="00C76233" w:rsidP="005206DF">
                <w:pPr>
                  <w:jc w:val="both"/>
                  <w:rPr>
                    <w:rFonts w:ascii="Arial" w:eastAsia="Arial" w:hAnsi="Arial" w:cs="Arial"/>
                    <w:b/>
                    <w:sz w:val="18"/>
                  </w:rPr>
                </w:pPr>
                <w:r>
                  <w:rPr>
                    <w:rFonts w:ascii="Arial" w:eastAsia="Arial" w:hAnsi="Arial" w:cs="Arial"/>
                    <w:b/>
                    <w:sz w:val="18"/>
                  </w:rPr>
                  <w:t>Date</w:t>
                </w:r>
              </w:p>
            </w:tc>
            <w:tc>
              <w:tcPr>
                <w:tcW w:w="3117" w:type="dxa"/>
                <w:vAlign w:val="bottom"/>
              </w:tcPr>
              <w:p w14:paraId="7772B10E" w14:textId="77777777" w:rsidR="00C76233" w:rsidRDefault="00C76233" w:rsidP="005206DF">
                <w:pPr>
                  <w:jc w:val="both"/>
                  <w:rPr>
                    <w:rFonts w:ascii="Arial" w:eastAsia="Arial" w:hAnsi="Arial" w:cs="Arial"/>
                    <w:b/>
                    <w:sz w:val="18"/>
                  </w:rPr>
                </w:pPr>
              </w:p>
            </w:tc>
            <w:tc>
              <w:tcPr>
                <w:tcW w:w="3117" w:type="dxa"/>
                <w:tcBorders>
                  <w:top w:val="single" w:sz="4" w:space="0" w:color="auto"/>
                </w:tcBorders>
                <w:vAlign w:val="bottom"/>
              </w:tcPr>
              <w:p w14:paraId="05FF67A4" w14:textId="68B05CD0" w:rsidR="00C76233" w:rsidRDefault="00C76233" w:rsidP="005206DF">
                <w:pPr>
                  <w:jc w:val="both"/>
                  <w:rPr>
                    <w:rFonts w:ascii="Arial" w:eastAsia="Arial" w:hAnsi="Arial" w:cs="Arial"/>
                    <w:b/>
                    <w:sz w:val="18"/>
                  </w:rPr>
                </w:pPr>
                <w:r>
                  <w:rPr>
                    <w:rFonts w:ascii="Arial" w:eastAsia="Arial" w:hAnsi="Arial" w:cs="Arial"/>
                    <w:b/>
                    <w:sz w:val="18"/>
                  </w:rPr>
                  <w:t>Signature</w:t>
                </w:r>
              </w:p>
            </w:tc>
          </w:tr>
        </w:tbl>
        <w:p w14:paraId="6F0FC430" w14:textId="4C0C10E7" w:rsidR="00F04934" w:rsidRDefault="00F04934" w:rsidP="005206DF">
          <w:pPr>
            <w:spacing w:after="0"/>
            <w:jc w:val="both"/>
          </w:pPr>
          <w:r>
            <w:rPr>
              <w:rFonts w:ascii="Arial" w:eastAsia="Arial" w:hAnsi="Arial" w:cs="Arial"/>
              <w:b/>
              <w:sz w:val="18"/>
            </w:rPr>
            <w:tab/>
            <w:t xml:space="preserve"> </w:t>
          </w:r>
          <w:r>
            <w:rPr>
              <w:rFonts w:ascii="Arial" w:eastAsia="Arial" w:hAnsi="Arial" w:cs="Arial"/>
              <w:b/>
              <w:sz w:val="18"/>
            </w:rPr>
            <w:tab/>
            <w:t xml:space="preserve"> </w:t>
          </w:r>
        </w:p>
        <w:p w14:paraId="545DE102" w14:textId="73A7541C" w:rsidR="00580E98" w:rsidRDefault="00C76233" w:rsidP="005206DF">
          <w:pPr>
            <w:jc w:val="both"/>
            <w:rPr>
              <w:rFonts w:asciiTheme="majorHAnsi" w:eastAsiaTheme="majorEastAsia" w:hAnsiTheme="majorHAnsi" w:cstheme="majorBidi"/>
              <w:color w:val="2F5496" w:themeColor="accent1" w:themeShade="BF"/>
              <w:sz w:val="32"/>
              <w:szCs w:val="32"/>
              <w:lang w:val="en-US"/>
            </w:rPr>
          </w:pPr>
          <w:r>
            <w:rPr>
              <w:rFonts w:asciiTheme="majorHAnsi" w:eastAsiaTheme="majorEastAsia" w:hAnsiTheme="majorHAnsi" w:cstheme="majorBidi"/>
              <w:color w:val="2F5496" w:themeColor="accent1" w:themeShade="BF"/>
              <w:sz w:val="32"/>
              <w:szCs w:val="32"/>
              <w:lang w:val="en-US"/>
            </w:rPr>
            <w:br w:type="page"/>
          </w:r>
        </w:p>
        <w:bookmarkStart w:id="1" w:name="_Toc87641246" w:displacedByCustomXml="next"/>
        <w:sdt>
          <w:sdtPr>
            <w:rPr>
              <w:rFonts w:eastAsiaTheme="minorHAnsi" w:cstheme="minorBidi"/>
              <w:b w:val="0"/>
              <w:color w:val="auto"/>
              <w:sz w:val="22"/>
              <w:szCs w:val="22"/>
            </w:rPr>
            <w:id w:val="-1076738638"/>
            <w:docPartObj>
              <w:docPartGallery w:val="Table of Contents"/>
              <w:docPartUnique/>
            </w:docPartObj>
          </w:sdtPr>
          <w:sdtEndPr>
            <w:rPr>
              <w:bCs/>
              <w:noProof/>
            </w:rPr>
          </w:sdtEndPr>
          <w:sdtContent>
            <w:p w14:paraId="35AE5BF4" w14:textId="14D96283" w:rsidR="00250945" w:rsidRDefault="002F6814" w:rsidP="00F6350D">
              <w:pPr>
                <w:pStyle w:val="Heading1"/>
                <w:numPr>
                  <w:ilvl w:val="0"/>
                  <w:numId w:val="0"/>
                </w:numPr>
                <w:spacing w:line="192" w:lineRule="auto"/>
                <w:jc w:val="both"/>
              </w:pPr>
              <w:r>
                <w:t xml:space="preserve">Table of </w:t>
              </w:r>
              <w:r w:rsidR="00250945">
                <w:t>Contents</w:t>
              </w:r>
              <w:bookmarkEnd w:id="1"/>
            </w:p>
            <w:p w14:paraId="0C95318A" w14:textId="2696BFEF" w:rsidR="00CD3159" w:rsidRDefault="00360ADF">
              <w:pPr>
                <w:pStyle w:val="TOC1"/>
                <w:tabs>
                  <w:tab w:val="right" w:leader="dot" w:pos="9350"/>
                </w:tabs>
                <w:rPr>
                  <w:rFonts w:eastAsiaTheme="minorEastAsia"/>
                  <w:b w:val="0"/>
                  <w:noProof/>
                  <w:lang w:eastAsia="en-CA"/>
                </w:rPr>
              </w:pPr>
              <w:r>
                <w:rPr>
                  <w:b w:val="0"/>
                </w:rPr>
                <w:fldChar w:fldCharType="begin"/>
              </w:r>
              <w:r>
                <w:rPr>
                  <w:b w:val="0"/>
                </w:rPr>
                <w:instrText xml:space="preserve"> TOC \o "1-3" \h \z \u </w:instrText>
              </w:r>
              <w:r>
                <w:rPr>
                  <w:b w:val="0"/>
                </w:rPr>
                <w:fldChar w:fldCharType="separate"/>
              </w:r>
              <w:hyperlink w:anchor="_Toc87641245" w:history="1">
                <w:r w:rsidR="00CD3159" w:rsidRPr="005625B3">
                  <w:rPr>
                    <w:rStyle w:val="Hyperlink"/>
                    <w:noProof/>
                  </w:rPr>
                  <w:t>Declaration</w:t>
                </w:r>
                <w:r w:rsidR="00CD3159">
                  <w:rPr>
                    <w:noProof/>
                    <w:webHidden/>
                  </w:rPr>
                  <w:tab/>
                </w:r>
                <w:r w:rsidR="00CD3159">
                  <w:rPr>
                    <w:noProof/>
                    <w:webHidden/>
                  </w:rPr>
                  <w:fldChar w:fldCharType="begin"/>
                </w:r>
                <w:r w:rsidR="00CD3159">
                  <w:rPr>
                    <w:noProof/>
                    <w:webHidden/>
                  </w:rPr>
                  <w:instrText xml:space="preserve"> PAGEREF _Toc87641245 \h </w:instrText>
                </w:r>
                <w:r w:rsidR="00CD3159">
                  <w:rPr>
                    <w:noProof/>
                    <w:webHidden/>
                  </w:rPr>
                </w:r>
                <w:r w:rsidR="00CD3159">
                  <w:rPr>
                    <w:noProof/>
                    <w:webHidden/>
                  </w:rPr>
                  <w:fldChar w:fldCharType="separate"/>
                </w:r>
                <w:r w:rsidR="00CD3159">
                  <w:rPr>
                    <w:noProof/>
                    <w:webHidden/>
                  </w:rPr>
                  <w:t>1</w:t>
                </w:r>
                <w:r w:rsidR="00CD3159">
                  <w:rPr>
                    <w:noProof/>
                    <w:webHidden/>
                  </w:rPr>
                  <w:fldChar w:fldCharType="end"/>
                </w:r>
              </w:hyperlink>
            </w:p>
            <w:p w14:paraId="529A2BAF" w14:textId="7EBABF2C" w:rsidR="00CD3159" w:rsidRDefault="00CD3159">
              <w:pPr>
                <w:pStyle w:val="TOC1"/>
                <w:tabs>
                  <w:tab w:val="right" w:leader="dot" w:pos="9350"/>
                </w:tabs>
                <w:rPr>
                  <w:rFonts w:eastAsiaTheme="minorEastAsia"/>
                  <w:b w:val="0"/>
                  <w:noProof/>
                  <w:lang w:eastAsia="en-CA"/>
                </w:rPr>
              </w:pPr>
              <w:hyperlink w:anchor="_Toc87641246" w:history="1">
                <w:r w:rsidRPr="005625B3">
                  <w:rPr>
                    <w:rStyle w:val="Hyperlink"/>
                    <w:noProof/>
                  </w:rPr>
                  <w:t>Table of Contents</w:t>
                </w:r>
                <w:r>
                  <w:rPr>
                    <w:noProof/>
                    <w:webHidden/>
                  </w:rPr>
                  <w:tab/>
                </w:r>
                <w:r>
                  <w:rPr>
                    <w:noProof/>
                    <w:webHidden/>
                  </w:rPr>
                  <w:fldChar w:fldCharType="begin"/>
                </w:r>
                <w:r>
                  <w:rPr>
                    <w:noProof/>
                    <w:webHidden/>
                  </w:rPr>
                  <w:instrText xml:space="preserve"> PAGEREF _Toc87641246 \h </w:instrText>
                </w:r>
                <w:r>
                  <w:rPr>
                    <w:noProof/>
                    <w:webHidden/>
                  </w:rPr>
                </w:r>
                <w:r>
                  <w:rPr>
                    <w:noProof/>
                    <w:webHidden/>
                  </w:rPr>
                  <w:fldChar w:fldCharType="separate"/>
                </w:r>
                <w:r>
                  <w:rPr>
                    <w:noProof/>
                    <w:webHidden/>
                  </w:rPr>
                  <w:t>2</w:t>
                </w:r>
                <w:r>
                  <w:rPr>
                    <w:noProof/>
                    <w:webHidden/>
                  </w:rPr>
                  <w:fldChar w:fldCharType="end"/>
                </w:r>
              </w:hyperlink>
            </w:p>
            <w:p w14:paraId="7F8ACD62" w14:textId="3223E7AD" w:rsidR="00CD3159" w:rsidRDefault="00CD3159">
              <w:pPr>
                <w:pStyle w:val="TOC1"/>
                <w:tabs>
                  <w:tab w:val="right" w:leader="dot" w:pos="9350"/>
                </w:tabs>
                <w:rPr>
                  <w:rFonts w:eastAsiaTheme="minorEastAsia"/>
                  <w:b w:val="0"/>
                  <w:noProof/>
                  <w:lang w:eastAsia="en-CA"/>
                </w:rPr>
              </w:pPr>
              <w:hyperlink w:anchor="_Toc87641247" w:history="1">
                <w:r w:rsidRPr="005625B3">
                  <w:rPr>
                    <w:rStyle w:val="Hyperlink"/>
                    <w:noProof/>
                    <w:lang w:val="en-US"/>
                  </w:rPr>
                  <w:t>List of figures</w:t>
                </w:r>
                <w:r>
                  <w:rPr>
                    <w:noProof/>
                    <w:webHidden/>
                  </w:rPr>
                  <w:tab/>
                </w:r>
                <w:r>
                  <w:rPr>
                    <w:noProof/>
                    <w:webHidden/>
                  </w:rPr>
                  <w:fldChar w:fldCharType="begin"/>
                </w:r>
                <w:r>
                  <w:rPr>
                    <w:noProof/>
                    <w:webHidden/>
                  </w:rPr>
                  <w:instrText xml:space="preserve"> PAGEREF _Toc87641247 \h </w:instrText>
                </w:r>
                <w:r>
                  <w:rPr>
                    <w:noProof/>
                    <w:webHidden/>
                  </w:rPr>
                </w:r>
                <w:r>
                  <w:rPr>
                    <w:noProof/>
                    <w:webHidden/>
                  </w:rPr>
                  <w:fldChar w:fldCharType="separate"/>
                </w:r>
                <w:r>
                  <w:rPr>
                    <w:noProof/>
                    <w:webHidden/>
                  </w:rPr>
                  <w:t>3</w:t>
                </w:r>
                <w:r>
                  <w:rPr>
                    <w:noProof/>
                    <w:webHidden/>
                  </w:rPr>
                  <w:fldChar w:fldCharType="end"/>
                </w:r>
              </w:hyperlink>
            </w:p>
            <w:p w14:paraId="0AF62FA0" w14:textId="2AB66346" w:rsidR="00CD3159" w:rsidRDefault="00CD3159">
              <w:pPr>
                <w:pStyle w:val="TOC1"/>
                <w:tabs>
                  <w:tab w:val="right" w:leader="dot" w:pos="9350"/>
                </w:tabs>
                <w:rPr>
                  <w:rFonts w:eastAsiaTheme="minorEastAsia"/>
                  <w:b w:val="0"/>
                  <w:noProof/>
                  <w:lang w:eastAsia="en-CA"/>
                </w:rPr>
              </w:pPr>
              <w:hyperlink w:anchor="_Toc87641248" w:history="1">
                <w:r w:rsidRPr="005625B3">
                  <w:rPr>
                    <w:rStyle w:val="Hyperlink"/>
                    <w:noProof/>
                    <w:lang w:val="en-US"/>
                  </w:rPr>
                  <w:t>List of tables</w:t>
                </w:r>
                <w:r>
                  <w:rPr>
                    <w:noProof/>
                    <w:webHidden/>
                  </w:rPr>
                  <w:tab/>
                </w:r>
                <w:r>
                  <w:rPr>
                    <w:noProof/>
                    <w:webHidden/>
                  </w:rPr>
                  <w:fldChar w:fldCharType="begin"/>
                </w:r>
                <w:r>
                  <w:rPr>
                    <w:noProof/>
                    <w:webHidden/>
                  </w:rPr>
                  <w:instrText xml:space="preserve"> PAGEREF _Toc87641248 \h </w:instrText>
                </w:r>
                <w:r>
                  <w:rPr>
                    <w:noProof/>
                    <w:webHidden/>
                  </w:rPr>
                </w:r>
                <w:r>
                  <w:rPr>
                    <w:noProof/>
                    <w:webHidden/>
                  </w:rPr>
                  <w:fldChar w:fldCharType="separate"/>
                </w:r>
                <w:r>
                  <w:rPr>
                    <w:noProof/>
                    <w:webHidden/>
                  </w:rPr>
                  <w:t>3</w:t>
                </w:r>
                <w:r>
                  <w:rPr>
                    <w:noProof/>
                    <w:webHidden/>
                  </w:rPr>
                  <w:fldChar w:fldCharType="end"/>
                </w:r>
              </w:hyperlink>
            </w:p>
            <w:p w14:paraId="218DCCE4" w14:textId="6B2FD7E6" w:rsidR="00CD3159" w:rsidRDefault="00CD3159">
              <w:pPr>
                <w:pStyle w:val="TOC1"/>
                <w:tabs>
                  <w:tab w:val="right" w:leader="dot" w:pos="9350"/>
                </w:tabs>
                <w:rPr>
                  <w:rFonts w:eastAsiaTheme="minorEastAsia"/>
                  <w:b w:val="0"/>
                  <w:noProof/>
                  <w:lang w:eastAsia="en-CA"/>
                </w:rPr>
              </w:pPr>
              <w:hyperlink w:anchor="_Toc87641249" w:history="1">
                <w:r w:rsidRPr="005625B3">
                  <w:rPr>
                    <w:rStyle w:val="Hyperlink"/>
                    <w:noProof/>
                    <w:lang w:val="en-US"/>
                  </w:rPr>
                  <w:t>List of abbreviations</w:t>
                </w:r>
                <w:r>
                  <w:rPr>
                    <w:noProof/>
                    <w:webHidden/>
                  </w:rPr>
                  <w:tab/>
                </w:r>
                <w:r>
                  <w:rPr>
                    <w:noProof/>
                    <w:webHidden/>
                  </w:rPr>
                  <w:fldChar w:fldCharType="begin"/>
                </w:r>
                <w:r>
                  <w:rPr>
                    <w:noProof/>
                    <w:webHidden/>
                  </w:rPr>
                  <w:instrText xml:space="preserve"> PAGEREF _Toc87641249 \h </w:instrText>
                </w:r>
                <w:r>
                  <w:rPr>
                    <w:noProof/>
                    <w:webHidden/>
                  </w:rPr>
                </w:r>
                <w:r>
                  <w:rPr>
                    <w:noProof/>
                    <w:webHidden/>
                  </w:rPr>
                  <w:fldChar w:fldCharType="separate"/>
                </w:r>
                <w:r>
                  <w:rPr>
                    <w:noProof/>
                    <w:webHidden/>
                  </w:rPr>
                  <w:t>3</w:t>
                </w:r>
                <w:r>
                  <w:rPr>
                    <w:noProof/>
                    <w:webHidden/>
                  </w:rPr>
                  <w:fldChar w:fldCharType="end"/>
                </w:r>
              </w:hyperlink>
            </w:p>
            <w:p w14:paraId="57FA1068" w14:textId="403494BA" w:rsidR="00CD3159" w:rsidRDefault="00CD3159">
              <w:pPr>
                <w:pStyle w:val="TOC1"/>
                <w:tabs>
                  <w:tab w:val="right" w:leader="dot" w:pos="9350"/>
                </w:tabs>
                <w:rPr>
                  <w:rFonts w:eastAsiaTheme="minorEastAsia"/>
                  <w:b w:val="0"/>
                  <w:noProof/>
                  <w:lang w:eastAsia="en-CA"/>
                </w:rPr>
              </w:pPr>
              <w:hyperlink w:anchor="_Toc87641250" w:history="1">
                <w:r w:rsidRPr="005625B3">
                  <w:rPr>
                    <w:rStyle w:val="Hyperlink"/>
                    <w:noProof/>
                    <w:lang w:val="en-US"/>
                  </w:rPr>
                  <w:t>1. Abstract</w:t>
                </w:r>
                <w:r>
                  <w:rPr>
                    <w:noProof/>
                    <w:webHidden/>
                  </w:rPr>
                  <w:tab/>
                </w:r>
                <w:r>
                  <w:rPr>
                    <w:noProof/>
                    <w:webHidden/>
                  </w:rPr>
                  <w:fldChar w:fldCharType="begin"/>
                </w:r>
                <w:r>
                  <w:rPr>
                    <w:noProof/>
                    <w:webHidden/>
                  </w:rPr>
                  <w:instrText xml:space="preserve"> PAGEREF _Toc87641250 \h </w:instrText>
                </w:r>
                <w:r>
                  <w:rPr>
                    <w:noProof/>
                    <w:webHidden/>
                  </w:rPr>
                </w:r>
                <w:r>
                  <w:rPr>
                    <w:noProof/>
                    <w:webHidden/>
                  </w:rPr>
                  <w:fldChar w:fldCharType="separate"/>
                </w:r>
                <w:r>
                  <w:rPr>
                    <w:noProof/>
                    <w:webHidden/>
                  </w:rPr>
                  <w:t>4</w:t>
                </w:r>
                <w:r>
                  <w:rPr>
                    <w:noProof/>
                    <w:webHidden/>
                  </w:rPr>
                  <w:fldChar w:fldCharType="end"/>
                </w:r>
              </w:hyperlink>
            </w:p>
            <w:p w14:paraId="2F544DDC" w14:textId="4E3E611A" w:rsidR="00CD3159" w:rsidRDefault="00CD3159">
              <w:pPr>
                <w:pStyle w:val="TOC1"/>
                <w:tabs>
                  <w:tab w:val="right" w:leader="dot" w:pos="9350"/>
                </w:tabs>
                <w:rPr>
                  <w:rFonts w:eastAsiaTheme="minorEastAsia"/>
                  <w:b w:val="0"/>
                  <w:noProof/>
                  <w:lang w:eastAsia="en-CA"/>
                </w:rPr>
              </w:pPr>
              <w:hyperlink w:anchor="_Toc87641251" w:history="1">
                <w:r w:rsidRPr="005625B3">
                  <w:rPr>
                    <w:rStyle w:val="Hyperlink"/>
                    <w:noProof/>
                    <w:lang w:val="en-US"/>
                  </w:rPr>
                  <w:t>2. Introduction</w:t>
                </w:r>
                <w:r>
                  <w:rPr>
                    <w:noProof/>
                    <w:webHidden/>
                  </w:rPr>
                  <w:tab/>
                </w:r>
                <w:r>
                  <w:rPr>
                    <w:noProof/>
                    <w:webHidden/>
                  </w:rPr>
                  <w:fldChar w:fldCharType="begin"/>
                </w:r>
                <w:r>
                  <w:rPr>
                    <w:noProof/>
                    <w:webHidden/>
                  </w:rPr>
                  <w:instrText xml:space="preserve"> PAGEREF _Toc87641251 \h </w:instrText>
                </w:r>
                <w:r>
                  <w:rPr>
                    <w:noProof/>
                    <w:webHidden/>
                  </w:rPr>
                </w:r>
                <w:r>
                  <w:rPr>
                    <w:noProof/>
                    <w:webHidden/>
                  </w:rPr>
                  <w:fldChar w:fldCharType="separate"/>
                </w:r>
                <w:r>
                  <w:rPr>
                    <w:noProof/>
                    <w:webHidden/>
                  </w:rPr>
                  <w:t>4</w:t>
                </w:r>
                <w:r>
                  <w:rPr>
                    <w:noProof/>
                    <w:webHidden/>
                  </w:rPr>
                  <w:fldChar w:fldCharType="end"/>
                </w:r>
              </w:hyperlink>
            </w:p>
            <w:p w14:paraId="503BAFDC" w14:textId="6BFF43D4" w:rsidR="00CD3159" w:rsidRDefault="00CD3159">
              <w:pPr>
                <w:pStyle w:val="TOC2"/>
                <w:tabs>
                  <w:tab w:val="right" w:leader="dot" w:pos="9350"/>
                </w:tabs>
                <w:rPr>
                  <w:rFonts w:eastAsiaTheme="minorEastAsia"/>
                  <w:noProof/>
                  <w:lang w:eastAsia="en-CA"/>
                </w:rPr>
              </w:pPr>
              <w:hyperlink w:anchor="_Toc87641252" w:history="1">
                <w:r w:rsidRPr="005625B3">
                  <w:rPr>
                    <w:rStyle w:val="Hyperlink"/>
                    <w:noProof/>
                  </w:rPr>
                  <w:t>2.1. Epigenetics</w:t>
                </w:r>
                <w:r>
                  <w:rPr>
                    <w:noProof/>
                    <w:webHidden/>
                  </w:rPr>
                  <w:tab/>
                </w:r>
                <w:r>
                  <w:rPr>
                    <w:noProof/>
                    <w:webHidden/>
                  </w:rPr>
                  <w:fldChar w:fldCharType="begin"/>
                </w:r>
                <w:r>
                  <w:rPr>
                    <w:noProof/>
                    <w:webHidden/>
                  </w:rPr>
                  <w:instrText xml:space="preserve"> PAGEREF _Toc87641252 \h </w:instrText>
                </w:r>
                <w:r>
                  <w:rPr>
                    <w:noProof/>
                    <w:webHidden/>
                  </w:rPr>
                </w:r>
                <w:r>
                  <w:rPr>
                    <w:noProof/>
                    <w:webHidden/>
                  </w:rPr>
                  <w:fldChar w:fldCharType="separate"/>
                </w:r>
                <w:r>
                  <w:rPr>
                    <w:noProof/>
                    <w:webHidden/>
                  </w:rPr>
                  <w:t>4</w:t>
                </w:r>
                <w:r>
                  <w:rPr>
                    <w:noProof/>
                    <w:webHidden/>
                  </w:rPr>
                  <w:fldChar w:fldCharType="end"/>
                </w:r>
              </w:hyperlink>
            </w:p>
            <w:p w14:paraId="1CD67AF1" w14:textId="499827A7" w:rsidR="00CD3159" w:rsidRDefault="00CD3159">
              <w:pPr>
                <w:pStyle w:val="TOC3"/>
                <w:tabs>
                  <w:tab w:val="right" w:leader="dot" w:pos="9350"/>
                </w:tabs>
                <w:rPr>
                  <w:rFonts w:eastAsiaTheme="minorEastAsia"/>
                  <w:noProof/>
                  <w:lang w:eastAsia="en-CA"/>
                </w:rPr>
              </w:pPr>
              <w:hyperlink w:anchor="_Toc87641253" w:history="1">
                <w:r w:rsidRPr="005625B3">
                  <w:rPr>
                    <w:rStyle w:val="Hyperlink"/>
                    <w:noProof/>
                    <w:lang w:val="en-US"/>
                  </w:rPr>
                  <w:t>2.1.1. Methylation</w:t>
                </w:r>
                <w:r>
                  <w:rPr>
                    <w:noProof/>
                    <w:webHidden/>
                  </w:rPr>
                  <w:tab/>
                </w:r>
                <w:r>
                  <w:rPr>
                    <w:noProof/>
                    <w:webHidden/>
                  </w:rPr>
                  <w:fldChar w:fldCharType="begin"/>
                </w:r>
                <w:r>
                  <w:rPr>
                    <w:noProof/>
                    <w:webHidden/>
                  </w:rPr>
                  <w:instrText xml:space="preserve"> PAGEREF _Toc87641253 \h </w:instrText>
                </w:r>
                <w:r>
                  <w:rPr>
                    <w:noProof/>
                    <w:webHidden/>
                  </w:rPr>
                </w:r>
                <w:r>
                  <w:rPr>
                    <w:noProof/>
                    <w:webHidden/>
                  </w:rPr>
                  <w:fldChar w:fldCharType="separate"/>
                </w:r>
                <w:r>
                  <w:rPr>
                    <w:noProof/>
                    <w:webHidden/>
                  </w:rPr>
                  <w:t>4</w:t>
                </w:r>
                <w:r>
                  <w:rPr>
                    <w:noProof/>
                    <w:webHidden/>
                  </w:rPr>
                  <w:fldChar w:fldCharType="end"/>
                </w:r>
              </w:hyperlink>
            </w:p>
            <w:p w14:paraId="6B37383B" w14:textId="4C35D699" w:rsidR="00CD3159" w:rsidRDefault="00CD3159">
              <w:pPr>
                <w:pStyle w:val="TOC3"/>
                <w:tabs>
                  <w:tab w:val="right" w:leader="dot" w:pos="9350"/>
                </w:tabs>
                <w:rPr>
                  <w:rFonts w:eastAsiaTheme="minorEastAsia"/>
                  <w:noProof/>
                  <w:lang w:eastAsia="en-CA"/>
                </w:rPr>
              </w:pPr>
              <w:hyperlink w:anchor="_Toc87641254" w:history="1">
                <w:r w:rsidRPr="005625B3">
                  <w:rPr>
                    <w:rStyle w:val="Hyperlink"/>
                    <w:noProof/>
                    <w:lang w:val="en-US"/>
                  </w:rPr>
                  <w:t>2.1.2. Epimutatons</w:t>
                </w:r>
                <w:r>
                  <w:rPr>
                    <w:noProof/>
                    <w:webHidden/>
                  </w:rPr>
                  <w:tab/>
                </w:r>
                <w:r>
                  <w:rPr>
                    <w:noProof/>
                    <w:webHidden/>
                  </w:rPr>
                  <w:fldChar w:fldCharType="begin"/>
                </w:r>
                <w:r>
                  <w:rPr>
                    <w:noProof/>
                    <w:webHidden/>
                  </w:rPr>
                  <w:instrText xml:space="preserve"> PAGEREF _Toc87641254 \h </w:instrText>
                </w:r>
                <w:r>
                  <w:rPr>
                    <w:noProof/>
                    <w:webHidden/>
                  </w:rPr>
                </w:r>
                <w:r>
                  <w:rPr>
                    <w:noProof/>
                    <w:webHidden/>
                  </w:rPr>
                  <w:fldChar w:fldCharType="separate"/>
                </w:r>
                <w:r>
                  <w:rPr>
                    <w:noProof/>
                    <w:webHidden/>
                  </w:rPr>
                  <w:t>4</w:t>
                </w:r>
                <w:r>
                  <w:rPr>
                    <w:noProof/>
                    <w:webHidden/>
                  </w:rPr>
                  <w:fldChar w:fldCharType="end"/>
                </w:r>
              </w:hyperlink>
            </w:p>
            <w:p w14:paraId="4075109E" w14:textId="0CE9C4CE" w:rsidR="00CD3159" w:rsidRDefault="00CD3159">
              <w:pPr>
                <w:pStyle w:val="TOC2"/>
                <w:tabs>
                  <w:tab w:val="right" w:leader="dot" w:pos="9350"/>
                </w:tabs>
                <w:rPr>
                  <w:rFonts w:eastAsiaTheme="minorEastAsia"/>
                  <w:noProof/>
                  <w:lang w:eastAsia="en-CA"/>
                </w:rPr>
              </w:pPr>
              <w:hyperlink w:anchor="_Toc87641255" w:history="1">
                <w:r w:rsidRPr="005625B3">
                  <w:rPr>
                    <w:rStyle w:val="Hyperlink"/>
                    <w:noProof/>
                    <w:lang w:val="en-US"/>
                  </w:rPr>
                  <w:t>2.2. Implications to disease</w:t>
                </w:r>
                <w:r>
                  <w:rPr>
                    <w:noProof/>
                    <w:webHidden/>
                  </w:rPr>
                  <w:tab/>
                </w:r>
                <w:r>
                  <w:rPr>
                    <w:noProof/>
                    <w:webHidden/>
                  </w:rPr>
                  <w:fldChar w:fldCharType="begin"/>
                </w:r>
                <w:r>
                  <w:rPr>
                    <w:noProof/>
                    <w:webHidden/>
                  </w:rPr>
                  <w:instrText xml:space="preserve"> PAGEREF _Toc87641255 \h </w:instrText>
                </w:r>
                <w:r>
                  <w:rPr>
                    <w:noProof/>
                    <w:webHidden/>
                  </w:rPr>
                </w:r>
                <w:r>
                  <w:rPr>
                    <w:noProof/>
                    <w:webHidden/>
                  </w:rPr>
                  <w:fldChar w:fldCharType="separate"/>
                </w:r>
                <w:r>
                  <w:rPr>
                    <w:noProof/>
                    <w:webHidden/>
                  </w:rPr>
                  <w:t>5</w:t>
                </w:r>
                <w:r>
                  <w:rPr>
                    <w:noProof/>
                    <w:webHidden/>
                  </w:rPr>
                  <w:fldChar w:fldCharType="end"/>
                </w:r>
              </w:hyperlink>
            </w:p>
            <w:p w14:paraId="660B4780" w14:textId="2232D4D5" w:rsidR="00CD3159" w:rsidRDefault="00CD3159">
              <w:pPr>
                <w:pStyle w:val="TOC3"/>
                <w:tabs>
                  <w:tab w:val="right" w:leader="dot" w:pos="9350"/>
                </w:tabs>
                <w:rPr>
                  <w:rFonts w:eastAsiaTheme="minorEastAsia"/>
                  <w:noProof/>
                  <w:lang w:eastAsia="en-CA"/>
                </w:rPr>
              </w:pPr>
              <w:hyperlink w:anchor="_Toc87641256" w:history="1">
                <w:r w:rsidRPr="005625B3">
                  <w:rPr>
                    <w:rStyle w:val="Hyperlink"/>
                    <w:noProof/>
                    <w:lang w:val="en-US"/>
                  </w:rPr>
                  <w:t>2.2.1. Cancer</w:t>
                </w:r>
                <w:r>
                  <w:rPr>
                    <w:noProof/>
                    <w:webHidden/>
                  </w:rPr>
                  <w:tab/>
                </w:r>
                <w:r>
                  <w:rPr>
                    <w:noProof/>
                    <w:webHidden/>
                  </w:rPr>
                  <w:fldChar w:fldCharType="begin"/>
                </w:r>
                <w:r>
                  <w:rPr>
                    <w:noProof/>
                    <w:webHidden/>
                  </w:rPr>
                  <w:instrText xml:space="preserve"> PAGEREF _Toc87641256 \h </w:instrText>
                </w:r>
                <w:r>
                  <w:rPr>
                    <w:noProof/>
                    <w:webHidden/>
                  </w:rPr>
                </w:r>
                <w:r>
                  <w:rPr>
                    <w:noProof/>
                    <w:webHidden/>
                  </w:rPr>
                  <w:fldChar w:fldCharType="separate"/>
                </w:r>
                <w:r>
                  <w:rPr>
                    <w:noProof/>
                    <w:webHidden/>
                  </w:rPr>
                  <w:t>5</w:t>
                </w:r>
                <w:r>
                  <w:rPr>
                    <w:noProof/>
                    <w:webHidden/>
                  </w:rPr>
                  <w:fldChar w:fldCharType="end"/>
                </w:r>
              </w:hyperlink>
            </w:p>
            <w:p w14:paraId="59C2EBFD" w14:textId="3720CFBA" w:rsidR="00CD3159" w:rsidRDefault="00CD3159">
              <w:pPr>
                <w:pStyle w:val="TOC3"/>
                <w:tabs>
                  <w:tab w:val="right" w:leader="dot" w:pos="9350"/>
                </w:tabs>
                <w:rPr>
                  <w:rFonts w:eastAsiaTheme="minorEastAsia"/>
                  <w:noProof/>
                  <w:lang w:eastAsia="en-CA"/>
                </w:rPr>
              </w:pPr>
              <w:hyperlink w:anchor="_Toc87641257" w:history="1">
                <w:r w:rsidRPr="005625B3">
                  <w:rPr>
                    <w:rStyle w:val="Hyperlink"/>
                    <w:noProof/>
                    <w:lang w:val="en-US"/>
                  </w:rPr>
                  <w:t>2.2.2. Glioma</w:t>
                </w:r>
                <w:r>
                  <w:rPr>
                    <w:noProof/>
                    <w:webHidden/>
                  </w:rPr>
                  <w:tab/>
                </w:r>
                <w:r>
                  <w:rPr>
                    <w:noProof/>
                    <w:webHidden/>
                  </w:rPr>
                  <w:fldChar w:fldCharType="begin"/>
                </w:r>
                <w:r>
                  <w:rPr>
                    <w:noProof/>
                    <w:webHidden/>
                  </w:rPr>
                  <w:instrText xml:space="preserve"> PAGEREF _Toc87641257 \h </w:instrText>
                </w:r>
                <w:r>
                  <w:rPr>
                    <w:noProof/>
                    <w:webHidden/>
                  </w:rPr>
                </w:r>
                <w:r>
                  <w:rPr>
                    <w:noProof/>
                    <w:webHidden/>
                  </w:rPr>
                  <w:fldChar w:fldCharType="separate"/>
                </w:r>
                <w:r>
                  <w:rPr>
                    <w:noProof/>
                    <w:webHidden/>
                  </w:rPr>
                  <w:t>6</w:t>
                </w:r>
                <w:r>
                  <w:rPr>
                    <w:noProof/>
                    <w:webHidden/>
                  </w:rPr>
                  <w:fldChar w:fldCharType="end"/>
                </w:r>
              </w:hyperlink>
            </w:p>
            <w:p w14:paraId="25E437BB" w14:textId="4BEA8C07" w:rsidR="00CD3159" w:rsidRDefault="00CD3159">
              <w:pPr>
                <w:pStyle w:val="TOC3"/>
                <w:tabs>
                  <w:tab w:val="right" w:leader="dot" w:pos="9350"/>
                </w:tabs>
                <w:rPr>
                  <w:rFonts w:eastAsiaTheme="minorEastAsia"/>
                  <w:noProof/>
                  <w:lang w:eastAsia="en-CA"/>
                </w:rPr>
              </w:pPr>
              <w:hyperlink w:anchor="_Toc87641258" w:history="1">
                <w:r w:rsidRPr="005625B3">
                  <w:rPr>
                    <w:rStyle w:val="Hyperlink"/>
                    <w:noProof/>
                    <w:lang w:val="en-US"/>
                  </w:rPr>
                  <w:t>2.2.3. Tumor-associated macrophages</w:t>
                </w:r>
                <w:r>
                  <w:rPr>
                    <w:noProof/>
                    <w:webHidden/>
                  </w:rPr>
                  <w:tab/>
                </w:r>
                <w:r>
                  <w:rPr>
                    <w:noProof/>
                    <w:webHidden/>
                  </w:rPr>
                  <w:fldChar w:fldCharType="begin"/>
                </w:r>
                <w:r>
                  <w:rPr>
                    <w:noProof/>
                    <w:webHidden/>
                  </w:rPr>
                  <w:instrText xml:space="preserve"> PAGEREF _Toc87641258 \h </w:instrText>
                </w:r>
                <w:r>
                  <w:rPr>
                    <w:noProof/>
                    <w:webHidden/>
                  </w:rPr>
                </w:r>
                <w:r>
                  <w:rPr>
                    <w:noProof/>
                    <w:webHidden/>
                  </w:rPr>
                  <w:fldChar w:fldCharType="separate"/>
                </w:r>
                <w:r>
                  <w:rPr>
                    <w:noProof/>
                    <w:webHidden/>
                  </w:rPr>
                  <w:t>6</w:t>
                </w:r>
                <w:r>
                  <w:rPr>
                    <w:noProof/>
                    <w:webHidden/>
                  </w:rPr>
                  <w:fldChar w:fldCharType="end"/>
                </w:r>
              </w:hyperlink>
            </w:p>
            <w:p w14:paraId="3F3ACD36" w14:textId="7AD54D63" w:rsidR="00CD3159" w:rsidRDefault="00CD3159">
              <w:pPr>
                <w:pStyle w:val="TOC2"/>
                <w:tabs>
                  <w:tab w:val="right" w:leader="dot" w:pos="9350"/>
                </w:tabs>
                <w:rPr>
                  <w:rFonts w:eastAsiaTheme="minorEastAsia"/>
                  <w:noProof/>
                  <w:lang w:eastAsia="en-CA"/>
                </w:rPr>
              </w:pPr>
              <w:hyperlink w:anchor="_Toc87641259" w:history="1">
                <w:r w:rsidRPr="005625B3">
                  <w:rPr>
                    <w:rStyle w:val="Hyperlink"/>
                    <w:noProof/>
                    <w:lang w:val="en-US"/>
                  </w:rPr>
                  <w:t>2.3. Quantifying methylation</w:t>
                </w:r>
                <w:r>
                  <w:rPr>
                    <w:noProof/>
                    <w:webHidden/>
                  </w:rPr>
                  <w:tab/>
                </w:r>
                <w:r>
                  <w:rPr>
                    <w:noProof/>
                    <w:webHidden/>
                  </w:rPr>
                  <w:fldChar w:fldCharType="begin"/>
                </w:r>
                <w:r>
                  <w:rPr>
                    <w:noProof/>
                    <w:webHidden/>
                  </w:rPr>
                  <w:instrText xml:space="preserve"> PAGEREF _Toc87641259 \h </w:instrText>
                </w:r>
                <w:r>
                  <w:rPr>
                    <w:noProof/>
                    <w:webHidden/>
                  </w:rPr>
                </w:r>
                <w:r>
                  <w:rPr>
                    <w:noProof/>
                    <w:webHidden/>
                  </w:rPr>
                  <w:fldChar w:fldCharType="separate"/>
                </w:r>
                <w:r>
                  <w:rPr>
                    <w:noProof/>
                    <w:webHidden/>
                  </w:rPr>
                  <w:t>8</w:t>
                </w:r>
                <w:r>
                  <w:rPr>
                    <w:noProof/>
                    <w:webHidden/>
                  </w:rPr>
                  <w:fldChar w:fldCharType="end"/>
                </w:r>
              </w:hyperlink>
            </w:p>
            <w:p w14:paraId="4DDF6702" w14:textId="661B8CEF" w:rsidR="00CD3159" w:rsidRDefault="00CD3159">
              <w:pPr>
                <w:pStyle w:val="TOC3"/>
                <w:tabs>
                  <w:tab w:val="right" w:leader="dot" w:pos="9350"/>
                </w:tabs>
                <w:rPr>
                  <w:rFonts w:eastAsiaTheme="minorEastAsia"/>
                  <w:noProof/>
                  <w:lang w:eastAsia="en-CA"/>
                </w:rPr>
              </w:pPr>
              <w:hyperlink w:anchor="_Toc87641260" w:history="1">
                <w:r w:rsidRPr="005625B3">
                  <w:rPr>
                    <w:rStyle w:val="Hyperlink"/>
                    <w:noProof/>
                    <w:lang w:val="en-US"/>
                  </w:rPr>
                  <w:t>2.3.1. Whole genome bisulfite sequencing</w:t>
                </w:r>
                <w:r>
                  <w:rPr>
                    <w:noProof/>
                    <w:webHidden/>
                  </w:rPr>
                  <w:tab/>
                </w:r>
                <w:r>
                  <w:rPr>
                    <w:noProof/>
                    <w:webHidden/>
                  </w:rPr>
                  <w:fldChar w:fldCharType="begin"/>
                </w:r>
                <w:r>
                  <w:rPr>
                    <w:noProof/>
                    <w:webHidden/>
                  </w:rPr>
                  <w:instrText xml:space="preserve"> PAGEREF _Toc87641260 \h </w:instrText>
                </w:r>
                <w:r>
                  <w:rPr>
                    <w:noProof/>
                    <w:webHidden/>
                  </w:rPr>
                </w:r>
                <w:r>
                  <w:rPr>
                    <w:noProof/>
                    <w:webHidden/>
                  </w:rPr>
                  <w:fldChar w:fldCharType="separate"/>
                </w:r>
                <w:r>
                  <w:rPr>
                    <w:noProof/>
                    <w:webHidden/>
                  </w:rPr>
                  <w:t>8</w:t>
                </w:r>
                <w:r>
                  <w:rPr>
                    <w:noProof/>
                    <w:webHidden/>
                  </w:rPr>
                  <w:fldChar w:fldCharType="end"/>
                </w:r>
              </w:hyperlink>
            </w:p>
            <w:p w14:paraId="0E7FA221" w14:textId="4EF9A23D" w:rsidR="00CD3159" w:rsidRDefault="00CD3159">
              <w:pPr>
                <w:pStyle w:val="TOC3"/>
                <w:tabs>
                  <w:tab w:val="right" w:leader="dot" w:pos="9350"/>
                </w:tabs>
                <w:rPr>
                  <w:rFonts w:eastAsiaTheme="minorEastAsia"/>
                  <w:noProof/>
                  <w:lang w:eastAsia="en-CA"/>
                </w:rPr>
              </w:pPr>
              <w:hyperlink w:anchor="_Toc87641261" w:history="1">
                <w:r w:rsidRPr="005625B3">
                  <w:rPr>
                    <w:rStyle w:val="Hyperlink"/>
                    <w:noProof/>
                    <w:lang w:val="en-US"/>
                  </w:rPr>
                  <w:t>2.3.2. Single cell bisulfite sequencing</w:t>
                </w:r>
                <w:r>
                  <w:rPr>
                    <w:noProof/>
                    <w:webHidden/>
                  </w:rPr>
                  <w:tab/>
                </w:r>
                <w:r>
                  <w:rPr>
                    <w:noProof/>
                    <w:webHidden/>
                  </w:rPr>
                  <w:fldChar w:fldCharType="begin"/>
                </w:r>
                <w:r>
                  <w:rPr>
                    <w:noProof/>
                    <w:webHidden/>
                  </w:rPr>
                  <w:instrText xml:space="preserve"> PAGEREF _Toc87641261 \h </w:instrText>
                </w:r>
                <w:r>
                  <w:rPr>
                    <w:noProof/>
                    <w:webHidden/>
                  </w:rPr>
                </w:r>
                <w:r>
                  <w:rPr>
                    <w:noProof/>
                    <w:webHidden/>
                  </w:rPr>
                  <w:fldChar w:fldCharType="separate"/>
                </w:r>
                <w:r>
                  <w:rPr>
                    <w:noProof/>
                    <w:webHidden/>
                  </w:rPr>
                  <w:t>8</w:t>
                </w:r>
                <w:r>
                  <w:rPr>
                    <w:noProof/>
                    <w:webHidden/>
                  </w:rPr>
                  <w:fldChar w:fldCharType="end"/>
                </w:r>
              </w:hyperlink>
            </w:p>
            <w:p w14:paraId="517B7CC4" w14:textId="52CB2891" w:rsidR="00CD3159" w:rsidRDefault="00CD3159">
              <w:pPr>
                <w:pStyle w:val="TOC2"/>
                <w:tabs>
                  <w:tab w:val="right" w:leader="dot" w:pos="9350"/>
                </w:tabs>
                <w:rPr>
                  <w:rFonts w:eastAsiaTheme="minorEastAsia"/>
                  <w:noProof/>
                  <w:lang w:eastAsia="en-CA"/>
                </w:rPr>
              </w:pPr>
              <w:hyperlink w:anchor="_Toc87641262" w:history="1">
                <w:r w:rsidRPr="005625B3">
                  <w:rPr>
                    <w:rStyle w:val="Hyperlink"/>
                    <w:noProof/>
                    <w:lang w:val="en-US"/>
                  </w:rPr>
                  <w:t>2.4. Project aim</w:t>
                </w:r>
                <w:r>
                  <w:rPr>
                    <w:noProof/>
                    <w:webHidden/>
                  </w:rPr>
                  <w:tab/>
                </w:r>
                <w:r>
                  <w:rPr>
                    <w:noProof/>
                    <w:webHidden/>
                  </w:rPr>
                  <w:fldChar w:fldCharType="begin"/>
                </w:r>
                <w:r>
                  <w:rPr>
                    <w:noProof/>
                    <w:webHidden/>
                  </w:rPr>
                  <w:instrText xml:space="preserve"> PAGEREF _Toc87641262 \h </w:instrText>
                </w:r>
                <w:r>
                  <w:rPr>
                    <w:noProof/>
                    <w:webHidden/>
                  </w:rPr>
                </w:r>
                <w:r>
                  <w:rPr>
                    <w:noProof/>
                    <w:webHidden/>
                  </w:rPr>
                  <w:fldChar w:fldCharType="separate"/>
                </w:r>
                <w:r>
                  <w:rPr>
                    <w:noProof/>
                    <w:webHidden/>
                  </w:rPr>
                  <w:t>9</w:t>
                </w:r>
                <w:r>
                  <w:rPr>
                    <w:noProof/>
                    <w:webHidden/>
                  </w:rPr>
                  <w:fldChar w:fldCharType="end"/>
                </w:r>
              </w:hyperlink>
            </w:p>
            <w:p w14:paraId="096E4E90" w14:textId="2BA3ED22" w:rsidR="00CD3159" w:rsidRDefault="00CD3159">
              <w:pPr>
                <w:pStyle w:val="TOC1"/>
                <w:tabs>
                  <w:tab w:val="right" w:leader="dot" w:pos="9350"/>
                </w:tabs>
                <w:rPr>
                  <w:rFonts w:eastAsiaTheme="minorEastAsia"/>
                  <w:b w:val="0"/>
                  <w:noProof/>
                  <w:lang w:eastAsia="en-CA"/>
                </w:rPr>
              </w:pPr>
              <w:hyperlink w:anchor="_Toc87641263" w:history="1">
                <w:r w:rsidRPr="005625B3">
                  <w:rPr>
                    <w:rStyle w:val="Hyperlink"/>
                    <w:noProof/>
                    <w:lang w:val="en-US"/>
                  </w:rPr>
                  <w:t>3. Methods</w:t>
                </w:r>
                <w:r>
                  <w:rPr>
                    <w:noProof/>
                    <w:webHidden/>
                  </w:rPr>
                  <w:tab/>
                </w:r>
                <w:r>
                  <w:rPr>
                    <w:noProof/>
                    <w:webHidden/>
                  </w:rPr>
                  <w:fldChar w:fldCharType="begin"/>
                </w:r>
                <w:r>
                  <w:rPr>
                    <w:noProof/>
                    <w:webHidden/>
                  </w:rPr>
                  <w:instrText xml:space="preserve"> PAGEREF _Toc87641263 \h </w:instrText>
                </w:r>
                <w:r>
                  <w:rPr>
                    <w:noProof/>
                    <w:webHidden/>
                  </w:rPr>
                </w:r>
                <w:r>
                  <w:rPr>
                    <w:noProof/>
                    <w:webHidden/>
                  </w:rPr>
                  <w:fldChar w:fldCharType="separate"/>
                </w:r>
                <w:r>
                  <w:rPr>
                    <w:noProof/>
                    <w:webHidden/>
                  </w:rPr>
                  <w:t>9</w:t>
                </w:r>
                <w:r>
                  <w:rPr>
                    <w:noProof/>
                    <w:webHidden/>
                  </w:rPr>
                  <w:fldChar w:fldCharType="end"/>
                </w:r>
              </w:hyperlink>
            </w:p>
            <w:p w14:paraId="67C8983E" w14:textId="46D59CE1" w:rsidR="00CD3159" w:rsidRDefault="00CD3159">
              <w:pPr>
                <w:pStyle w:val="TOC2"/>
                <w:tabs>
                  <w:tab w:val="right" w:leader="dot" w:pos="9350"/>
                </w:tabs>
                <w:rPr>
                  <w:rFonts w:eastAsiaTheme="minorEastAsia"/>
                  <w:noProof/>
                  <w:lang w:eastAsia="en-CA"/>
                </w:rPr>
              </w:pPr>
              <w:hyperlink w:anchor="_Toc87641264" w:history="1">
                <w:r w:rsidRPr="005625B3">
                  <w:rPr>
                    <w:rStyle w:val="Hyperlink"/>
                    <w:noProof/>
                    <w:lang w:val="en-US"/>
                  </w:rPr>
                  <w:t>3.1. scMethrix</w:t>
                </w:r>
                <w:r>
                  <w:rPr>
                    <w:noProof/>
                    <w:webHidden/>
                  </w:rPr>
                  <w:tab/>
                </w:r>
                <w:r>
                  <w:rPr>
                    <w:noProof/>
                    <w:webHidden/>
                  </w:rPr>
                  <w:fldChar w:fldCharType="begin"/>
                </w:r>
                <w:r>
                  <w:rPr>
                    <w:noProof/>
                    <w:webHidden/>
                  </w:rPr>
                  <w:instrText xml:space="preserve"> PAGEREF _Toc87641264 \h </w:instrText>
                </w:r>
                <w:r>
                  <w:rPr>
                    <w:noProof/>
                    <w:webHidden/>
                  </w:rPr>
                </w:r>
                <w:r>
                  <w:rPr>
                    <w:noProof/>
                    <w:webHidden/>
                  </w:rPr>
                  <w:fldChar w:fldCharType="separate"/>
                </w:r>
                <w:r>
                  <w:rPr>
                    <w:noProof/>
                    <w:webHidden/>
                  </w:rPr>
                  <w:t>9</w:t>
                </w:r>
                <w:r>
                  <w:rPr>
                    <w:noProof/>
                    <w:webHidden/>
                  </w:rPr>
                  <w:fldChar w:fldCharType="end"/>
                </w:r>
              </w:hyperlink>
            </w:p>
            <w:p w14:paraId="158569A1" w14:textId="33D66D8E" w:rsidR="00CD3159" w:rsidRDefault="00CD3159">
              <w:pPr>
                <w:pStyle w:val="TOC3"/>
                <w:tabs>
                  <w:tab w:val="right" w:leader="dot" w:pos="9350"/>
                </w:tabs>
                <w:rPr>
                  <w:rFonts w:eastAsiaTheme="minorEastAsia"/>
                  <w:noProof/>
                  <w:lang w:eastAsia="en-CA"/>
                </w:rPr>
              </w:pPr>
              <w:hyperlink w:anchor="_Toc87641265" w:history="1">
                <w:r w:rsidRPr="005625B3">
                  <w:rPr>
                    <w:rStyle w:val="Hyperlink"/>
                    <w:noProof/>
                    <w:lang w:val="en-US"/>
                  </w:rPr>
                  <w:t>3.1.1. Overview</w:t>
                </w:r>
                <w:r>
                  <w:rPr>
                    <w:noProof/>
                    <w:webHidden/>
                  </w:rPr>
                  <w:tab/>
                </w:r>
                <w:r>
                  <w:rPr>
                    <w:noProof/>
                    <w:webHidden/>
                  </w:rPr>
                  <w:fldChar w:fldCharType="begin"/>
                </w:r>
                <w:r>
                  <w:rPr>
                    <w:noProof/>
                    <w:webHidden/>
                  </w:rPr>
                  <w:instrText xml:space="preserve"> PAGEREF _Toc87641265 \h </w:instrText>
                </w:r>
                <w:r>
                  <w:rPr>
                    <w:noProof/>
                    <w:webHidden/>
                  </w:rPr>
                </w:r>
                <w:r>
                  <w:rPr>
                    <w:noProof/>
                    <w:webHidden/>
                  </w:rPr>
                  <w:fldChar w:fldCharType="separate"/>
                </w:r>
                <w:r>
                  <w:rPr>
                    <w:noProof/>
                    <w:webHidden/>
                  </w:rPr>
                  <w:t>9</w:t>
                </w:r>
                <w:r>
                  <w:rPr>
                    <w:noProof/>
                    <w:webHidden/>
                  </w:rPr>
                  <w:fldChar w:fldCharType="end"/>
                </w:r>
              </w:hyperlink>
            </w:p>
            <w:p w14:paraId="3A31F691" w14:textId="7DD98825" w:rsidR="00CD3159" w:rsidRDefault="00CD3159">
              <w:pPr>
                <w:pStyle w:val="TOC3"/>
                <w:tabs>
                  <w:tab w:val="right" w:leader="dot" w:pos="9350"/>
                </w:tabs>
                <w:rPr>
                  <w:rFonts w:eastAsiaTheme="minorEastAsia"/>
                  <w:noProof/>
                  <w:lang w:eastAsia="en-CA"/>
                </w:rPr>
              </w:pPr>
              <w:hyperlink w:anchor="_Toc87641266" w:history="1">
                <w:r w:rsidRPr="005625B3">
                  <w:rPr>
                    <w:rStyle w:val="Hyperlink"/>
                    <w:noProof/>
                    <w:lang w:val="en-US"/>
                  </w:rPr>
                  <w:t>3.1.2. Object structure</w:t>
                </w:r>
                <w:r>
                  <w:rPr>
                    <w:noProof/>
                    <w:webHidden/>
                  </w:rPr>
                  <w:tab/>
                </w:r>
                <w:r>
                  <w:rPr>
                    <w:noProof/>
                    <w:webHidden/>
                  </w:rPr>
                  <w:fldChar w:fldCharType="begin"/>
                </w:r>
                <w:r>
                  <w:rPr>
                    <w:noProof/>
                    <w:webHidden/>
                  </w:rPr>
                  <w:instrText xml:space="preserve"> PAGEREF _Toc87641266 \h </w:instrText>
                </w:r>
                <w:r>
                  <w:rPr>
                    <w:noProof/>
                    <w:webHidden/>
                  </w:rPr>
                </w:r>
                <w:r>
                  <w:rPr>
                    <w:noProof/>
                    <w:webHidden/>
                  </w:rPr>
                  <w:fldChar w:fldCharType="separate"/>
                </w:r>
                <w:r>
                  <w:rPr>
                    <w:noProof/>
                    <w:webHidden/>
                  </w:rPr>
                  <w:t>10</w:t>
                </w:r>
                <w:r>
                  <w:rPr>
                    <w:noProof/>
                    <w:webHidden/>
                  </w:rPr>
                  <w:fldChar w:fldCharType="end"/>
                </w:r>
              </w:hyperlink>
            </w:p>
            <w:p w14:paraId="29CCF18B" w14:textId="583FC39E" w:rsidR="00CD3159" w:rsidRDefault="00CD3159">
              <w:pPr>
                <w:pStyle w:val="TOC3"/>
                <w:tabs>
                  <w:tab w:val="right" w:leader="dot" w:pos="9350"/>
                </w:tabs>
                <w:rPr>
                  <w:rFonts w:eastAsiaTheme="minorEastAsia"/>
                  <w:noProof/>
                  <w:lang w:eastAsia="en-CA"/>
                </w:rPr>
              </w:pPr>
              <w:hyperlink w:anchor="_Toc87641267" w:history="1">
                <w:r w:rsidRPr="005625B3">
                  <w:rPr>
                    <w:rStyle w:val="Hyperlink"/>
                    <w:noProof/>
                    <w:lang w:val="en-US"/>
                  </w:rPr>
                  <w:t>3.1.3. Data handling</w:t>
                </w:r>
                <w:r>
                  <w:rPr>
                    <w:noProof/>
                    <w:webHidden/>
                  </w:rPr>
                  <w:tab/>
                </w:r>
                <w:r>
                  <w:rPr>
                    <w:noProof/>
                    <w:webHidden/>
                  </w:rPr>
                  <w:fldChar w:fldCharType="begin"/>
                </w:r>
                <w:r>
                  <w:rPr>
                    <w:noProof/>
                    <w:webHidden/>
                  </w:rPr>
                  <w:instrText xml:space="preserve"> PAGEREF _Toc87641267 \h </w:instrText>
                </w:r>
                <w:r>
                  <w:rPr>
                    <w:noProof/>
                    <w:webHidden/>
                  </w:rPr>
                </w:r>
                <w:r>
                  <w:rPr>
                    <w:noProof/>
                    <w:webHidden/>
                  </w:rPr>
                  <w:fldChar w:fldCharType="separate"/>
                </w:r>
                <w:r>
                  <w:rPr>
                    <w:noProof/>
                    <w:webHidden/>
                  </w:rPr>
                  <w:t>10</w:t>
                </w:r>
                <w:r>
                  <w:rPr>
                    <w:noProof/>
                    <w:webHidden/>
                  </w:rPr>
                  <w:fldChar w:fldCharType="end"/>
                </w:r>
              </w:hyperlink>
            </w:p>
            <w:p w14:paraId="365B254F" w14:textId="3A9A16C6" w:rsidR="00CD3159" w:rsidRDefault="00CD3159">
              <w:pPr>
                <w:pStyle w:val="TOC3"/>
                <w:tabs>
                  <w:tab w:val="right" w:leader="dot" w:pos="9350"/>
                </w:tabs>
                <w:rPr>
                  <w:rFonts w:eastAsiaTheme="minorEastAsia"/>
                  <w:noProof/>
                  <w:lang w:eastAsia="en-CA"/>
                </w:rPr>
              </w:pPr>
              <w:hyperlink w:anchor="_Toc87641268" w:history="1">
                <w:r w:rsidRPr="005625B3">
                  <w:rPr>
                    <w:rStyle w:val="Hyperlink"/>
                    <w:noProof/>
                    <w:lang w:val="en-US"/>
                  </w:rPr>
                  <w:t>3.1.4. Analysis</w:t>
                </w:r>
                <w:r>
                  <w:rPr>
                    <w:noProof/>
                    <w:webHidden/>
                  </w:rPr>
                  <w:tab/>
                </w:r>
                <w:r>
                  <w:rPr>
                    <w:noProof/>
                    <w:webHidden/>
                  </w:rPr>
                  <w:fldChar w:fldCharType="begin"/>
                </w:r>
                <w:r>
                  <w:rPr>
                    <w:noProof/>
                    <w:webHidden/>
                  </w:rPr>
                  <w:instrText xml:space="preserve"> PAGEREF _Toc87641268 \h </w:instrText>
                </w:r>
                <w:r>
                  <w:rPr>
                    <w:noProof/>
                    <w:webHidden/>
                  </w:rPr>
                </w:r>
                <w:r>
                  <w:rPr>
                    <w:noProof/>
                    <w:webHidden/>
                  </w:rPr>
                  <w:fldChar w:fldCharType="separate"/>
                </w:r>
                <w:r>
                  <w:rPr>
                    <w:noProof/>
                    <w:webHidden/>
                  </w:rPr>
                  <w:t>11</w:t>
                </w:r>
                <w:r>
                  <w:rPr>
                    <w:noProof/>
                    <w:webHidden/>
                  </w:rPr>
                  <w:fldChar w:fldCharType="end"/>
                </w:r>
              </w:hyperlink>
            </w:p>
            <w:p w14:paraId="61B309EF" w14:textId="537B046A" w:rsidR="00CD3159" w:rsidRDefault="00CD3159">
              <w:pPr>
                <w:pStyle w:val="TOC3"/>
                <w:tabs>
                  <w:tab w:val="right" w:leader="dot" w:pos="9350"/>
                </w:tabs>
                <w:rPr>
                  <w:rFonts w:eastAsiaTheme="minorEastAsia"/>
                  <w:noProof/>
                  <w:lang w:eastAsia="en-CA"/>
                </w:rPr>
              </w:pPr>
              <w:hyperlink w:anchor="_Toc87641269" w:history="1">
                <w:r w:rsidRPr="005625B3">
                  <w:rPr>
                    <w:rStyle w:val="Hyperlink"/>
                    <w:noProof/>
                    <w:lang w:val="en-US"/>
                  </w:rPr>
                  <w:t>3.1.5. Benchmarking</w:t>
                </w:r>
                <w:r>
                  <w:rPr>
                    <w:noProof/>
                    <w:webHidden/>
                  </w:rPr>
                  <w:tab/>
                </w:r>
                <w:r>
                  <w:rPr>
                    <w:noProof/>
                    <w:webHidden/>
                  </w:rPr>
                  <w:fldChar w:fldCharType="begin"/>
                </w:r>
                <w:r>
                  <w:rPr>
                    <w:noProof/>
                    <w:webHidden/>
                  </w:rPr>
                  <w:instrText xml:space="preserve"> PAGEREF _Toc87641269 \h </w:instrText>
                </w:r>
                <w:r>
                  <w:rPr>
                    <w:noProof/>
                    <w:webHidden/>
                  </w:rPr>
                </w:r>
                <w:r>
                  <w:rPr>
                    <w:noProof/>
                    <w:webHidden/>
                  </w:rPr>
                  <w:fldChar w:fldCharType="separate"/>
                </w:r>
                <w:r>
                  <w:rPr>
                    <w:noProof/>
                    <w:webHidden/>
                  </w:rPr>
                  <w:t>15</w:t>
                </w:r>
                <w:r>
                  <w:rPr>
                    <w:noProof/>
                    <w:webHidden/>
                  </w:rPr>
                  <w:fldChar w:fldCharType="end"/>
                </w:r>
              </w:hyperlink>
            </w:p>
            <w:p w14:paraId="2C91058B" w14:textId="2C521C38" w:rsidR="00CD3159" w:rsidRDefault="00CD3159">
              <w:pPr>
                <w:pStyle w:val="TOC2"/>
                <w:tabs>
                  <w:tab w:val="right" w:leader="dot" w:pos="9350"/>
                </w:tabs>
                <w:rPr>
                  <w:rFonts w:eastAsiaTheme="minorEastAsia"/>
                  <w:noProof/>
                  <w:lang w:eastAsia="en-CA"/>
                </w:rPr>
              </w:pPr>
              <w:hyperlink w:anchor="_Toc87641270" w:history="1">
                <w:r w:rsidRPr="005625B3">
                  <w:rPr>
                    <w:rStyle w:val="Hyperlink"/>
                    <w:noProof/>
                    <w:lang w:val="en-US"/>
                  </w:rPr>
                  <w:t>3.2. Data collection</w:t>
                </w:r>
                <w:r>
                  <w:rPr>
                    <w:noProof/>
                    <w:webHidden/>
                  </w:rPr>
                  <w:tab/>
                </w:r>
                <w:r>
                  <w:rPr>
                    <w:noProof/>
                    <w:webHidden/>
                  </w:rPr>
                  <w:fldChar w:fldCharType="begin"/>
                </w:r>
                <w:r>
                  <w:rPr>
                    <w:noProof/>
                    <w:webHidden/>
                  </w:rPr>
                  <w:instrText xml:space="preserve"> PAGEREF _Toc87641270 \h </w:instrText>
                </w:r>
                <w:r>
                  <w:rPr>
                    <w:noProof/>
                    <w:webHidden/>
                  </w:rPr>
                </w:r>
                <w:r>
                  <w:rPr>
                    <w:noProof/>
                    <w:webHidden/>
                  </w:rPr>
                  <w:fldChar w:fldCharType="separate"/>
                </w:r>
                <w:r>
                  <w:rPr>
                    <w:noProof/>
                    <w:webHidden/>
                  </w:rPr>
                  <w:t>15</w:t>
                </w:r>
                <w:r>
                  <w:rPr>
                    <w:noProof/>
                    <w:webHidden/>
                  </w:rPr>
                  <w:fldChar w:fldCharType="end"/>
                </w:r>
              </w:hyperlink>
            </w:p>
            <w:p w14:paraId="528E78AA" w14:textId="214ADBAF" w:rsidR="00CD3159" w:rsidRDefault="00CD3159">
              <w:pPr>
                <w:pStyle w:val="TOC3"/>
                <w:tabs>
                  <w:tab w:val="right" w:leader="dot" w:pos="9350"/>
                </w:tabs>
                <w:rPr>
                  <w:rFonts w:eastAsiaTheme="minorEastAsia"/>
                  <w:noProof/>
                  <w:lang w:eastAsia="en-CA"/>
                </w:rPr>
              </w:pPr>
              <w:hyperlink w:anchor="_Toc87641271" w:history="1">
                <w:r w:rsidRPr="005625B3">
                  <w:rPr>
                    <w:rStyle w:val="Hyperlink"/>
                    <w:noProof/>
                    <w:lang w:val="en-US"/>
                  </w:rPr>
                  <w:t>3.2.1. Raw data</w:t>
                </w:r>
                <w:r>
                  <w:rPr>
                    <w:noProof/>
                    <w:webHidden/>
                  </w:rPr>
                  <w:tab/>
                </w:r>
                <w:r>
                  <w:rPr>
                    <w:noProof/>
                    <w:webHidden/>
                  </w:rPr>
                  <w:fldChar w:fldCharType="begin"/>
                </w:r>
                <w:r>
                  <w:rPr>
                    <w:noProof/>
                    <w:webHidden/>
                  </w:rPr>
                  <w:instrText xml:space="preserve"> PAGEREF _Toc87641271 \h </w:instrText>
                </w:r>
                <w:r>
                  <w:rPr>
                    <w:noProof/>
                    <w:webHidden/>
                  </w:rPr>
                </w:r>
                <w:r>
                  <w:rPr>
                    <w:noProof/>
                    <w:webHidden/>
                  </w:rPr>
                  <w:fldChar w:fldCharType="separate"/>
                </w:r>
                <w:r>
                  <w:rPr>
                    <w:noProof/>
                    <w:webHidden/>
                  </w:rPr>
                  <w:t>15</w:t>
                </w:r>
                <w:r>
                  <w:rPr>
                    <w:noProof/>
                    <w:webHidden/>
                  </w:rPr>
                  <w:fldChar w:fldCharType="end"/>
                </w:r>
              </w:hyperlink>
            </w:p>
            <w:p w14:paraId="3EB8036D" w14:textId="27183BBB" w:rsidR="00CD3159" w:rsidRDefault="00CD3159">
              <w:pPr>
                <w:pStyle w:val="TOC1"/>
                <w:tabs>
                  <w:tab w:val="right" w:leader="dot" w:pos="9350"/>
                </w:tabs>
                <w:rPr>
                  <w:rFonts w:eastAsiaTheme="minorEastAsia"/>
                  <w:b w:val="0"/>
                  <w:noProof/>
                  <w:lang w:eastAsia="en-CA"/>
                </w:rPr>
              </w:pPr>
              <w:hyperlink w:anchor="_Toc87641272" w:history="1">
                <w:r w:rsidRPr="005625B3">
                  <w:rPr>
                    <w:rStyle w:val="Hyperlink"/>
                    <w:noProof/>
                    <w:lang w:val="en-US"/>
                  </w:rPr>
                  <w:t>4. Results</w:t>
                </w:r>
                <w:r>
                  <w:rPr>
                    <w:noProof/>
                    <w:webHidden/>
                  </w:rPr>
                  <w:tab/>
                </w:r>
                <w:r>
                  <w:rPr>
                    <w:noProof/>
                    <w:webHidden/>
                  </w:rPr>
                  <w:fldChar w:fldCharType="begin"/>
                </w:r>
                <w:r>
                  <w:rPr>
                    <w:noProof/>
                    <w:webHidden/>
                  </w:rPr>
                  <w:instrText xml:space="preserve"> PAGEREF _Toc87641272 \h </w:instrText>
                </w:r>
                <w:r>
                  <w:rPr>
                    <w:noProof/>
                    <w:webHidden/>
                  </w:rPr>
                </w:r>
                <w:r>
                  <w:rPr>
                    <w:noProof/>
                    <w:webHidden/>
                  </w:rPr>
                  <w:fldChar w:fldCharType="separate"/>
                </w:r>
                <w:r>
                  <w:rPr>
                    <w:noProof/>
                    <w:webHidden/>
                  </w:rPr>
                  <w:t>15</w:t>
                </w:r>
                <w:r>
                  <w:rPr>
                    <w:noProof/>
                    <w:webHidden/>
                  </w:rPr>
                  <w:fldChar w:fldCharType="end"/>
                </w:r>
              </w:hyperlink>
            </w:p>
            <w:p w14:paraId="34683521" w14:textId="54FCD96F" w:rsidR="00CD3159" w:rsidRDefault="00CD3159">
              <w:pPr>
                <w:pStyle w:val="TOC1"/>
                <w:tabs>
                  <w:tab w:val="right" w:leader="dot" w:pos="9350"/>
                </w:tabs>
                <w:rPr>
                  <w:rFonts w:eastAsiaTheme="minorEastAsia"/>
                  <w:b w:val="0"/>
                  <w:noProof/>
                  <w:lang w:eastAsia="en-CA"/>
                </w:rPr>
              </w:pPr>
              <w:hyperlink w:anchor="_Toc87641273" w:history="1">
                <w:r w:rsidRPr="005625B3">
                  <w:rPr>
                    <w:rStyle w:val="Hyperlink"/>
                    <w:noProof/>
                    <w:lang w:val="en-US"/>
                  </w:rPr>
                  <w:t>5. Discussion</w:t>
                </w:r>
                <w:r>
                  <w:rPr>
                    <w:noProof/>
                    <w:webHidden/>
                  </w:rPr>
                  <w:tab/>
                </w:r>
                <w:r>
                  <w:rPr>
                    <w:noProof/>
                    <w:webHidden/>
                  </w:rPr>
                  <w:fldChar w:fldCharType="begin"/>
                </w:r>
                <w:r>
                  <w:rPr>
                    <w:noProof/>
                    <w:webHidden/>
                  </w:rPr>
                  <w:instrText xml:space="preserve"> PAGEREF _Toc87641273 \h </w:instrText>
                </w:r>
                <w:r>
                  <w:rPr>
                    <w:noProof/>
                    <w:webHidden/>
                  </w:rPr>
                </w:r>
                <w:r>
                  <w:rPr>
                    <w:noProof/>
                    <w:webHidden/>
                  </w:rPr>
                  <w:fldChar w:fldCharType="separate"/>
                </w:r>
                <w:r>
                  <w:rPr>
                    <w:noProof/>
                    <w:webHidden/>
                  </w:rPr>
                  <w:t>15</w:t>
                </w:r>
                <w:r>
                  <w:rPr>
                    <w:noProof/>
                    <w:webHidden/>
                  </w:rPr>
                  <w:fldChar w:fldCharType="end"/>
                </w:r>
              </w:hyperlink>
            </w:p>
            <w:p w14:paraId="1CCB063C" w14:textId="759C6A2D" w:rsidR="00CD3159" w:rsidRDefault="00CD3159">
              <w:pPr>
                <w:pStyle w:val="TOC1"/>
                <w:tabs>
                  <w:tab w:val="right" w:leader="dot" w:pos="9350"/>
                </w:tabs>
                <w:rPr>
                  <w:rFonts w:eastAsiaTheme="minorEastAsia"/>
                  <w:b w:val="0"/>
                  <w:noProof/>
                  <w:lang w:eastAsia="en-CA"/>
                </w:rPr>
              </w:pPr>
              <w:hyperlink w:anchor="_Toc87641274" w:history="1">
                <w:r w:rsidRPr="005625B3">
                  <w:rPr>
                    <w:rStyle w:val="Hyperlink"/>
                    <w:noProof/>
                    <w:lang w:val="en-US"/>
                  </w:rPr>
                  <w:t>6. Future Outlook</w:t>
                </w:r>
                <w:r>
                  <w:rPr>
                    <w:noProof/>
                    <w:webHidden/>
                  </w:rPr>
                  <w:tab/>
                </w:r>
                <w:r>
                  <w:rPr>
                    <w:noProof/>
                    <w:webHidden/>
                  </w:rPr>
                  <w:fldChar w:fldCharType="begin"/>
                </w:r>
                <w:r>
                  <w:rPr>
                    <w:noProof/>
                    <w:webHidden/>
                  </w:rPr>
                  <w:instrText xml:space="preserve"> PAGEREF _Toc87641274 \h </w:instrText>
                </w:r>
                <w:r>
                  <w:rPr>
                    <w:noProof/>
                    <w:webHidden/>
                  </w:rPr>
                </w:r>
                <w:r>
                  <w:rPr>
                    <w:noProof/>
                    <w:webHidden/>
                  </w:rPr>
                  <w:fldChar w:fldCharType="separate"/>
                </w:r>
                <w:r>
                  <w:rPr>
                    <w:noProof/>
                    <w:webHidden/>
                  </w:rPr>
                  <w:t>15</w:t>
                </w:r>
                <w:r>
                  <w:rPr>
                    <w:noProof/>
                    <w:webHidden/>
                  </w:rPr>
                  <w:fldChar w:fldCharType="end"/>
                </w:r>
              </w:hyperlink>
            </w:p>
            <w:p w14:paraId="33BAFE12" w14:textId="27229095" w:rsidR="00CD3159" w:rsidRDefault="00CD3159">
              <w:pPr>
                <w:pStyle w:val="TOC1"/>
                <w:tabs>
                  <w:tab w:val="right" w:leader="dot" w:pos="9350"/>
                </w:tabs>
                <w:rPr>
                  <w:rFonts w:eastAsiaTheme="minorEastAsia"/>
                  <w:b w:val="0"/>
                  <w:noProof/>
                  <w:lang w:eastAsia="en-CA"/>
                </w:rPr>
              </w:pPr>
              <w:hyperlink w:anchor="_Toc87641275" w:history="1">
                <w:r w:rsidRPr="005625B3">
                  <w:rPr>
                    <w:rStyle w:val="Hyperlink"/>
                    <w:noProof/>
                    <w:lang w:val="en-US"/>
                  </w:rPr>
                  <w:t>7. Conclusion</w:t>
                </w:r>
                <w:r>
                  <w:rPr>
                    <w:noProof/>
                    <w:webHidden/>
                  </w:rPr>
                  <w:tab/>
                </w:r>
                <w:r>
                  <w:rPr>
                    <w:noProof/>
                    <w:webHidden/>
                  </w:rPr>
                  <w:fldChar w:fldCharType="begin"/>
                </w:r>
                <w:r>
                  <w:rPr>
                    <w:noProof/>
                    <w:webHidden/>
                  </w:rPr>
                  <w:instrText xml:space="preserve"> PAGEREF _Toc87641275 \h </w:instrText>
                </w:r>
                <w:r>
                  <w:rPr>
                    <w:noProof/>
                    <w:webHidden/>
                  </w:rPr>
                </w:r>
                <w:r>
                  <w:rPr>
                    <w:noProof/>
                    <w:webHidden/>
                  </w:rPr>
                  <w:fldChar w:fldCharType="separate"/>
                </w:r>
                <w:r>
                  <w:rPr>
                    <w:noProof/>
                    <w:webHidden/>
                  </w:rPr>
                  <w:t>15</w:t>
                </w:r>
                <w:r>
                  <w:rPr>
                    <w:noProof/>
                    <w:webHidden/>
                  </w:rPr>
                  <w:fldChar w:fldCharType="end"/>
                </w:r>
              </w:hyperlink>
            </w:p>
            <w:p w14:paraId="27B1BCF3" w14:textId="12804393" w:rsidR="00CD3159" w:rsidRDefault="00CD3159">
              <w:pPr>
                <w:pStyle w:val="TOC1"/>
                <w:tabs>
                  <w:tab w:val="right" w:leader="dot" w:pos="9350"/>
                </w:tabs>
                <w:rPr>
                  <w:rFonts w:eastAsiaTheme="minorEastAsia"/>
                  <w:b w:val="0"/>
                  <w:noProof/>
                  <w:lang w:eastAsia="en-CA"/>
                </w:rPr>
              </w:pPr>
              <w:hyperlink w:anchor="_Toc87641276" w:history="1">
                <w:r w:rsidRPr="005625B3">
                  <w:rPr>
                    <w:rStyle w:val="Hyperlink"/>
                    <w:noProof/>
                    <w:lang w:val="en-US"/>
                  </w:rPr>
                  <w:t>8. Data Availability</w:t>
                </w:r>
                <w:r>
                  <w:rPr>
                    <w:noProof/>
                    <w:webHidden/>
                  </w:rPr>
                  <w:tab/>
                </w:r>
                <w:r>
                  <w:rPr>
                    <w:noProof/>
                    <w:webHidden/>
                  </w:rPr>
                  <w:fldChar w:fldCharType="begin"/>
                </w:r>
                <w:r>
                  <w:rPr>
                    <w:noProof/>
                    <w:webHidden/>
                  </w:rPr>
                  <w:instrText xml:space="preserve"> PAGEREF _Toc87641276 \h </w:instrText>
                </w:r>
                <w:r>
                  <w:rPr>
                    <w:noProof/>
                    <w:webHidden/>
                  </w:rPr>
                </w:r>
                <w:r>
                  <w:rPr>
                    <w:noProof/>
                    <w:webHidden/>
                  </w:rPr>
                  <w:fldChar w:fldCharType="separate"/>
                </w:r>
                <w:r>
                  <w:rPr>
                    <w:noProof/>
                    <w:webHidden/>
                  </w:rPr>
                  <w:t>16</w:t>
                </w:r>
                <w:r>
                  <w:rPr>
                    <w:noProof/>
                    <w:webHidden/>
                  </w:rPr>
                  <w:fldChar w:fldCharType="end"/>
                </w:r>
              </w:hyperlink>
            </w:p>
            <w:p w14:paraId="68AA89E5" w14:textId="5DF05F2C" w:rsidR="00CD3159" w:rsidRDefault="00CD3159">
              <w:pPr>
                <w:pStyle w:val="TOC1"/>
                <w:tabs>
                  <w:tab w:val="right" w:leader="dot" w:pos="9350"/>
                </w:tabs>
                <w:rPr>
                  <w:rFonts w:eastAsiaTheme="minorEastAsia"/>
                  <w:b w:val="0"/>
                  <w:noProof/>
                  <w:lang w:eastAsia="en-CA"/>
                </w:rPr>
              </w:pPr>
              <w:hyperlink w:anchor="_Toc87641277" w:history="1">
                <w:r w:rsidRPr="005625B3">
                  <w:rPr>
                    <w:rStyle w:val="Hyperlink"/>
                    <w:noProof/>
                    <w:lang w:val="en-US"/>
                  </w:rPr>
                  <w:t>9. Supplementary Data</w:t>
                </w:r>
                <w:r>
                  <w:rPr>
                    <w:noProof/>
                    <w:webHidden/>
                  </w:rPr>
                  <w:tab/>
                </w:r>
                <w:r>
                  <w:rPr>
                    <w:noProof/>
                    <w:webHidden/>
                  </w:rPr>
                  <w:fldChar w:fldCharType="begin"/>
                </w:r>
                <w:r>
                  <w:rPr>
                    <w:noProof/>
                    <w:webHidden/>
                  </w:rPr>
                  <w:instrText xml:space="preserve"> PAGEREF _Toc87641277 \h </w:instrText>
                </w:r>
                <w:r>
                  <w:rPr>
                    <w:noProof/>
                    <w:webHidden/>
                  </w:rPr>
                </w:r>
                <w:r>
                  <w:rPr>
                    <w:noProof/>
                    <w:webHidden/>
                  </w:rPr>
                  <w:fldChar w:fldCharType="separate"/>
                </w:r>
                <w:r>
                  <w:rPr>
                    <w:noProof/>
                    <w:webHidden/>
                  </w:rPr>
                  <w:t>16</w:t>
                </w:r>
                <w:r>
                  <w:rPr>
                    <w:noProof/>
                    <w:webHidden/>
                  </w:rPr>
                  <w:fldChar w:fldCharType="end"/>
                </w:r>
              </w:hyperlink>
            </w:p>
            <w:p w14:paraId="71790B4D" w14:textId="13323166" w:rsidR="00CD3159" w:rsidRDefault="00CD3159">
              <w:pPr>
                <w:pStyle w:val="TOC1"/>
                <w:tabs>
                  <w:tab w:val="right" w:leader="dot" w:pos="9350"/>
                </w:tabs>
                <w:rPr>
                  <w:rFonts w:eastAsiaTheme="minorEastAsia"/>
                  <w:b w:val="0"/>
                  <w:noProof/>
                  <w:lang w:eastAsia="en-CA"/>
                </w:rPr>
              </w:pPr>
              <w:hyperlink w:anchor="_Toc87641278" w:history="1">
                <w:r w:rsidRPr="005625B3">
                  <w:rPr>
                    <w:rStyle w:val="Hyperlink"/>
                    <w:noProof/>
                    <w:lang w:val="en-US"/>
                  </w:rPr>
                  <w:t>10. References</w:t>
                </w:r>
                <w:r>
                  <w:rPr>
                    <w:noProof/>
                    <w:webHidden/>
                  </w:rPr>
                  <w:tab/>
                </w:r>
                <w:r>
                  <w:rPr>
                    <w:noProof/>
                    <w:webHidden/>
                  </w:rPr>
                  <w:fldChar w:fldCharType="begin"/>
                </w:r>
                <w:r>
                  <w:rPr>
                    <w:noProof/>
                    <w:webHidden/>
                  </w:rPr>
                  <w:instrText xml:space="preserve"> PAGEREF _Toc87641278 \h </w:instrText>
                </w:r>
                <w:r>
                  <w:rPr>
                    <w:noProof/>
                    <w:webHidden/>
                  </w:rPr>
                </w:r>
                <w:r>
                  <w:rPr>
                    <w:noProof/>
                    <w:webHidden/>
                  </w:rPr>
                  <w:fldChar w:fldCharType="separate"/>
                </w:r>
                <w:r>
                  <w:rPr>
                    <w:noProof/>
                    <w:webHidden/>
                  </w:rPr>
                  <w:t>16</w:t>
                </w:r>
                <w:r>
                  <w:rPr>
                    <w:noProof/>
                    <w:webHidden/>
                  </w:rPr>
                  <w:fldChar w:fldCharType="end"/>
                </w:r>
              </w:hyperlink>
            </w:p>
            <w:p w14:paraId="7D0A6ED6" w14:textId="4BB38581" w:rsidR="00250945" w:rsidRDefault="00360ADF" w:rsidP="00F6350D">
              <w:pPr>
                <w:spacing w:line="192" w:lineRule="auto"/>
                <w:jc w:val="both"/>
              </w:pPr>
              <w:r>
                <w:rPr>
                  <w:b/>
                </w:rPr>
                <w:fldChar w:fldCharType="end"/>
              </w:r>
            </w:p>
          </w:sdtContent>
        </w:sdt>
        <w:p w14:paraId="7552B912" w14:textId="77777777" w:rsidR="00580E98" w:rsidRPr="0038051C" w:rsidRDefault="00580E98" w:rsidP="005206DF">
          <w:pPr>
            <w:pStyle w:val="Heading4"/>
            <w:jc w:val="both"/>
            <w:rPr>
              <w:lang w:val="en-US"/>
            </w:rPr>
          </w:pPr>
          <w:r w:rsidRPr="0038051C">
            <w:rPr>
              <w:lang w:val="en-US"/>
            </w:rPr>
            <w:br w:type="page"/>
          </w:r>
        </w:p>
        <w:p w14:paraId="1060FBC4" w14:textId="3F267B8E" w:rsidR="00C76233" w:rsidRDefault="00C76233" w:rsidP="005206DF">
          <w:pPr>
            <w:jc w:val="both"/>
            <w:rPr>
              <w:rFonts w:asciiTheme="majorHAnsi" w:eastAsiaTheme="majorEastAsia" w:hAnsiTheme="majorHAnsi" w:cstheme="majorBidi"/>
              <w:color w:val="2F5496" w:themeColor="accent1" w:themeShade="BF"/>
              <w:sz w:val="32"/>
              <w:szCs w:val="32"/>
              <w:lang w:val="en-US"/>
            </w:rPr>
          </w:pPr>
        </w:p>
        <w:p w14:paraId="15A9D3F6" w14:textId="716694B0" w:rsidR="002F6814" w:rsidRDefault="002F6814" w:rsidP="0098534B">
          <w:pPr>
            <w:pStyle w:val="Heading1"/>
            <w:numPr>
              <w:ilvl w:val="0"/>
              <w:numId w:val="0"/>
            </w:numPr>
            <w:rPr>
              <w:lang w:val="en-US"/>
            </w:rPr>
          </w:pPr>
          <w:bookmarkStart w:id="2" w:name="_Toc87641247"/>
          <w:r>
            <w:rPr>
              <w:lang w:val="en-US"/>
            </w:rPr>
            <w:t>List of figures</w:t>
          </w:r>
          <w:bookmarkEnd w:id="2"/>
        </w:p>
        <w:p w14:paraId="7146F950" w14:textId="412D48AC" w:rsidR="00DC2FDC" w:rsidRDefault="00F80438">
          <w:pPr>
            <w:pStyle w:val="TableofFigures"/>
            <w:tabs>
              <w:tab w:val="right" w:leader="dot" w:pos="9350"/>
            </w:tabs>
            <w:rPr>
              <w:rFonts w:eastAsiaTheme="minorEastAsia"/>
              <w:noProof/>
              <w:lang w:eastAsia="en-CA"/>
            </w:rPr>
          </w:pPr>
          <w:r w:rsidRPr="00C22101">
            <w:rPr>
              <w:rFonts w:asciiTheme="majorHAnsi" w:eastAsiaTheme="majorEastAsia" w:hAnsiTheme="majorHAnsi" w:cstheme="majorBidi"/>
              <w:color w:val="2F5496" w:themeColor="accent1" w:themeShade="BF"/>
              <w:sz w:val="32"/>
              <w:szCs w:val="32"/>
              <w:lang w:val="en-US"/>
            </w:rPr>
            <w:fldChar w:fldCharType="begin"/>
          </w:r>
          <w:r w:rsidRPr="00C22101">
            <w:rPr>
              <w:rFonts w:asciiTheme="majorHAnsi" w:eastAsiaTheme="majorEastAsia" w:hAnsiTheme="majorHAnsi" w:cstheme="majorBidi"/>
              <w:color w:val="2F5496" w:themeColor="accent1" w:themeShade="BF"/>
              <w:sz w:val="32"/>
              <w:szCs w:val="32"/>
              <w:lang w:val="en-US"/>
            </w:rPr>
            <w:instrText xml:space="preserve"> TOC \h \z \c "Figure" </w:instrText>
          </w:r>
          <w:r w:rsidRPr="00C22101">
            <w:rPr>
              <w:rFonts w:asciiTheme="majorHAnsi" w:eastAsiaTheme="majorEastAsia" w:hAnsiTheme="majorHAnsi" w:cstheme="majorBidi"/>
              <w:color w:val="2F5496" w:themeColor="accent1" w:themeShade="BF"/>
              <w:sz w:val="32"/>
              <w:szCs w:val="32"/>
              <w:lang w:val="en-US"/>
            </w:rPr>
            <w:fldChar w:fldCharType="separate"/>
          </w:r>
          <w:hyperlink w:anchor="_Toc87454340" w:history="1">
            <w:r w:rsidR="00DC2FDC" w:rsidRPr="00913285">
              <w:rPr>
                <w:rStyle w:val="Hyperlink"/>
                <w:b/>
                <w:bCs/>
                <w:noProof/>
              </w:rPr>
              <w:t>Figure 1. Package Overview of scMethrix</w:t>
            </w:r>
            <w:r w:rsidR="00DC2FDC">
              <w:rPr>
                <w:noProof/>
                <w:webHidden/>
              </w:rPr>
              <w:tab/>
            </w:r>
            <w:r w:rsidR="00DC2FDC">
              <w:rPr>
                <w:noProof/>
                <w:webHidden/>
              </w:rPr>
              <w:fldChar w:fldCharType="begin"/>
            </w:r>
            <w:r w:rsidR="00DC2FDC">
              <w:rPr>
                <w:noProof/>
                <w:webHidden/>
              </w:rPr>
              <w:instrText xml:space="preserve"> PAGEREF _Toc87454340 \h </w:instrText>
            </w:r>
            <w:r w:rsidR="00DC2FDC">
              <w:rPr>
                <w:noProof/>
                <w:webHidden/>
              </w:rPr>
            </w:r>
            <w:r w:rsidR="00DC2FDC">
              <w:rPr>
                <w:noProof/>
                <w:webHidden/>
              </w:rPr>
              <w:fldChar w:fldCharType="separate"/>
            </w:r>
            <w:r w:rsidR="00DC2FDC">
              <w:rPr>
                <w:noProof/>
                <w:webHidden/>
              </w:rPr>
              <w:t>10</w:t>
            </w:r>
            <w:r w:rsidR="00DC2FDC">
              <w:rPr>
                <w:noProof/>
                <w:webHidden/>
              </w:rPr>
              <w:fldChar w:fldCharType="end"/>
            </w:r>
          </w:hyperlink>
        </w:p>
        <w:p w14:paraId="4AD76633" w14:textId="6FF863EB" w:rsidR="00DC2FDC" w:rsidRDefault="00D056C6">
          <w:pPr>
            <w:pStyle w:val="TableofFigures"/>
            <w:tabs>
              <w:tab w:val="right" w:leader="dot" w:pos="9350"/>
            </w:tabs>
            <w:rPr>
              <w:rFonts w:eastAsiaTheme="minorEastAsia"/>
              <w:noProof/>
              <w:lang w:eastAsia="en-CA"/>
            </w:rPr>
          </w:pPr>
          <w:hyperlink w:anchor="_Toc87454341" w:history="1">
            <w:r w:rsidR="00DC2FDC" w:rsidRPr="00913285">
              <w:rPr>
                <w:rStyle w:val="Hyperlink"/>
                <w:b/>
                <w:bCs/>
                <w:noProof/>
              </w:rPr>
              <w:t>Figure 2. Structure of the scMethrix class.</w:t>
            </w:r>
            <w:r w:rsidR="00DC2FDC">
              <w:rPr>
                <w:noProof/>
                <w:webHidden/>
              </w:rPr>
              <w:tab/>
            </w:r>
            <w:r w:rsidR="00DC2FDC">
              <w:rPr>
                <w:noProof/>
                <w:webHidden/>
              </w:rPr>
              <w:fldChar w:fldCharType="begin"/>
            </w:r>
            <w:r w:rsidR="00DC2FDC">
              <w:rPr>
                <w:noProof/>
                <w:webHidden/>
              </w:rPr>
              <w:instrText xml:space="preserve"> PAGEREF _Toc87454341 \h </w:instrText>
            </w:r>
            <w:r w:rsidR="00DC2FDC">
              <w:rPr>
                <w:noProof/>
                <w:webHidden/>
              </w:rPr>
            </w:r>
            <w:r w:rsidR="00DC2FDC">
              <w:rPr>
                <w:noProof/>
                <w:webHidden/>
              </w:rPr>
              <w:fldChar w:fldCharType="separate"/>
            </w:r>
            <w:r w:rsidR="00DC2FDC">
              <w:rPr>
                <w:noProof/>
                <w:webHidden/>
              </w:rPr>
              <w:t>11</w:t>
            </w:r>
            <w:r w:rsidR="00DC2FDC">
              <w:rPr>
                <w:noProof/>
                <w:webHidden/>
              </w:rPr>
              <w:fldChar w:fldCharType="end"/>
            </w:r>
          </w:hyperlink>
        </w:p>
        <w:p w14:paraId="4478A159" w14:textId="07809961" w:rsidR="00DC2FDC" w:rsidRDefault="00D056C6">
          <w:pPr>
            <w:pStyle w:val="TableofFigures"/>
            <w:tabs>
              <w:tab w:val="right" w:leader="dot" w:pos="9350"/>
            </w:tabs>
            <w:rPr>
              <w:rFonts w:eastAsiaTheme="minorEastAsia"/>
              <w:noProof/>
              <w:lang w:eastAsia="en-CA"/>
            </w:rPr>
          </w:pPr>
          <w:hyperlink w:anchor="_Toc87454342" w:history="1">
            <w:r w:rsidR="00DC2FDC" w:rsidRPr="00913285">
              <w:rPr>
                <w:rStyle w:val="Hyperlink"/>
                <w:b/>
                <w:bCs/>
                <w:noProof/>
              </w:rPr>
              <w:t>Figure 3.  Workflow for analyzing single-cell data with scMethrix.</w:t>
            </w:r>
            <w:r w:rsidR="00DC2FDC">
              <w:rPr>
                <w:noProof/>
                <w:webHidden/>
              </w:rPr>
              <w:tab/>
            </w:r>
            <w:r w:rsidR="00DC2FDC">
              <w:rPr>
                <w:noProof/>
                <w:webHidden/>
              </w:rPr>
              <w:fldChar w:fldCharType="begin"/>
            </w:r>
            <w:r w:rsidR="00DC2FDC">
              <w:rPr>
                <w:noProof/>
                <w:webHidden/>
              </w:rPr>
              <w:instrText xml:space="preserve"> PAGEREF _Toc87454342 \h </w:instrText>
            </w:r>
            <w:r w:rsidR="00DC2FDC">
              <w:rPr>
                <w:noProof/>
                <w:webHidden/>
              </w:rPr>
            </w:r>
            <w:r w:rsidR="00DC2FDC">
              <w:rPr>
                <w:noProof/>
                <w:webHidden/>
              </w:rPr>
              <w:fldChar w:fldCharType="separate"/>
            </w:r>
            <w:r w:rsidR="00DC2FDC">
              <w:rPr>
                <w:noProof/>
                <w:webHidden/>
              </w:rPr>
              <w:t>13</w:t>
            </w:r>
            <w:r w:rsidR="00DC2FDC">
              <w:rPr>
                <w:noProof/>
                <w:webHidden/>
              </w:rPr>
              <w:fldChar w:fldCharType="end"/>
            </w:r>
          </w:hyperlink>
        </w:p>
        <w:p w14:paraId="6E54E2E2" w14:textId="77777777" w:rsidR="001D0EDA" w:rsidRDefault="00F80438" w:rsidP="005206DF">
          <w:pPr>
            <w:jc w:val="both"/>
            <w:rPr>
              <w:noProof/>
            </w:rPr>
          </w:pPr>
          <w:r w:rsidRPr="00C22101">
            <w:rPr>
              <w:rFonts w:asciiTheme="majorHAnsi" w:eastAsiaTheme="majorEastAsia" w:hAnsiTheme="majorHAnsi" w:cstheme="majorBidi"/>
              <w:color w:val="2F5496" w:themeColor="accent1" w:themeShade="BF"/>
              <w:sz w:val="32"/>
              <w:szCs w:val="32"/>
              <w:lang w:val="en-US"/>
            </w:rPr>
            <w:fldChar w:fldCharType="end"/>
          </w:r>
          <w:r w:rsidR="001D0EDA">
            <w:rPr>
              <w:rFonts w:asciiTheme="majorHAnsi" w:eastAsiaTheme="majorEastAsia" w:hAnsiTheme="majorHAnsi" w:cstheme="majorBidi"/>
              <w:color w:val="2F5496" w:themeColor="accent1" w:themeShade="BF"/>
              <w:sz w:val="32"/>
              <w:szCs w:val="32"/>
              <w:lang w:val="en-US"/>
            </w:rPr>
            <w:fldChar w:fldCharType="begin"/>
          </w:r>
          <w:r w:rsidR="001D0EDA">
            <w:rPr>
              <w:rFonts w:asciiTheme="majorHAnsi" w:eastAsiaTheme="majorEastAsia" w:hAnsiTheme="majorHAnsi" w:cstheme="majorBidi"/>
              <w:color w:val="2F5496" w:themeColor="accent1" w:themeShade="BF"/>
              <w:sz w:val="32"/>
              <w:szCs w:val="32"/>
              <w:lang w:val="en-US"/>
            </w:rPr>
            <w:instrText xml:space="preserve"> TOC \h \z \c "Supplementary Figure" </w:instrText>
          </w:r>
          <w:r w:rsidR="001D0EDA">
            <w:rPr>
              <w:rFonts w:asciiTheme="majorHAnsi" w:eastAsiaTheme="majorEastAsia" w:hAnsiTheme="majorHAnsi" w:cstheme="majorBidi"/>
              <w:color w:val="2F5496" w:themeColor="accent1" w:themeShade="BF"/>
              <w:sz w:val="32"/>
              <w:szCs w:val="32"/>
              <w:lang w:val="en-US"/>
            </w:rPr>
            <w:fldChar w:fldCharType="separate"/>
          </w:r>
        </w:p>
        <w:p w14:paraId="4990F921" w14:textId="2B95ABED" w:rsidR="001D0EDA" w:rsidRDefault="00D056C6">
          <w:pPr>
            <w:pStyle w:val="TableofFigures"/>
            <w:tabs>
              <w:tab w:val="right" w:leader="dot" w:pos="9350"/>
            </w:tabs>
            <w:rPr>
              <w:rFonts w:eastAsiaTheme="minorEastAsia"/>
              <w:noProof/>
              <w:lang w:eastAsia="en-CA"/>
            </w:rPr>
          </w:pPr>
          <w:hyperlink w:anchor="_Toc87454816" w:history="1">
            <w:r w:rsidR="001D0EDA" w:rsidRPr="00706D00">
              <w:rPr>
                <w:rStyle w:val="Hyperlink"/>
                <w:b/>
                <w:bCs/>
                <w:noProof/>
              </w:rPr>
              <w:t>Supplementary Figure 1. Runtime of single-threaded and parallel processing of the workflow in Supplementary Method 1.</w:t>
            </w:r>
            <w:r w:rsidR="001D0EDA">
              <w:rPr>
                <w:noProof/>
                <w:webHidden/>
              </w:rPr>
              <w:tab/>
            </w:r>
            <w:r w:rsidR="001D0EDA">
              <w:rPr>
                <w:noProof/>
                <w:webHidden/>
              </w:rPr>
              <w:fldChar w:fldCharType="begin"/>
            </w:r>
            <w:r w:rsidR="001D0EDA">
              <w:rPr>
                <w:noProof/>
                <w:webHidden/>
              </w:rPr>
              <w:instrText xml:space="preserve"> PAGEREF _Toc87454816 \h </w:instrText>
            </w:r>
            <w:r w:rsidR="001D0EDA">
              <w:rPr>
                <w:noProof/>
                <w:webHidden/>
              </w:rPr>
            </w:r>
            <w:r w:rsidR="001D0EDA">
              <w:rPr>
                <w:noProof/>
                <w:webHidden/>
              </w:rPr>
              <w:fldChar w:fldCharType="separate"/>
            </w:r>
            <w:r w:rsidR="001D0EDA">
              <w:rPr>
                <w:noProof/>
                <w:webHidden/>
              </w:rPr>
              <w:t>15</w:t>
            </w:r>
            <w:r w:rsidR="001D0EDA">
              <w:rPr>
                <w:noProof/>
                <w:webHidden/>
              </w:rPr>
              <w:fldChar w:fldCharType="end"/>
            </w:r>
          </w:hyperlink>
        </w:p>
        <w:p w14:paraId="2FBDC6C3" w14:textId="36F4F482" w:rsidR="002F6814" w:rsidRDefault="001D0EDA" w:rsidP="005206DF">
          <w:pPr>
            <w:jc w:val="both"/>
            <w:rPr>
              <w:rFonts w:asciiTheme="majorHAnsi" w:eastAsiaTheme="majorEastAsia" w:hAnsiTheme="majorHAnsi" w:cstheme="majorBidi"/>
              <w:color w:val="2F5496" w:themeColor="accent1" w:themeShade="BF"/>
              <w:sz w:val="32"/>
              <w:szCs w:val="32"/>
              <w:lang w:val="en-US"/>
            </w:rPr>
          </w:pPr>
          <w:r>
            <w:rPr>
              <w:rFonts w:asciiTheme="majorHAnsi" w:eastAsiaTheme="majorEastAsia" w:hAnsiTheme="majorHAnsi" w:cstheme="majorBidi"/>
              <w:color w:val="2F5496" w:themeColor="accent1" w:themeShade="BF"/>
              <w:sz w:val="32"/>
              <w:szCs w:val="32"/>
              <w:lang w:val="en-US"/>
            </w:rPr>
            <w:fldChar w:fldCharType="end"/>
          </w:r>
        </w:p>
        <w:p w14:paraId="30580690" w14:textId="21460723" w:rsidR="00F81707" w:rsidRDefault="00F81707" w:rsidP="0098534B">
          <w:pPr>
            <w:pStyle w:val="Heading1"/>
            <w:numPr>
              <w:ilvl w:val="0"/>
              <w:numId w:val="0"/>
            </w:numPr>
            <w:rPr>
              <w:lang w:val="en-US"/>
            </w:rPr>
          </w:pPr>
          <w:bookmarkStart w:id="3" w:name="_Toc87641248"/>
          <w:r>
            <w:rPr>
              <w:lang w:val="en-US"/>
            </w:rPr>
            <w:t>List of tables</w:t>
          </w:r>
          <w:bookmarkEnd w:id="3"/>
        </w:p>
        <w:p w14:paraId="6C55598F" w14:textId="3C8933E9" w:rsidR="00F81707" w:rsidRPr="00F81707" w:rsidRDefault="001C225B" w:rsidP="00F81707">
          <w:pPr>
            <w:rPr>
              <w:lang w:val="en-US"/>
            </w:rPr>
          </w:pPr>
          <w:r>
            <w:rPr>
              <w:lang w:val="en-US"/>
            </w:rPr>
            <w:fldChar w:fldCharType="begin"/>
          </w:r>
          <w:r>
            <w:rPr>
              <w:lang w:val="en-US"/>
            </w:rPr>
            <w:instrText xml:space="preserve"> TOC \h \z \c "Table" </w:instrText>
          </w:r>
          <w:r>
            <w:rPr>
              <w:lang w:val="en-US"/>
            </w:rPr>
            <w:fldChar w:fldCharType="separate"/>
          </w:r>
          <w:r w:rsidR="00DC2FDC">
            <w:rPr>
              <w:b/>
              <w:bCs/>
              <w:noProof/>
              <w:lang w:val="en-US"/>
            </w:rPr>
            <w:t>No table of figures entries found.</w:t>
          </w:r>
          <w:r>
            <w:rPr>
              <w:lang w:val="en-US"/>
            </w:rPr>
            <w:fldChar w:fldCharType="end"/>
          </w:r>
        </w:p>
        <w:p w14:paraId="43A2B9AB" w14:textId="277E713C" w:rsidR="00AE7202" w:rsidRDefault="00AE7202" w:rsidP="0098534B">
          <w:pPr>
            <w:pStyle w:val="Heading1"/>
            <w:numPr>
              <w:ilvl w:val="0"/>
              <w:numId w:val="0"/>
            </w:numPr>
            <w:jc w:val="both"/>
            <w:rPr>
              <w:lang w:val="en-US"/>
            </w:rPr>
          </w:pPr>
          <w:bookmarkStart w:id="4" w:name="_Toc87641249"/>
          <w:r w:rsidRPr="00AE7202">
            <w:rPr>
              <w:lang w:val="en-US"/>
            </w:rPr>
            <w:t xml:space="preserve">List of </w:t>
          </w:r>
          <w:r w:rsidR="00F6350D">
            <w:rPr>
              <w:lang w:val="en-US"/>
            </w:rPr>
            <w:t>a</w:t>
          </w:r>
          <w:r w:rsidRPr="00AE7202">
            <w:rPr>
              <w:lang w:val="en-US"/>
            </w:rPr>
            <w:t>bbreviations</w:t>
          </w:r>
          <w:bookmarkEnd w:id="4"/>
        </w:p>
        <w:tbl>
          <w:tblPr>
            <w:tblStyle w:val="TableGrid0"/>
            <w:tblW w:w="0" w:type="auto"/>
            <w:tblLook w:val="04A0" w:firstRow="1" w:lastRow="0" w:firstColumn="1" w:lastColumn="0" w:noHBand="0" w:noVBand="1"/>
          </w:tblPr>
          <w:tblGrid>
            <w:gridCol w:w="2065"/>
            <w:gridCol w:w="7285"/>
          </w:tblGrid>
          <w:tr w:rsidR="00AE7202" w14:paraId="6031D217" w14:textId="77777777" w:rsidTr="00AE7202">
            <w:tc>
              <w:tcPr>
                <w:tcW w:w="2065" w:type="dxa"/>
              </w:tcPr>
              <w:p w14:paraId="22870D18" w14:textId="1E564878" w:rsidR="00AE7202" w:rsidRDefault="00AE7202" w:rsidP="005206DF">
                <w:pPr>
                  <w:jc w:val="both"/>
                  <w:rPr>
                    <w:lang w:val="en-US"/>
                  </w:rPr>
                </w:pPr>
              </w:p>
            </w:tc>
            <w:tc>
              <w:tcPr>
                <w:tcW w:w="7285" w:type="dxa"/>
              </w:tcPr>
              <w:p w14:paraId="320E0DBD" w14:textId="3082A08F" w:rsidR="00AE7202" w:rsidRDefault="00AE7202" w:rsidP="005206DF">
                <w:pPr>
                  <w:jc w:val="both"/>
                  <w:rPr>
                    <w:lang w:val="en-US"/>
                  </w:rPr>
                </w:pPr>
              </w:p>
            </w:tc>
          </w:tr>
          <w:tr w:rsidR="00AE7202" w14:paraId="5F8C335C" w14:textId="77777777" w:rsidTr="00AE7202">
            <w:tc>
              <w:tcPr>
                <w:tcW w:w="2065" w:type="dxa"/>
              </w:tcPr>
              <w:p w14:paraId="4B6DC8F7" w14:textId="014DD3BF" w:rsidR="00AE7202" w:rsidRDefault="00AE7202" w:rsidP="005206DF">
                <w:pPr>
                  <w:jc w:val="both"/>
                  <w:rPr>
                    <w:lang w:val="en-US"/>
                  </w:rPr>
                </w:pPr>
                <w:r>
                  <w:rPr>
                    <w:lang w:val="en-US"/>
                  </w:rPr>
                  <w:t>5mC</w:t>
                </w:r>
              </w:p>
            </w:tc>
            <w:tc>
              <w:tcPr>
                <w:tcW w:w="7285" w:type="dxa"/>
              </w:tcPr>
              <w:p w14:paraId="4DC37C81" w14:textId="1CE9CE59" w:rsidR="00AE7202" w:rsidRDefault="00AE7202" w:rsidP="005206DF">
                <w:pPr>
                  <w:jc w:val="both"/>
                  <w:rPr>
                    <w:lang w:val="en-US"/>
                  </w:rPr>
                </w:pPr>
                <w:r w:rsidRPr="00AE7202">
                  <w:rPr>
                    <w:lang w:val="en-US"/>
                  </w:rPr>
                  <w:t>5-methylcytosine</w:t>
                </w:r>
              </w:p>
            </w:tc>
          </w:tr>
          <w:tr w:rsidR="00AE7202" w14:paraId="701A3743" w14:textId="77777777" w:rsidTr="00AE7202">
            <w:tc>
              <w:tcPr>
                <w:tcW w:w="2065" w:type="dxa"/>
              </w:tcPr>
              <w:p w14:paraId="0B2922B7" w14:textId="6B959B3A" w:rsidR="00AE7202" w:rsidRDefault="00606C84" w:rsidP="005206DF">
                <w:pPr>
                  <w:jc w:val="both"/>
                  <w:rPr>
                    <w:lang w:val="en-US"/>
                  </w:rPr>
                </w:pPr>
                <w:r>
                  <w:rPr>
                    <w:lang w:val="en-US"/>
                  </w:rPr>
                  <w:t xml:space="preserve">BED, </w:t>
                </w:r>
                <w:proofErr w:type="spellStart"/>
                <w:r w:rsidR="00C8375E">
                  <w:rPr>
                    <w:lang w:val="en-US"/>
                  </w:rPr>
                  <w:t>B</w:t>
                </w:r>
                <w:r>
                  <w:rPr>
                    <w:lang w:val="en-US"/>
                  </w:rPr>
                  <w:t>ed</w:t>
                </w:r>
                <w:r w:rsidR="00C8375E">
                  <w:rPr>
                    <w:lang w:val="en-US"/>
                  </w:rPr>
                  <w:t>G</w:t>
                </w:r>
                <w:r>
                  <w:rPr>
                    <w:lang w:val="en-US"/>
                  </w:rPr>
                  <w:t>raph</w:t>
                </w:r>
                <w:proofErr w:type="spellEnd"/>
              </w:p>
            </w:tc>
            <w:tc>
              <w:tcPr>
                <w:tcW w:w="7285" w:type="dxa"/>
              </w:tcPr>
              <w:p w14:paraId="44259036" w14:textId="5B805ED6" w:rsidR="00AE7202" w:rsidRDefault="00606C84" w:rsidP="005206DF">
                <w:pPr>
                  <w:jc w:val="both"/>
                  <w:rPr>
                    <w:lang w:val="en-US"/>
                  </w:rPr>
                </w:pPr>
                <w:r>
                  <w:rPr>
                    <w:lang w:val="en-US"/>
                  </w:rPr>
                  <w:t>Browser extensible data</w:t>
                </w:r>
                <w:r w:rsidR="00B61DD2">
                  <w:rPr>
                    <w:lang w:val="en-US"/>
                  </w:rPr>
                  <w:t xml:space="preserve"> format</w:t>
                </w:r>
              </w:p>
            </w:tc>
          </w:tr>
          <w:tr w:rsidR="00AE7202" w14:paraId="5744AA38" w14:textId="77777777" w:rsidTr="00AE7202">
            <w:tc>
              <w:tcPr>
                <w:tcW w:w="2065" w:type="dxa"/>
              </w:tcPr>
              <w:p w14:paraId="77B3075E" w14:textId="2AB893C7" w:rsidR="00AE7202" w:rsidRDefault="00AE7202" w:rsidP="005206DF">
                <w:pPr>
                  <w:jc w:val="both"/>
                  <w:rPr>
                    <w:lang w:val="en-US"/>
                  </w:rPr>
                </w:pPr>
                <w:r>
                  <w:rPr>
                    <w:lang w:val="en-US"/>
                  </w:rPr>
                  <w:t>CpG, CG</w:t>
                </w:r>
              </w:p>
            </w:tc>
            <w:tc>
              <w:tcPr>
                <w:tcW w:w="7285" w:type="dxa"/>
              </w:tcPr>
              <w:p w14:paraId="2A2E8F85" w14:textId="3C74FE31" w:rsidR="00AE7202" w:rsidRDefault="00D5251A" w:rsidP="005206DF">
                <w:pPr>
                  <w:jc w:val="both"/>
                  <w:rPr>
                    <w:lang w:val="en-US"/>
                  </w:rPr>
                </w:pPr>
                <w:r>
                  <w:rPr>
                    <w:lang w:val="en-US"/>
                  </w:rPr>
                  <w:t>c</w:t>
                </w:r>
                <w:r w:rsidRPr="00AE7202">
                  <w:rPr>
                    <w:lang w:val="en-US"/>
                  </w:rPr>
                  <w:t xml:space="preserve">ytosine - phosphate - </w:t>
                </w:r>
                <w:r>
                  <w:rPr>
                    <w:lang w:val="en-US"/>
                  </w:rPr>
                  <w:t>g</w:t>
                </w:r>
                <w:r w:rsidRPr="00AE7202">
                  <w:rPr>
                    <w:lang w:val="en-US"/>
                  </w:rPr>
                  <w:t>uanine</w:t>
                </w:r>
              </w:p>
            </w:tc>
          </w:tr>
          <w:tr w:rsidR="00AE7202" w14:paraId="0E036DC2" w14:textId="77777777" w:rsidTr="00AE7202">
            <w:tc>
              <w:tcPr>
                <w:tcW w:w="2065" w:type="dxa"/>
              </w:tcPr>
              <w:p w14:paraId="6EEDE9FA" w14:textId="6913F9C1" w:rsidR="00AE7202" w:rsidRDefault="00AE7202" w:rsidP="005206DF">
                <w:pPr>
                  <w:jc w:val="both"/>
                  <w:rPr>
                    <w:lang w:val="en-US"/>
                  </w:rPr>
                </w:pPr>
                <w:r>
                  <w:rPr>
                    <w:lang w:val="en-US"/>
                  </w:rPr>
                  <w:t>CGI</w:t>
                </w:r>
              </w:p>
            </w:tc>
            <w:tc>
              <w:tcPr>
                <w:tcW w:w="7285" w:type="dxa"/>
              </w:tcPr>
              <w:p w14:paraId="38361654" w14:textId="4E1FFE90" w:rsidR="00AE7202" w:rsidRDefault="00AE7202" w:rsidP="005206DF">
                <w:pPr>
                  <w:jc w:val="both"/>
                  <w:rPr>
                    <w:lang w:val="en-US"/>
                  </w:rPr>
                </w:pPr>
                <w:r>
                  <w:rPr>
                    <w:lang w:val="en-US"/>
                  </w:rPr>
                  <w:t>CpG Island</w:t>
                </w:r>
              </w:p>
            </w:tc>
          </w:tr>
          <w:tr w:rsidR="00FB01F9" w14:paraId="5089FF77" w14:textId="77777777" w:rsidTr="00AE7202">
            <w:tc>
              <w:tcPr>
                <w:tcW w:w="2065" w:type="dxa"/>
              </w:tcPr>
              <w:p w14:paraId="4FF534C2" w14:textId="57C19D2D" w:rsidR="00FB01F9" w:rsidRDefault="00FB01F9" w:rsidP="005206DF">
                <w:pPr>
                  <w:jc w:val="both"/>
                  <w:rPr>
                    <w:lang w:val="en-US"/>
                  </w:rPr>
                </w:pPr>
                <w:r>
                  <w:rPr>
                    <w:lang w:val="en-US"/>
                  </w:rPr>
                  <w:t>DNAme</w:t>
                </w:r>
              </w:p>
            </w:tc>
            <w:tc>
              <w:tcPr>
                <w:tcW w:w="7285" w:type="dxa"/>
              </w:tcPr>
              <w:p w14:paraId="0CF5E620" w14:textId="2147FFA1" w:rsidR="00FB01F9" w:rsidRDefault="00FB01F9" w:rsidP="005206DF">
                <w:pPr>
                  <w:jc w:val="both"/>
                  <w:rPr>
                    <w:lang w:val="en-US"/>
                  </w:rPr>
                </w:pPr>
                <w:r>
                  <w:rPr>
                    <w:lang w:val="en-US"/>
                  </w:rPr>
                  <w:t>DNA methylation</w:t>
                </w:r>
              </w:p>
            </w:tc>
          </w:tr>
          <w:tr w:rsidR="00AE7202" w14:paraId="7555558E" w14:textId="77777777" w:rsidTr="00AE7202">
            <w:tc>
              <w:tcPr>
                <w:tcW w:w="2065" w:type="dxa"/>
              </w:tcPr>
              <w:p w14:paraId="00431C6F" w14:textId="0AE93F8B" w:rsidR="00AE7202" w:rsidRDefault="00AE7202" w:rsidP="005206DF">
                <w:pPr>
                  <w:jc w:val="both"/>
                  <w:rPr>
                    <w:lang w:val="en-US"/>
                  </w:rPr>
                </w:pPr>
                <w:r>
                  <w:rPr>
                    <w:lang w:val="en-US"/>
                  </w:rPr>
                  <w:t>DNMT</w:t>
                </w:r>
              </w:p>
            </w:tc>
            <w:tc>
              <w:tcPr>
                <w:tcW w:w="7285" w:type="dxa"/>
              </w:tcPr>
              <w:p w14:paraId="29A68BFE" w14:textId="5768AD5D" w:rsidR="00AE7202" w:rsidRDefault="00AE7202" w:rsidP="005206DF">
                <w:pPr>
                  <w:jc w:val="both"/>
                  <w:rPr>
                    <w:lang w:val="en-US"/>
                  </w:rPr>
                </w:pPr>
                <w:r>
                  <w:t>DNA methyltransferase</w:t>
                </w:r>
              </w:p>
            </w:tc>
          </w:tr>
          <w:tr w:rsidR="00606C84" w14:paraId="749BD13B" w14:textId="77777777" w:rsidTr="00AE7202">
            <w:tc>
              <w:tcPr>
                <w:tcW w:w="2065" w:type="dxa"/>
              </w:tcPr>
              <w:p w14:paraId="0E620DA7" w14:textId="50293D9D" w:rsidR="00606C84" w:rsidRDefault="00606C84" w:rsidP="005206DF">
                <w:pPr>
                  <w:jc w:val="both"/>
                  <w:rPr>
                    <w:lang w:val="en-US"/>
                  </w:rPr>
                </w:pPr>
                <w:r>
                  <w:rPr>
                    <w:lang w:val="en-US"/>
                  </w:rPr>
                  <w:t>GBM</w:t>
                </w:r>
              </w:p>
            </w:tc>
            <w:tc>
              <w:tcPr>
                <w:tcW w:w="7285" w:type="dxa"/>
              </w:tcPr>
              <w:p w14:paraId="62B27E15" w14:textId="5DF26E7E" w:rsidR="00606C84" w:rsidRDefault="00D5251A" w:rsidP="005206DF">
                <w:pPr>
                  <w:jc w:val="both"/>
                </w:pPr>
                <w:r>
                  <w:t>glioblastoma</w:t>
                </w:r>
              </w:p>
            </w:tc>
          </w:tr>
          <w:tr w:rsidR="002A1806" w14:paraId="5CF368DB" w14:textId="77777777" w:rsidTr="00AE7202">
            <w:tc>
              <w:tcPr>
                <w:tcW w:w="2065" w:type="dxa"/>
              </w:tcPr>
              <w:p w14:paraId="6041CBAE" w14:textId="72F21D77" w:rsidR="002A1806" w:rsidRDefault="002A1806" w:rsidP="005206DF">
                <w:pPr>
                  <w:jc w:val="both"/>
                  <w:rPr>
                    <w:lang w:val="en-US"/>
                  </w:rPr>
                </w:pPr>
                <w:r>
                  <w:rPr>
                    <w:lang w:val="en-US"/>
                  </w:rPr>
                  <w:t>GEO</w:t>
                </w:r>
              </w:p>
            </w:tc>
            <w:tc>
              <w:tcPr>
                <w:tcW w:w="7285" w:type="dxa"/>
              </w:tcPr>
              <w:p w14:paraId="572FB9B0" w14:textId="7F657E63" w:rsidR="002A1806" w:rsidRDefault="00D5251A" w:rsidP="005206DF">
                <w:pPr>
                  <w:jc w:val="both"/>
                </w:pPr>
                <w:r w:rsidRPr="002A1806">
                  <w:t>gene expression omnibus</w:t>
                </w:r>
              </w:p>
            </w:tc>
          </w:tr>
          <w:tr w:rsidR="00606C84" w14:paraId="1E77FFB3" w14:textId="77777777" w:rsidTr="00AE7202">
            <w:tc>
              <w:tcPr>
                <w:tcW w:w="2065" w:type="dxa"/>
              </w:tcPr>
              <w:p w14:paraId="31B4646E" w14:textId="2109CA03" w:rsidR="00606C84" w:rsidRDefault="00606C84" w:rsidP="005206DF">
                <w:pPr>
                  <w:jc w:val="both"/>
                  <w:rPr>
                    <w:lang w:val="en-US"/>
                  </w:rPr>
                </w:pPr>
                <w:r>
                  <w:rPr>
                    <w:lang w:val="en-US"/>
                  </w:rPr>
                  <w:t>HDF, HDF5</w:t>
                </w:r>
              </w:p>
            </w:tc>
            <w:tc>
              <w:tcPr>
                <w:tcW w:w="7285" w:type="dxa"/>
              </w:tcPr>
              <w:p w14:paraId="707DA035" w14:textId="4DD819EC" w:rsidR="00606C84" w:rsidRDefault="00D5251A" w:rsidP="005206DF">
                <w:pPr>
                  <w:jc w:val="both"/>
                </w:pPr>
                <w:r>
                  <w:t>hierarchical data format</w:t>
                </w:r>
              </w:p>
            </w:tc>
          </w:tr>
          <w:tr w:rsidR="00D8348D" w14:paraId="5746DBFB" w14:textId="77777777" w:rsidTr="00AE7202">
            <w:tc>
              <w:tcPr>
                <w:tcW w:w="2065" w:type="dxa"/>
              </w:tcPr>
              <w:p w14:paraId="7B15A400" w14:textId="4F429925" w:rsidR="00D8348D" w:rsidRDefault="00D8348D" w:rsidP="005206DF">
                <w:pPr>
                  <w:jc w:val="both"/>
                  <w:rPr>
                    <w:lang w:val="en-US"/>
                  </w:rPr>
                </w:pPr>
                <w:proofErr w:type="spellStart"/>
                <w:r>
                  <w:rPr>
                    <w:lang w:val="en-US"/>
                  </w:rPr>
                  <w:t>iPCA</w:t>
                </w:r>
                <w:proofErr w:type="spellEnd"/>
              </w:p>
            </w:tc>
            <w:tc>
              <w:tcPr>
                <w:tcW w:w="7285" w:type="dxa"/>
              </w:tcPr>
              <w:p w14:paraId="084196E7" w14:textId="4F26240E" w:rsidR="00D8348D" w:rsidRDefault="00C311CC" w:rsidP="005206DF">
                <w:pPr>
                  <w:jc w:val="both"/>
                </w:pPr>
                <w:r>
                  <w:t>iterative principal component analysis</w:t>
                </w:r>
              </w:p>
            </w:tc>
          </w:tr>
          <w:tr w:rsidR="009C55C4" w14:paraId="7DF80E67" w14:textId="77777777" w:rsidTr="00AE7202">
            <w:tc>
              <w:tcPr>
                <w:tcW w:w="2065" w:type="dxa"/>
              </w:tcPr>
              <w:p w14:paraId="4A01EB66" w14:textId="00A31079" w:rsidR="009C55C4" w:rsidRDefault="009C55C4" w:rsidP="005206DF">
                <w:pPr>
                  <w:jc w:val="both"/>
                  <w:rPr>
                    <w:lang w:val="en-US"/>
                  </w:rPr>
                </w:pPr>
                <w:r>
                  <w:rPr>
                    <w:lang w:val="en-US"/>
                  </w:rPr>
                  <w:t>IDH</w:t>
                </w:r>
              </w:p>
            </w:tc>
            <w:tc>
              <w:tcPr>
                <w:tcW w:w="7285" w:type="dxa"/>
              </w:tcPr>
              <w:p w14:paraId="46B08C02" w14:textId="4F8F5519" w:rsidR="009C55C4" w:rsidRDefault="00C311CC" w:rsidP="005206DF">
                <w:pPr>
                  <w:jc w:val="both"/>
                </w:pPr>
                <w:r w:rsidRPr="009C55C4">
                  <w:t>isocitrate dehydrogenase</w:t>
                </w:r>
              </w:p>
            </w:tc>
          </w:tr>
          <w:tr w:rsidR="00365883" w14:paraId="272E94AC" w14:textId="77777777" w:rsidTr="00AE7202">
            <w:tc>
              <w:tcPr>
                <w:tcW w:w="2065" w:type="dxa"/>
              </w:tcPr>
              <w:p w14:paraId="097551EF" w14:textId="469AD71E" w:rsidR="00365883" w:rsidRDefault="00365883" w:rsidP="005206DF">
                <w:pPr>
                  <w:jc w:val="both"/>
                  <w:rPr>
                    <w:lang w:val="en-US"/>
                  </w:rPr>
                </w:pPr>
                <w:r>
                  <w:rPr>
                    <w:lang w:val="en-US"/>
                  </w:rPr>
                  <w:t>IL</w:t>
                </w:r>
              </w:p>
            </w:tc>
            <w:tc>
              <w:tcPr>
                <w:tcW w:w="7285" w:type="dxa"/>
              </w:tcPr>
              <w:p w14:paraId="74D4EA54" w14:textId="71A94BCC" w:rsidR="00365883" w:rsidRDefault="00D5251A" w:rsidP="005206DF">
                <w:pPr>
                  <w:jc w:val="both"/>
                </w:pPr>
                <w:r>
                  <w:t>i</w:t>
                </w:r>
                <w:r w:rsidRPr="00365883">
                  <w:t>nterleukin</w:t>
                </w:r>
              </w:p>
            </w:tc>
          </w:tr>
          <w:tr w:rsidR="00606C84" w14:paraId="542EF8CA" w14:textId="77777777" w:rsidTr="00AE7202">
            <w:tc>
              <w:tcPr>
                <w:tcW w:w="2065" w:type="dxa"/>
              </w:tcPr>
              <w:p w14:paraId="7EEEB92E" w14:textId="327113D5" w:rsidR="00606C84" w:rsidRDefault="00606C84" w:rsidP="005206DF">
                <w:pPr>
                  <w:jc w:val="both"/>
                  <w:rPr>
                    <w:lang w:val="en-US"/>
                  </w:rPr>
                </w:pPr>
                <w:proofErr w:type="spellStart"/>
                <w:r>
                  <w:rPr>
                    <w:lang w:val="en-US"/>
                  </w:rPr>
                  <w:t>kNN</w:t>
                </w:r>
                <w:proofErr w:type="spellEnd"/>
              </w:p>
            </w:tc>
            <w:tc>
              <w:tcPr>
                <w:tcW w:w="7285" w:type="dxa"/>
              </w:tcPr>
              <w:p w14:paraId="27431951" w14:textId="1E3A7A89" w:rsidR="00606C84" w:rsidRDefault="00D5251A" w:rsidP="005206DF">
                <w:pPr>
                  <w:jc w:val="both"/>
                </w:pPr>
                <w:r>
                  <w:t>k-nearest neighbour</w:t>
                </w:r>
              </w:p>
            </w:tc>
          </w:tr>
          <w:tr w:rsidR="002426B7" w14:paraId="549FC228" w14:textId="77777777" w:rsidTr="00AE7202">
            <w:tc>
              <w:tcPr>
                <w:tcW w:w="2065" w:type="dxa"/>
              </w:tcPr>
              <w:p w14:paraId="09B21043" w14:textId="622ACFF6" w:rsidR="002426B7" w:rsidRDefault="002426B7" w:rsidP="005206DF">
                <w:pPr>
                  <w:jc w:val="both"/>
                  <w:rPr>
                    <w:lang w:val="en-US"/>
                  </w:rPr>
                </w:pPr>
                <w:r>
                  <w:rPr>
                    <w:lang w:val="en-US"/>
                  </w:rPr>
                  <w:t>NA</w:t>
                </w:r>
              </w:p>
            </w:tc>
            <w:tc>
              <w:tcPr>
                <w:tcW w:w="7285" w:type="dxa"/>
              </w:tcPr>
              <w:p w14:paraId="0F268A99" w14:textId="5D107280" w:rsidR="002426B7" w:rsidRDefault="00D5251A" w:rsidP="005206DF">
                <w:pPr>
                  <w:jc w:val="both"/>
                </w:pPr>
                <w:r>
                  <w:t>not applicable</w:t>
                </w:r>
              </w:p>
            </w:tc>
          </w:tr>
          <w:tr w:rsidR="0079770C" w14:paraId="3EEE5E37" w14:textId="77777777" w:rsidTr="00AE7202">
            <w:tc>
              <w:tcPr>
                <w:tcW w:w="2065" w:type="dxa"/>
              </w:tcPr>
              <w:p w14:paraId="4E851B3C" w14:textId="1C00D99E" w:rsidR="0079770C" w:rsidRDefault="0079770C" w:rsidP="005206DF">
                <w:pPr>
                  <w:jc w:val="both"/>
                  <w:rPr>
                    <w:lang w:val="en-US"/>
                  </w:rPr>
                </w:pPr>
                <w:r>
                  <w:rPr>
                    <w:lang w:val="en-US"/>
                  </w:rPr>
                  <w:t>NK</w:t>
                </w:r>
              </w:p>
            </w:tc>
            <w:tc>
              <w:tcPr>
                <w:tcW w:w="7285" w:type="dxa"/>
              </w:tcPr>
              <w:p w14:paraId="63729C98" w14:textId="0F8A40C7" w:rsidR="0079770C" w:rsidRDefault="00D5251A" w:rsidP="005206DF">
                <w:pPr>
                  <w:jc w:val="both"/>
                </w:pPr>
                <w:r>
                  <w:t>natural killer</w:t>
                </w:r>
              </w:p>
            </w:tc>
          </w:tr>
          <w:tr w:rsidR="00606C84" w14:paraId="5F036AEB" w14:textId="77777777" w:rsidTr="00AE7202">
            <w:tc>
              <w:tcPr>
                <w:tcW w:w="2065" w:type="dxa"/>
              </w:tcPr>
              <w:p w14:paraId="581307B7" w14:textId="40872E5A" w:rsidR="00606C84" w:rsidRDefault="00606C84" w:rsidP="005206DF">
                <w:pPr>
                  <w:jc w:val="both"/>
                  <w:rPr>
                    <w:lang w:val="en-US"/>
                  </w:rPr>
                </w:pPr>
                <w:r>
                  <w:rPr>
                    <w:lang w:val="en-US"/>
                  </w:rPr>
                  <w:t>PCA</w:t>
                </w:r>
              </w:p>
            </w:tc>
            <w:tc>
              <w:tcPr>
                <w:tcW w:w="7285" w:type="dxa"/>
              </w:tcPr>
              <w:p w14:paraId="6D1BCFE5" w14:textId="56EB3E2F" w:rsidR="00606C84" w:rsidRDefault="00D5251A" w:rsidP="005206DF">
                <w:pPr>
                  <w:jc w:val="both"/>
                </w:pPr>
                <w:r>
                  <w:t>principal component analysis</w:t>
                </w:r>
              </w:p>
            </w:tc>
          </w:tr>
          <w:tr w:rsidR="0005105A" w14:paraId="11149B0F" w14:textId="77777777" w:rsidTr="00AE7202">
            <w:tc>
              <w:tcPr>
                <w:tcW w:w="2065" w:type="dxa"/>
              </w:tcPr>
              <w:p w14:paraId="483D9353" w14:textId="5E8D4106" w:rsidR="0005105A" w:rsidRDefault="0005105A" w:rsidP="005206DF">
                <w:pPr>
                  <w:jc w:val="both"/>
                  <w:rPr>
                    <w:lang w:val="en-US"/>
                  </w:rPr>
                </w:pPr>
                <w:r>
                  <w:rPr>
                    <w:lang w:val="en-US"/>
                  </w:rPr>
                  <w:t>R</w:t>
                </w:r>
              </w:p>
            </w:tc>
            <w:tc>
              <w:tcPr>
                <w:tcW w:w="7285" w:type="dxa"/>
              </w:tcPr>
              <w:p w14:paraId="7D49BE40" w14:textId="2BF284E3" w:rsidR="0005105A" w:rsidRDefault="0005105A" w:rsidP="005206DF">
                <w:pPr>
                  <w:jc w:val="both"/>
                </w:pPr>
                <w:r>
                  <w:t>R programming language</w:t>
                </w:r>
              </w:p>
            </w:tc>
          </w:tr>
          <w:tr w:rsidR="00606C84" w14:paraId="0E97A63E" w14:textId="77777777" w:rsidTr="00AE7202">
            <w:tc>
              <w:tcPr>
                <w:tcW w:w="2065" w:type="dxa"/>
              </w:tcPr>
              <w:p w14:paraId="08A6E711" w14:textId="799FB634" w:rsidR="00606C84" w:rsidRDefault="00606C84" w:rsidP="005206DF">
                <w:pPr>
                  <w:jc w:val="both"/>
                  <w:rPr>
                    <w:lang w:val="en-US"/>
                  </w:rPr>
                </w:pPr>
                <w:r>
                  <w:rPr>
                    <w:lang w:val="en-US"/>
                  </w:rPr>
                  <w:t>RF</w:t>
                </w:r>
              </w:p>
            </w:tc>
            <w:tc>
              <w:tcPr>
                <w:tcW w:w="7285" w:type="dxa"/>
              </w:tcPr>
              <w:p w14:paraId="05FB23C3" w14:textId="32723EBF" w:rsidR="00606C84" w:rsidRDefault="00D5251A" w:rsidP="005206DF">
                <w:pPr>
                  <w:jc w:val="both"/>
                </w:pPr>
                <w:r>
                  <w:t>random forest</w:t>
                </w:r>
              </w:p>
            </w:tc>
          </w:tr>
          <w:tr w:rsidR="00606C84" w14:paraId="376A6DBF" w14:textId="77777777" w:rsidTr="00AE7202">
            <w:tc>
              <w:tcPr>
                <w:tcW w:w="2065" w:type="dxa"/>
              </w:tcPr>
              <w:p w14:paraId="5E82EE56" w14:textId="299C1F79" w:rsidR="00606C84" w:rsidRDefault="00606C84" w:rsidP="005206DF">
                <w:pPr>
                  <w:jc w:val="both"/>
                  <w:rPr>
                    <w:lang w:val="en-US"/>
                  </w:rPr>
                </w:pPr>
                <w:r>
                  <w:rPr>
                    <w:lang w:val="en-US"/>
                  </w:rPr>
                  <w:t>RRBS</w:t>
                </w:r>
              </w:p>
            </w:tc>
            <w:tc>
              <w:tcPr>
                <w:tcW w:w="7285" w:type="dxa"/>
              </w:tcPr>
              <w:p w14:paraId="5FFE3CAC" w14:textId="5D59A81A" w:rsidR="00606C84" w:rsidRDefault="00D5251A" w:rsidP="005206DF">
                <w:pPr>
                  <w:jc w:val="both"/>
                </w:pPr>
                <w:r>
                  <w:t>reduced representation bisulfite sequencing</w:t>
                </w:r>
              </w:p>
            </w:tc>
          </w:tr>
          <w:tr w:rsidR="00606C84" w14:paraId="32BB5676" w14:textId="77777777" w:rsidTr="00AE7202">
            <w:tc>
              <w:tcPr>
                <w:tcW w:w="2065" w:type="dxa"/>
              </w:tcPr>
              <w:p w14:paraId="505245F8" w14:textId="21D883C4" w:rsidR="00606C84" w:rsidRDefault="00E23E33" w:rsidP="005206DF">
                <w:pPr>
                  <w:jc w:val="both"/>
                  <w:rPr>
                    <w:lang w:val="en-US"/>
                  </w:rPr>
                </w:pPr>
                <w:proofErr w:type="spellStart"/>
                <w:r>
                  <w:rPr>
                    <w:lang w:val="en-US"/>
                  </w:rPr>
                  <w:t>scBS</w:t>
                </w:r>
                <w:proofErr w:type="spellEnd"/>
                <w:r>
                  <w:rPr>
                    <w:lang w:val="en-US"/>
                  </w:rPr>
                  <w:t>-seq</w:t>
                </w:r>
              </w:p>
            </w:tc>
            <w:tc>
              <w:tcPr>
                <w:tcW w:w="7285" w:type="dxa"/>
              </w:tcPr>
              <w:p w14:paraId="7F531E38" w14:textId="6500AE90" w:rsidR="00606C84" w:rsidRDefault="00D5251A" w:rsidP="005206DF">
                <w:pPr>
                  <w:jc w:val="both"/>
                </w:pPr>
                <w:r>
                  <w:t>single cell bisulfite sequencing</w:t>
                </w:r>
              </w:p>
            </w:tc>
          </w:tr>
          <w:tr w:rsidR="002426B7" w14:paraId="61786189" w14:textId="77777777" w:rsidTr="00AE7202">
            <w:tc>
              <w:tcPr>
                <w:tcW w:w="2065" w:type="dxa"/>
              </w:tcPr>
              <w:p w14:paraId="1B87EDD4" w14:textId="67E8D9C1" w:rsidR="002426B7" w:rsidRDefault="002426B7" w:rsidP="005206DF">
                <w:pPr>
                  <w:jc w:val="both"/>
                  <w:rPr>
                    <w:lang w:val="en-US"/>
                  </w:rPr>
                </w:pPr>
                <w:r>
                  <w:rPr>
                    <w:lang w:val="en-US"/>
                  </w:rPr>
                  <w:t>SNP</w:t>
                </w:r>
              </w:p>
            </w:tc>
            <w:tc>
              <w:tcPr>
                <w:tcW w:w="7285" w:type="dxa"/>
              </w:tcPr>
              <w:p w14:paraId="48BBA366" w14:textId="1C01070D" w:rsidR="002426B7" w:rsidRDefault="00D5251A" w:rsidP="005206DF">
                <w:pPr>
                  <w:jc w:val="both"/>
                </w:pPr>
                <w:r>
                  <w:t>single nucleotide polymorphism</w:t>
                </w:r>
              </w:p>
            </w:tc>
          </w:tr>
          <w:tr w:rsidR="00606C84" w14:paraId="34A2BDEF" w14:textId="77777777" w:rsidTr="00AE7202">
            <w:tc>
              <w:tcPr>
                <w:tcW w:w="2065" w:type="dxa"/>
              </w:tcPr>
              <w:p w14:paraId="5334B1F8" w14:textId="76C84E7C" w:rsidR="00606C84" w:rsidRDefault="00606C84" w:rsidP="005206DF">
                <w:pPr>
                  <w:jc w:val="both"/>
                  <w:rPr>
                    <w:lang w:val="en-US"/>
                  </w:rPr>
                </w:pPr>
                <w:r>
                  <w:rPr>
                    <w:lang w:val="en-US"/>
                  </w:rPr>
                  <w:t>TAM</w:t>
                </w:r>
              </w:p>
            </w:tc>
            <w:tc>
              <w:tcPr>
                <w:tcW w:w="7285" w:type="dxa"/>
              </w:tcPr>
              <w:p w14:paraId="279C5CD9" w14:textId="46DEFC37" w:rsidR="00606C84" w:rsidRDefault="00D5251A" w:rsidP="005206DF">
                <w:pPr>
                  <w:jc w:val="both"/>
                </w:pPr>
                <w:r>
                  <w:t>tumor-associated macrophage</w:t>
                </w:r>
              </w:p>
            </w:tc>
          </w:tr>
          <w:tr w:rsidR="00606C84" w14:paraId="31E27720" w14:textId="77777777" w:rsidTr="00AE7202">
            <w:tc>
              <w:tcPr>
                <w:tcW w:w="2065" w:type="dxa"/>
              </w:tcPr>
              <w:p w14:paraId="65C01F58" w14:textId="5C3B269F" w:rsidR="00606C84" w:rsidRDefault="00606C84" w:rsidP="005206DF">
                <w:pPr>
                  <w:jc w:val="both"/>
                  <w:rPr>
                    <w:lang w:val="en-US"/>
                  </w:rPr>
                </w:pPr>
                <w:r>
                  <w:rPr>
                    <w:lang w:val="en-US"/>
                  </w:rPr>
                  <w:t>TET</w:t>
                </w:r>
              </w:p>
            </w:tc>
            <w:tc>
              <w:tcPr>
                <w:tcW w:w="7285" w:type="dxa"/>
              </w:tcPr>
              <w:p w14:paraId="167F6F6D" w14:textId="5C767FED" w:rsidR="00606C84" w:rsidRDefault="00D5251A" w:rsidP="005206DF">
                <w:pPr>
                  <w:jc w:val="both"/>
                  <w:rPr>
                    <w:lang w:val="en-US"/>
                  </w:rPr>
                </w:pPr>
                <w:r>
                  <w:t>ten-eleven translocation</w:t>
                </w:r>
              </w:p>
            </w:tc>
          </w:tr>
          <w:tr w:rsidR="00606C84" w14:paraId="21707466" w14:textId="77777777" w:rsidTr="00AE7202">
            <w:tc>
              <w:tcPr>
                <w:tcW w:w="2065" w:type="dxa"/>
              </w:tcPr>
              <w:p w14:paraId="6F12FA71" w14:textId="62C466C6" w:rsidR="00606C84" w:rsidRDefault="00606C84" w:rsidP="005206DF">
                <w:pPr>
                  <w:jc w:val="both"/>
                  <w:rPr>
                    <w:lang w:val="en-US"/>
                  </w:rPr>
                </w:pPr>
                <w:proofErr w:type="spellStart"/>
                <w:r>
                  <w:rPr>
                    <w:lang w:val="en-US"/>
                  </w:rPr>
                  <w:t>tSNE</w:t>
                </w:r>
                <w:proofErr w:type="spellEnd"/>
              </w:p>
            </w:tc>
            <w:tc>
              <w:tcPr>
                <w:tcW w:w="7285" w:type="dxa"/>
              </w:tcPr>
              <w:p w14:paraId="461EAA1A" w14:textId="0020C012" w:rsidR="00606C84" w:rsidRDefault="00D5251A" w:rsidP="005206DF">
                <w:pPr>
                  <w:jc w:val="both"/>
                </w:pPr>
                <w:r w:rsidRPr="00606C84">
                  <w:t>t-distributed stochastic neighbor embedding</w:t>
                </w:r>
              </w:p>
            </w:tc>
          </w:tr>
          <w:tr w:rsidR="00606C84" w14:paraId="01390B50" w14:textId="77777777" w:rsidTr="00AE7202">
            <w:tc>
              <w:tcPr>
                <w:tcW w:w="2065" w:type="dxa"/>
              </w:tcPr>
              <w:p w14:paraId="34545AE6" w14:textId="4E01C5CC" w:rsidR="00606C84" w:rsidRDefault="00606C84" w:rsidP="005206DF">
                <w:pPr>
                  <w:jc w:val="both"/>
                  <w:rPr>
                    <w:lang w:val="en-US"/>
                  </w:rPr>
                </w:pPr>
                <w:r>
                  <w:rPr>
                    <w:lang w:val="en-US"/>
                  </w:rPr>
                  <w:t>UMAP</w:t>
                </w:r>
              </w:p>
            </w:tc>
            <w:tc>
              <w:tcPr>
                <w:tcW w:w="7285" w:type="dxa"/>
              </w:tcPr>
              <w:p w14:paraId="232FF0E3" w14:textId="3E6E8E14" w:rsidR="00606C84" w:rsidRPr="00606C84" w:rsidRDefault="00D5251A" w:rsidP="005206DF">
                <w:pPr>
                  <w:jc w:val="both"/>
                </w:pPr>
                <w:r w:rsidRPr="00606C84">
                  <w:t>uniform manifold approximation and projection</w:t>
                </w:r>
              </w:p>
            </w:tc>
          </w:tr>
          <w:tr w:rsidR="00606C84" w14:paraId="239AD7DD" w14:textId="77777777" w:rsidTr="00AE7202">
            <w:tc>
              <w:tcPr>
                <w:tcW w:w="2065" w:type="dxa"/>
              </w:tcPr>
              <w:p w14:paraId="767FE7F3" w14:textId="4E9721F9" w:rsidR="00606C84" w:rsidRDefault="00606C84" w:rsidP="005206DF">
                <w:pPr>
                  <w:jc w:val="both"/>
                  <w:rPr>
                    <w:lang w:val="en-US"/>
                  </w:rPr>
                </w:pPr>
                <w:r>
                  <w:rPr>
                    <w:lang w:val="en-US"/>
                  </w:rPr>
                  <w:t>WGBS</w:t>
                </w:r>
              </w:p>
            </w:tc>
            <w:tc>
              <w:tcPr>
                <w:tcW w:w="7285" w:type="dxa"/>
              </w:tcPr>
              <w:p w14:paraId="23F25B07" w14:textId="116179E9" w:rsidR="00606C84" w:rsidRDefault="00D5251A" w:rsidP="005206DF">
                <w:pPr>
                  <w:jc w:val="both"/>
                  <w:rPr>
                    <w:lang w:val="en-US"/>
                  </w:rPr>
                </w:pPr>
                <w:r>
                  <w:rPr>
                    <w:lang w:val="en-US"/>
                  </w:rPr>
                  <w:t>whole genome bisulfite sequencing</w:t>
                </w:r>
              </w:p>
            </w:tc>
          </w:tr>
        </w:tbl>
        <w:p w14:paraId="54290C64" w14:textId="02C0D5C7" w:rsidR="00AE7202" w:rsidRDefault="00AE7202" w:rsidP="005206DF">
          <w:pPr>
            <w:jc w:val="both"/>
            <w:rPr>
              <w:lang w:val="en-US"/>
            </w:rPr>
          </w:pPr>
          <w:r>
            <w:rPr>
              <w:lang w:val="en-US"/>
            </w:rPr>
            <w:br w:type="page"/>
          </w:r>
        </w:p>
        <w:p w14:paraId="31E2ED4F" w14:textId="77777777" w:rsidR="00AE7202" w:rsidRDefault="00AE7202" w:rsidP="005206DF">
          <w:pPr>
            <w:jc w:val="both"/>
            <w:rPr>
              <w:rFonts w:asciiTheme="majorHAnsi" w:eastAsiaTheme="majorEastAsia" w:hAnsiTheme="majorHAnsi" w:cstheme="majorBidi"/>
              <w:color w:val="2F5496" w:themeColor="accent1" w:themeShade="BF"/>
              <w:sz w:val="32"/>
              <w:szCs w:val="32"/>
              <w:lang w:val="en-US"/>
            </w:rPr>
          </w:pPr>
        </w:p>
        <w:p w14:paraId="654583C4" w14:textId="7C0A223F" w:rsidR="009A7FEA" w:rsidRPr="0098534B" w:rsidRDefault="009A7FEA" w:rsidP="0098534B">
          <w:pPr>
            <w:pStyle w:val="Heading1"/>
            <w:numPr>
              <w:ilvl w:val="0"/>
              <w:numId w:val="4"/>
            </w:numPr>
            <w:rPr>
              <w:lang w:val="en-US"/>
            </w:rPr>
          </w:pPr>
          <w:bookmarkStart w:id="5" w:name="_Toc87641250"/>
          <w:r w:rsidRPr="0098534B">
            <w:rPr>
              <w:lang w:val="en-US"/>
            </w:rPr>
            <w:t>Abstract</w:t>
          </w:r>
          <w:bookmarkEnd w:id="5"/>
        </w:p>
        <w:p w14:paraId="7056376A" w14:textId="12230A0E" w:rsidR="004D456D" w:rsidRPr="009A7FEA" w:rsidRDefault="00D056C6" w:rsidP="009A7FEA">
          <w:pPr>
            <w:rPr>
              <w:lang w:val="en-US"/>
            </w:rPr>
          </w:pPr>
        </w:p>
      </w:sdtContent>
    </w:sdt>
    <w:p w14:paraId="3D37AD40" w14:textId="6DC753DD" w:rsidR="00813C15" w:rsidRPr="00813C15" w:rsidRDefault="00813C15" w:rsidP="005206DF">
      <w:pPr>
        <w:pStyle w:val="Heading1"/>
        <w:jc w:val="both"/>
        <w:rPr>
          <w:lang w:val="en-US"/>
        </w:rPr>
      </w:pPr>
      <w:bookmarkStart w:id="6" w:name="_Toc87641251"/>
      <w:r w:rsidRPr="00813C15">
        <w:rPr>
          <w:lang w:val="en-US"/>
        </w:rPr>
        <w:t>Intro</w:t>
      </w:r>
      <w:r w:rsidR="008D58B2">
        <w:rPr>
          <w:lang w:val="en-US"/>
        </w:rPr>
        <w:t>duction</w:t>
      </w:r>
      <w:bookmarkEnd w:id="6"/>
    </w:p>
    <w:p w14:paraId="15037494" w14:textId="750C30F7" w:rsidR="00FD0813" w:rsidRPr="00FD0813" w:rsidRDefault="00E749F8" w:rsidP="00115B71">
      <w:pPr>
        <w:pStyle w:val="Heading2"/>
        <w:jc w:val="both"/>
      </w:pPr>
      <w:bookmarkStart w:id="7" w:name="_Toc87641252"/>
      <w:r w:rsidRPr="00F75231">
        <w:t>Epigenetics</w:t>
      </w:r>
      <w:bookmarkEnd w:id="7"/>
    </w:p>
    <w:p w14:paraId="14A71D0F" w14:textId="409C15E0" w:rsidR="00F70C7A" w:rsidRDefault="00813C15" w:rsidP="005206DF">
      <w:pPr>
        <w:jc w:val="both"/>
        <w:rPr>
          <w:lang w:val="en-US"/>
        </w:rPr>
      </w:pPr>
      <w:r>
        <w:rPr>
          <w:lang w:val="en-US"/>
        </w:rPr>
        <w:t xml:space="preserve">Epigenetics is the </w:t>
      </w:r>
      <w:r w:rsidR="00777852">
        <w:rPr>
          <w:lang w:val="en-US"/>
        </w:rPr>
        <w:t xml:space="preserve">study of heritable and reversible changes of the genome that do not change the underlying </w:t>
      </w:r>
      <w:r w:rsidR="00D67475">
        <w:rPr>
          <w:lang w:val="en-US"/>
        </w:rPr>
        <w:t xml:space="preserve">DNA </w:t>
      </w:r>
      <w:r w:rsidR="00777852">
        <w:rPr>
          <w:lang w:val="en-US"/>
        </w:rPr>
        <w:t>sequence</w:t>
      </w:r>
      <w:r w:rsidR="00A3185C">
        <w:rPr>
          <w:lang w:val="en-US"/>
        </w:rPr>
        <w:fldChar w:fldCharType="begin"/>
      </w:r>
      <w:r w:rsidR="00A3185C">
        <w:rPr>
          <w:lang w:val="en-US"/>
        </w:rPr>
        <w:instrText xml:space="preserve"> ADDIN ZOTERO_ITEM CSL_CITATION {"citationID":"QB3SXiXF","properties":{"formattedCitation":"\\super 1\\nosupersub{}","plainCitation":"1","noteIndex":0},"citationItems":[{"id":930,"uris":["http://zotero.org/users/local/oxMpWYo5/items/2X5DU5CC"],"uri":["http://zotero.org/users/local/oxMpWYo5/items/2X5DU5CC"],"itemData":{"id":930,"type":"article-journal","container-title":"Science","DOI":"10.1126/science.286.5439.481","issue":"5439","note":"publisher: American Association for the Advancement of Science","page":"481-486","source":"science.org (Atypon)","title":"Epigenetics: Regulation Through Repression","title-short":"Epigenetics","volume":"286","author":[{"family":"Wolffe","given":"Alan P."},{"family":"Matzke","given":"Marjori A."}],"issued":{"date-parts":[["1999",10,15]]}}}],"schema":"https://github.com/citation-style-language/schema/raw/master/csl-citation.json"} </w:instrText>
      </w:r>
      <w:r w:rsidR="00A3185C">
        <w:rPr>
          <w:lang w:val="en-US"/>
        </w:rPr>
        <w:fldChar w:fldCharType="separate"/>
      </w:r>
      <w:r w:rsidR="00A3185C" w:rsidRPr="00A3185C">
        <w:rPr>
          <w:rFonts w:ascii="Calibri" w:hAnsi="Calibri" w:cs="Calibri"/>
          <w:szCs w:val="24"/>
          <w:vertAlign w:val="superscript"/>
        </w:rPr>
        <w:t>1</w:t>
      </w:r>
      <w:r w:rsidR="00A3185C">
        <w:rPr>
          <w:lang w:val="en-US"/>
        </w:rPr>
        <w:fldChar w:fldCharType="end"/>
      </w:r>
      <w:r w:rsidR="00777852">
        <w:rPr>
          <w:lang w:val="en-US"/>
        </w:rPr>
        <w:t>. These changes are fundamental for controlling gene expression in all organisms, and can occur through intrinsic methods (e.g.</w:t>
      </w:r>
      <w:r w:rsidR="006C7CC6">
        <w:rPr>
          <w:lang w:val="en-US"/>
        </w:rPr>
        <w:t>,</w:t>
      </w:r>
      <w:r w:rsidR="00777852">
        <w:rPr>
          <w:lang w:val="en-US"/>
        </w:rPr>
        <w:t xml:space="preserve"> X-chromosome inactivation in females</w:t>
      </w:r>
      <w:r w:rsidR="00A3185C">
        <w:rPr>
          <w:lang w:val="en-US"/>
        </w:rPr>
        <w:fldChar w:fldCharType="begin"/>
      </w:r>
      <w:r w:rsidR="003769DB">
        <w:rPr>
          <w:lang w:val="en-US"/>
        </w:rPr>
        <w:instrText xml:space="preserve"> ADDIN ZOTERO_ITEM CSL_CITATION {"citationID":"pmLbWk1x","properties":{"formattedCitation":"\\super 2\\nosupersub{}","plainCitation":"2","noteIndex":0},"citationItems":[{"id":924,"uris":["http://zotero.org/users/local/oxMpWYo5/items/9SVPCF5T"],"uri":["http://zotero.org/users/local/oxMpWYo5/items/9SVPCF5T"],"itemData":{"id":924,"type":"article-journal","abstract":"X-chromosome inactivation occurs randomly for one of the two X chromosomes in female cells during development. Inactivation occurs when RNA transcribed from the Xist gene on the X chromosome from which it is expressed spreads to coat the whole X chromosome. In the first issue of Epigenetics and Chromatin, Nesterova and colleagues investigate the role of the RNA interference pathway enzyme Dicer in DNA methylation of the Xist promoter.","container-title":"Journal of Biology","DOI":"10.1186/jbiol95","ISSN":"1475-4924","issue":"8","journalAbbreviation":"Journal of Biology","page":"30","source":"BioMed Central","title":"X-chromosome inactivation: the molecular basis of silencing","title-short":"X-chromosome inactivation","volume":"7","author":[{"family":"Panning","given":"Barbara"}],"issued":{"date-parts":[["2008",10,27]]}}}],"schema":"https://github.com/citation-style-language/schema/raw/master/csl-citation.json"} </w:instrText>
      </w:r>
      <w:r w:rsidR="00A3185C">
        <w:rPr>
          <w:lang w:val="en-US"/>
        </w:rPr>
        <w:fldChar w:fldCharType="separate"/>
      </w:r>
      <w:r w:rsidR="003769DB" w:rsidRPr="003769DB">
        <w:rPr>
          <w:rFonts w:ascii="Calibri" w:hAnsi="Calibri" w:cs="Calibri"/>
          <w:szCs w:val="24"/>
          <w:vertAlign w:val="superscript"/>
        </w:rPr>
        <w:t>2</w:t>
      </w:r>
      <w:r w:rsidR="00A3185C">
        <w:rPr>
          <w:lang w:val="en-US"/>
        </w:rPr>
        <w:fldChar w:fldCharType="end"/>
      </w:r>
      <w:r w:rsidR="00777852">
        <w:rPr>
          <w:lang w:val="en-US"/>
        </w:rPr>
        <w:t>) or external causes (e.g.</w:t>
      </w:r>
      <w:r w:rsidR="006C7CC6">
        <w:rPr>
          <w:lang w:val="en-US"/>
        </w:rPr>
        <w:t>,</w:t>
      </w:r>
      <w:r w:rsidR="00777852">
        <w:rPr>
          <w:lang w:val="en-US"/>
        </w:rPr>
        <w:t xml:space="preserve"> exposure to ultra-violet radiation</w:t>
      </w:r>
      <w:r w:rsidR="00A3185C">
        <w:rPr>
          <w:lang w:val="en-US"/>
        </w:rPr>
        <w:fldChar w:fldCharType="begin"/>
      </w:r>
      <w:r w:rsidR="003769DB">
        <w:rPr>
          <w:lang w:val="en-US"/>
        </w:rPr>
        <w:instrText xml:space="preserve"> ADDIN ZOTERO_ITEM CSL_CITATION {"citationID":"Wu2LAEvV","properties":{"formattedCitation":"\\super 3\\nosupersub{}","plainCitation":"3","noteIndex":0},"citationItems":[{"id":927,"uris":["http://zotero.org/users/local/oxMpWYo5/items/KBF7XH59"],"uri":["http://zotero.org/users/local/oxMpWYo5/items/KBF7XH59"],"itemData":{"id":927,"type":"article-journal","abstract":"DNA methylation is the most studied epigenetic mark, and it can be altered by environmental factors. Among these factors, ultraviolet radiation (UV) is little explored within this context. While the relationship between UV radiation and DNA mutations is clear, little is known about the relationship between UV radiation and epimutations. The present study aimed to perform a literature review to determine the influence of artificial or natural (solar) UV radiation on the global and site-specific methylation profile of epidermal cells. A systematic review of the literature was carried out using the databases PubMed, Scopus, Cochrane, and Web of Science. Observational and intervention studies in cultured cells and animal or human models were included. Most studies showed a relationship between UV radiation and changes in the methylation profile, both global and site-specific. Hypermethylation and hypomethylation changes were detected, which varied according to the studied CpG site. In conclusion, UV radiation can alter the DNA methylation profile in epidermal cells derived from the skin. These data can be used as potential biomarkers for environmental exposure and skin diseases, in addition to being targets for treatments. On the other hand, UV radiation (phototherapy) can also be used as a tool to treat skin diseases. Thus, the data suggest that epigenetic homeostasis can be disrupted or restored by exposure to UV radiation according to the applied wavelength.","container-title":"Epigenomes","DOI":"10.3390/epigenomes4040023","issue":"4","language":"en","note":"number: 4\npublisher: Multidisciplinary Digital Publishing Institute","page":"23","source":"www.mdpi.com","title":"UV Radiation and Its Relation to DNA Methylation in Epidermal Cells: A Review","title-short":"UV Radiation and Its Relation to DNA Methylation in Epidermal Cells","volume":"4","author":[{"family":"Oliveira","given":"Naila Francis Paulo","non-dropping-particle":"de"},{"family":"Souza","given":"Beatriz Fernandes","non-dropping-particle":"de"},{"family":"Castro Coêlho","given":"Marina","non-dropping-particle":"de"}],"issued":{"date-parts":[["2020",12]]}}}],"schema":"https://github.com/citation-style-language/schema/raw/master/csl-citation.json"} </w:instrText>
      </w:r>
      <w:r w:rsidR="00A3185C">
        <w:rPr>
          <w:lang w:val="en-US"/>
        </w:rPr>
        <w:fldChar w:fldCharType="separate"/>
      </w:r>
      <w:r w:rsidR="003769DB" w:rsidRPr="003769DB">
        <w:rPr>
          <w:rFonts w:ascii="Calibri" w:hAnsi="Calibri" w:cs="Calibri"/>
          <w:szCs w:val="24"/>
          <w:vertAlign w:val="superscript"/>
        </w:rPr>
        <w:t>3</w:t>
      </w:r>
      <w:r w:rsidR="00A3185C">
        <w:rPr>
          <w:lang w:val="en-US"/>
        </w:rPr>
        <w:fldChar w:fldCharType="end"/>
      </w:r>
      <w:r w:rsidR="00777852">
        <w:rPr>
          <w:lang w:val="en-US"/>
        </w:rPr>
        <w:t>).</w:t>
      </w:r>
      <w:r w:rsidR="005D2F6E">
        <w:rPr>
          <w:lang w:val="en-US"/>
        </w:rPr>
        <w:t xml:space="preserve"> The molecular marks of epigenetics span several levels </w:t>
      </w:r>
      <w:r w:rsidR="0071223B">
        <w:rPr>
          <w:lang w:val="en-US"/>
        </w:rPr>
        <w:t xml:space="preserve">from overall chromatin structure, </w:t>
      </w:r>
      <w:r w:rsidR="00FB6ED6">
        <w:rPr>
          <w:lang w:val="en-US"/>
        </w:rPr>
        <w:t>such as</w:t>
      </w:r>
      <w:r w:rsidR="0071223B">
        <w:rPr>
          <w:lang w:val="en-US"/>
        </w:rPr>
        <w:t xml:space="preserve"> histone modifications</w:t>
      </w:r>
      <w:r w:rsidR="00FB6ED6">
        <w:rPr>
          <w:lang w:val="en-US"/>
        </w:rPr>
        <w:t xml:space="preserve"> or nucleosome positioning</w:t>
      </w:r>
      <w:r w:rsidR="0071223B">
        <w:rPr>
          <w:lang w:val="en-US"/>
        </w:rPr>
        <w:t>, down to changes</w:t>
      </w:r>
      <w:r w:rsidR="005D2F6E">
        <w:rPr>
          <w:lang w:val="en-US"/>
        </w:rPr>
        <w:t xml:space="preserve"> </w:t>
      </w:r>
      <w:r w:rsidR="0071223B">
        <w:rPr>
          <w:lang w:val="en-US"/>
        </w:rPr>
        <w:t>of</w:t>
      </w:r>
      <w:r w:rsidR="005D2F6E">
        <w:rPr>
          <w:lang w:val="en-US"/>
        </w:rPr>
        <w:t xml:space="preserve"> individual bases</w:t>
      </w:r>
      <w:r w:rsidR="0071223B">
        <w:rPr>
          <w:lang w:val="en-US"/>
        </w:rPr>
        <w:t xml:space="preserve">, </w:t>
      </w:r>
      <w:r w:rsidR="00FB6ED6">
        <w:rPr>
          <w:lang w:val="en-US"/>
        </w:rPr>
        <w:t xml:space="preserve">primarily </w:t>
      </w:r>
      <w:r w:rsidR="0071223B">
        <w:rPr>
          <w:lang w:val="en-US"/>
        </w:rPr>
        <w:t>with methylation</w:t>
      </w:r>
      <w:r w:rsidR="00A3185C">
        <w:rPr>
          <w:lang w:val="en-US"/>
        </w:rPr>
        <w:fldChar w:fldCharType="begin"/>
      </w:r>
      <w:r w:rsidR="00A3185C">
        <w:rPr>
          <w:lang w:val="en-US"/>
        </w:rPr>
        <w:instrText xml:space="preserve"> ADDIN ZOTERO_ITEM CSL_CITATION {"citationID":"RdgrI9rf","properties":{"formattedCitation":"\\super 1\\nosupersub{}","plainCitation":"1","noteIndex":0},"citationItems":[{"id":930,"uris":["http://zotero.org/users/local/oxMpWYo5/items/2X5DU5CC"],"uri":["http://zotero.org/users/local/oxMpWYo5/items/2X5DU5CC"],"itemData":{"id":930,"type":"article-journal","container-title":"Science","DOI":"10.1126/science.286.5439.481","issue":"5439","note":"publisher: American Association for the Advancement of Science","page":"481-486","source":"science.org (Atypon)","title":"Epigenetics: Regulation Through Repression","title-short":"Epigenetics","volume":"286","author":[{"family":"Wolffe","given":"Alan P."},{"family":"Matzke","given":"Marjori A."}],"issued":{"date-parts":[["1999",10,15]]}}}],"schema":"https://github.com/citation-style-language/schema/raw/master/csl-citation.json"} </w:instrText>
      </w:r>
      <w:r w:rsidR="00A3185C">
        <w:rPr>
          <w:lang w:val="en-US"/>
        </w:rPr>
        <w:fldChar w:fldCharType="separate"/>
      </w:r>
      <w:r w:rsidR="00A3185C" w:rsidRPr="00A3185C">
        <w:rPr>
          <w:rFonts w:ascii="Calibri" w:hAnsi="Calibri" w:cs="Calibri"/>
          <w:szCs w:val="24"/>
          <w:vertAlign w:val="superscript"/>
        </w:rPr>
        <w:t>1</w:t>
      </w:r>
      <w:r w:rsidR="00A3185C">
        <w:rPr>
          <w:lang w:val="en-US"/>
        </w:rPr>
        <w:fldChar w:fldCharType="end"/>
      </w:r>
      <w:r w:rsidR="0071223B">
        <w:rPr>
          <w:lang w:val="en-US"/>
        </w:rPr>
        <w:t>.</w:t>
      </w:r>
    </w:p>
    <w:p w14:paraId="5E846410" w14:textId="3535A4E9" w:rsidR="00E749F8" w:rsidRPr="00FB6ED6" w:rsidRDefault="00E749F8" w:rsidP="00250D03">
      <w:pPr>
        <w:pStyle w:val="Heading3"/>
        <w:rPr>
          <w:lang w:val="en-US"/>
        </w:rPr>
      </w:pPr>
      <w:bookmarkStart w:id="8" w:name="_Toc87641253"/>
      <w:r>
        <w:rPr>
          <w:lang w:val="en-US"/>
        </w:rPr>
        <w:t>Methylation</w:t>
      </w:r>
      <w:bookmarkEnd w:id="8"/>
    </w:p>
    <w:p w14:paraId="0EDF553F" w14:textId="52508FE9" w:rsidR="00CA6E22" w:rsidRDefault="0071223B" w:rsidP="005206DF">
      <w:pPr>
        <w:jc w:val="both"/>
        <w:rPr>
          <w:lang w:val="en-US"/>
        </w:rPr>
      </w:pPr>
      <w:r>
        <w:rPr>
          <w:lang w:val="en-US"/>
        </w:rPr>
        <w:t xml:space="preserve">Methylation is the most studied epigenetic modification. </w:t>
      </w:r>
      <w:r w:rsidR="000E6638">
        <w:rPr>
          <w:lang w:val="en-US"/>
        </w:rPr>
        <w:t>The nucleotide bases a</w:t>
      </w:r>
      <w:r>
        <w:rPr>
          <w:lang w:val="en-US"/>
        </w:rPr>
        <w:t>denine and cytosine both readily accept methylation on N</w:t>
      </w:r>
      <w:r w:rsidR="001C0F3F">
        <w:rPr>
          <w:lang w:val="en-US"/>
        </w:rPr>
        <w:t>4</w:t>
      </w:r>
      <w:r>
        <w:rPr>
          <w:vertAlign w:val="superscript"/>
          <w:lang w:val="en-US"/>
        </w:rPr>
        <w:t xml:space="preserve"> </w:t>
      </w:r>
      <w:r>
        <w:rPr>
          <w:lang w:val="en-US"/>
        </w:rPr>
        <w:t xml:space="preserve">and </w:t>
      </w:r>
      <w:r w:rsidR="001C0F3F">
        <w:rPr>
          <w:lang w:val="en-US"/>
        </w:rPr>
        <w:t>C</w:t>
      </w:r>
      <w:r>
        <w:rPr>
          <w:lang w:val="en-US"/>
        </w:rPr>
        <w:t>4</w:t>
      </w:r>
      <w:r w:rsidR="001C0F3F">
        <w:rPr>
          <w:lang w:val="en-US"/>
        </w:rPr>
        <w:t>/C</w:t>
      </w:r>
      <w:r>
        <w:rPr>
          <w:lang w:val="en-US"/>
        </w:rPr>
        <w:t>5, respectively</w:t>
      </w:r>
      <w:r w:rsidR="003769DB">
        <w:rPr>
          <w:lang w:val="en-US"/>
        </w:rPr>
        <w:fldChar w:fldCharType="begin"/>
      </w:r>
      <w:r w:rsidR="003769DB">
        <w:rPr>
          <w:lang w:val="en-US"/>
        </w:rPr>
        <w:instrText xml:space="preserve"> ADDIN ZOTERO_ITEM CSL_CITATION {"citationID":"KYDSH98W","properties":{"formattedCitation":"\\super 4\\nosupersub{}","plainCitation":"4","noteIndex":0},"citationItems":[{"id":932,"uris":["http://zotero.org/users/local/oxMpWYo5/items/LWJPPVM4"],"uri":["http://zotero.org/users/local/oxMpWYo5/items/LWJPPVM4"],"itemData":{"id":932,"type":"article-journal","abstract":"In the mammalian genome, DNA methylation is an epigenetic mechanism involving the transfer of a methyl group onto the C5 position of the cytosine to form 5-methylcytosine. DNA methylation regulates gene expression by recruiting proteins involved in gene repression or by inhibiting the binding of transcription factor(s) to DNA. During development, the pattern of DNA methylation in the genome changes as a result of a dynamic process involving both de novo DNA methylation and demethylation. As a consequence, differentiated cells develop a stable and unique DNA methylation pattern that regulates tissue-specific gene transcription. In this chapter, we will review the process of DNA methylation and demethylation in the nervous system. We will describe the DNA (de)methylation machinery and its association with other epigenetic mechanisms such as histone modifications and noncoding RNAs. Intriguingly, postmitotic neurons still express DNA methyltransferases and components involved in DNA demethylation. Moreover, neuronal activity can modulate their pattern of DNA methylation in response to physiological and environmental stimuli. The precise regulation of DNA methylation is essential for normal cognitive function. Indeed, when DNA methylation is altered as a result of developmental mutations or environmental risk factors, such as drug exposure and neural injury, mental impairment is a common side effect. The investigation into DNA methylation continues to show a rich and complex picture about epigenetic gene regulation in the central nervous system and provides possible therapeutic targets for the treatment of neuropsychiatric disorders.","container-title":"Neuropsychopharmacology","DOI":"10.1038/npp.2012.112","ISSN":"0893-133X","issue":"1","journalAbbreviation":"Neuropsychopharmacology","note":"PMID: 22781841\nPMCID: PMC3521964","page":"23-38","source":"PubMed Central","title":"DNA Methylation and Its Basic Function","volume":"38","author":[{"family":"Moore","given":"Lisa D"},{"family":"Le","given":"Thuc"},{"family":"Fan","given":"Guoping"}],"issued":{"date-parts":[["2013",1]]}}}],"schema":"https://github.com/citation-style-language/schema/raw/master/csl-citation.json"} </w:instrText>
      </w:r>
      <w:r w:rsidR="003769DB">
        <w:rPr>
          <w:lang w:val="en-US"/>
        </w:rPr>
        <w:fldChar w:fldCharType="separate"/>
      </w:r>
      <w:r w:rsidR="003769DB" w:rsidRPr="003769DB">
        <w:rPr>
          <w:rFonts w:ascii="Calibri" w:hAnsi="Calibri" w:cs="Calibri"/>
          <w:szCs w:val="24"/>
          <w:vertAlign w:val="superscript"/>
        </w:rPr>
        <w:t>4</w:t>
      </w:r>
      <w:r w:rsidR="003769DB">
        <w:rPr>
          <w:lang w:val="en-US"/>
        </w:rPr>
        <w:fldChar w:fldCharType="end"/>
      </w:r>
      <w:r w:rsidR="00F70C7A">
        <w:rPr>
          <w:lang w:val="en-US"/>
        </w:rPr>
        <w:t xml:space="preserve">. </w:t>
      </w:r>
      <w:r w:rsidR="00EC4D05">
        <w:rPr>
          <w:lang w:val="en-US"/>
        </w:rPr>
        <w:t>The bulky methyl groups provide a physical block to binding of transcription factors and RNA polymerase</w:t>
      </w:r>
      <w:r w:rsidR="00EC4D05">
        <w:rPr>
          <w:lang w:val="en-US"/>
        </w:rPr>
        <w:fldChar w:fldCharType="begin"/>
      </w:r>
      <w:r w:rsidR="003769DB">
        <w:rPr>
          <w:lang w:val="en-US"/>
        </w:rPr>
        <w:instrText xml:space="preserve"> ADDIN ZOTERO_ITEM CSL_CITATION {"citationID":"6xkqJqpF","properties":{"formattedCitation":"\\super 5\\nosupersub{}","plainCitation":"5","noteIndex":0},"citationItems":[{"id":265,"uris":["http://zotero.org/users/local/oxMpWYo5/items/L5G9U7K7"],"uri":["http://zotero.org/users/local/oxMpWYo5/items/L5G9U7K7"],"itemData":{"id":265,"type":"article-journal","abstract":"Vertebrate CpG islands (CGIs) are short interspersed DNA sequences that deviate significantly from the average genomic pattern by being GC-rich, CpG-rich, and predominantly nonmethylated. Most, perhaps all, CGIs are sites of transcription initiation, including thousands that are remote from currently annotated promoters. Shared DNA sequence features adapt CGIs for promoter function by destabilizing nucleosomes and attracting proteins that create a transcriptionally permissive chromatin state. Silencing of CGI promoters is achieved through dense CpG methylation or polycomb recruitment, again using their distinctive DNA sequence composition. CGIs are therefore generically equipped to influence local chromatin structure and simplify regulation of gene activity.","container-title":"Genes &amp; Development","DOI":"10.1101/gad.2037511","ISSN":"0890-9369","issue":"10","journalAbbreviation":"Genes Dev","note":"PMID: 21576262\nPMCID: PMC3093116","page":"1010-1022","source":"PubMed Central","title":"CpG islands and the regulation of transcription","volume":"25","author":[{"family":"Deaton","given":"Aimée M."},{"family":"Bird","given":"Adrian"}],"issued":{"date-parts":[["2011",5,15]]}}}],"schema":"https://github.com/citation-style-language/schema/raw/master/csl-citation.json"} </w:instrText>
      </w:r>
      <w:r w:rsidR="00EC4D05">
        <w:rPr>
          <w:lang w:val="en-US"/>
        </w:rPr>
        <w:fldChar w:fldCharType="separate"/>
      </w:r>
      <w:r w:rsidR="003769DB" w:rsidRPr="003769DB">
        <w:rPr>
          <w:rFonts w:ascii="Calibri" w:hAnsi="Calibri" w:cs="Calibri"/>
          <w:szCs w:val="24"/>
          <w:vertAlign w:val="superscript"/>
        </w:rPr>
        <w:t>5</w:t>
      </w:r>
      <w:r w:rsidR="00EC4D05">
        <w:rPr>
          <w:lang w:val="en-US"/>
        </w:rPr>
        <w:fldChar w:fldCharType="end"/>
      </w:r>
      <w:r w:rsidR="00EC4D05">
        <w:rPr>
          <w:lang w:val="en-US"/>
        </w:rPr>
        <w:t>. As such, methylation is a major factor in gene expression in mammals</w:t>
      </w:r>
      <w:r w:rsidR="00673191">
        <w:rPr>
          <w:lang w:val="en-US"/>
        </w:rPr>
        <w:t xml:space="preserve">. </w:t>
      </w:r>
      <w:r w:rsidR="001C0F3F">
        <w:rPr>
          <w:lang w:val="en-US"/>
        </w:rPr>
        <w:t>M</w:t>
      </w:r>
      <w:r w:rsidR="00F70C7A">
        <w:rPr>
          <w:lang w:val="en-US"/>
        </w:rPr>
        <w:t>ethylated adenine</w:t>
      </w:r>
      <w:r w:rsidR="00F77C1B">
        <w:rPr>
          <w:lang w:val="en-US"/>
        </w:rPr>
        <w:t xml:space="preserve"> is </w:t>
      </w:r>
      <w:r w:rsidR="004D297C">
        <w:rPr>
          <w:lang w:val="en-US"/>
        </w:rPr>
        <w:t xml:space="preserve">weakly studied but </w:t>
      </w:r>
      <w:r w:rsidR="00F77C1B">
        <w:rPr>
          <w:lang w:val="en-US"/>
        </w:rPr>
        <w:t>widely known in bacteria</w:t>
      </w:r>
      <w:r w:rsidR="004D297C">
        <w:rPr>
          <w:lang w:val="en-US"/>
        </w:rPr>
        <w:t xml:space="preserve"> and lower eukaryotes</w:t>
      </w:r>
      <w:r w:rsidR="00F77C1B">
        <w:rPr>
          <w:lang w:val="en-US"/>
        </w:rPr>
        <w:t>, but is not considered to have any effect</w:t>
      </w:r>
      <w:r w:rsidR="000E10CE">
        <w:rPr>
          <w:lang w:val="en-US"/>
        </w:rPr>
        <w:t xml:space="preserve"> or significant presence</w:t>
      </w:r>
      <w:r w:rsidR="00F77C1B">
        <w:rPr>
          <w:lang w:val="en-US"/>
        </w:rPr>
        <w:t xml:space="preserve"> in mammalian DNA</w:t>
      </w:r>
      <w:r w:rsidR="00F77C1B">
        <w:rPr>
          <w:lang w:val="en-US"/>
        </w:rPr>
        <w:fldChar w:fldCharType="begin"/>
      </w:r>
      <w:r w:rsidR="003769DB">
        <w:rPr>
          <w:lang w:val="en-US"/>
        </w:rPr>
        <w:instrText xml:space="preserve"> ADDIN ZOTERO_ITEM CSL_CITATION {"citationID":"KiW9V4dH","properties":{"formattedCitation":"\\super 6,7\\nosupersub{}","plainCitation":"6,7","noteIndex":0},"citationItems":[{"id":818,"uris":["http://zotero.org/users/local/oxMpWYo5/items/ICGDYVBB"],"uri":["http://zotero.org/users/local/oxMpWYo5/items/ICGDYVBB"],"itemData":{"id":818,"type":"article-journal","abstract":"6-methyladenine (6mA) is fairly abundant in nuclear DNA of basal fungi, ciliates and green algae. In these organisms, 6mA is maintained near transcription start sites in ApT context by a parental-strand instruction dependent maintenance methyltransferase and is positively associated with transcription. In animals and plants, 6mA levels are high only in organellar DNA. The 6mA levels in nuclear DNA are very low. They are attributable to nucleotide salvage and the activity of otherwise mitochondrial METTL4, and may be considered as a price that cells pay for adenine methylation in RNA and/or organellar DNA. Cells minimize this price by sanitizing dNTP pools to limit 6mA incorporation, and by converting 6mA that has been incorporated into DNA back to adenine. Hence, 6mA in nuclear DNA should be described as an epigenetic mark only in basal fungi, ciliates and green algae, but not in animals and plants.","container-title":"BioEssays","DOI":"10.1002/bies.202000243","ISSN":"1521-1878","issue":"3","language":"en","note":"_eprint: https://onlinelibrary.wiley.com/doi/pdf/10.1002/bies.202000243","page":"2000243","source":"Wiley Online Library","title":"DNA adenine methylation in eukaryotes: Enzymatic mark or a form of DNA damage?","title-short":"DNA adenine methylation in eukaryotes","volume":"43","author":[{"family":"Bochtler","given":"Matthias"},{"family":"Fernandes","given":"Humberto"}],"issued":{"date-parts":[["2021"]]}}},{"id":821,"uris":["http://zotero.org/users/local/oxMpWYo5/items/KLMC226I"],"uri":["http://zotero.org/users/local/oxMpWYo5/items/KLMC226I"],"itemData":{"id":821,"type":"article-journal","container-title":"Science Advances","DOI":"10.1126/sciadv.aay3335","issue":"12","note":"publisher: American Association for the Advancement of Science","page":"eaay3335","source":"science.org (Atypon)","title":"No evidence for DNA N6-methyladenine in mammals","volume":"6","author":[{"family":"Douvlataniotis","given":"Karolos"},{"family":"Bensberg","given":"Maike"},{"family":"Lentini","given":"Antonio"},{"family":"Gylemo","given":"Björn"},{"family":"Nestor","given":"Colm E."}]}}],"schema":"https://github.com/citation-style-language/schema/raw/master/csl-citation.json"} </w:instrText>
      </w:r>
      <w:r w:rsidR="00F77C1B">
        <w:rPr>
          <w:lang w:val="en-US"/>
        </w:rPr>
        <w:fldChar w:fldCharType="separate"/>
      </w:r>
      <w:r w:rsidR="003769DB" w:rsidRPr="003769DB">
        <w:rPr>
          <w:rFonts w:ascii="Calibri" w:hAnsi="Calibri" w:cs="Calibri"/>
          <w:szCs w:val="24"/>
          <w:vertAlign w:val="superscript"/>
        </w:rPr>
        <w:t>6,7</w:t>
      </w:r>
      <w:r w:rsidR="00F77C1B">
        <w:rPr>
          <w:lang w:val="en-US"/>
        </w:rPr>
        <w:fldChar w:fldCharType="end"/>
      </w:r>
      <w:r w:rsidR="00F77C1B">
        <w:rPr>
          <w:lang w:val="en-US"/>
        </w:rPr>
        <w:t>. Comparatively, c</w:t>
      </w:r>
      <w:r w:rsidR="00F70C7A">
        <w:rPr>
          <w:lang w:val="en-US"/>
        </w:rPr>
        <w:t xml:space="preserve">ytosine </w:t>
      </w:r>
      <w:r w:rsidR="0001182F">
        <w:rPr>
          <w:lang w:val="en-US"/>
        </w:rPr>
        <w:t xml:space="preserve">modifications </w:t>
      </w:r>
      <w:r w:rsidR="00F77C1B">
        <w:rPr>
          <w:lang w:val="en-US"/>
        </w:rPr>
        <w:t xml:space="preserve">are abundant and </w:t>
      </w:r>
      <w:r w:rsidR="004D297C">
        <w:rPr>
          <w:lang w:val="en-US"/>
        </w:rPr>
        <w:t>well-studied</w:t>
      </w:r>
      <w:r w:rsidR="00F70C7A">
        <w:rPr>
          <w:lang w:val="en-US"/>
        </w:rPr>
        <w:t xml:space="preserve"> </w:t>
      </w:r>
      <w:r w:rsidR="00F77C1B">
        <w:rPr>
          <w:lang w:val="en-US"/>
        </w:rPr>
        <w:t>among</w:t>
      </w:r>
      <w:r w:rsidR="004D297C">
        <w:rPr>
          <w:lang w:val="en-US"/>
        </w:rPr>
        <w:t xml:space="preserve"> all domains of life</w:t>
      </w:r>
      <w:r w:rsidR="00037361">
        <w:rPr>
          <w:lang w:val="en-US"/>
        </w:rPr>
        <w:t>.</w:t>
      </w:r>
      <w:r w:rsidR="0001182F">
        <w:rPr>
          <w:lang w:val="en-US"/>
        </w:rPr>
        <w:t xml:space="preserve"> 5-methyl-cytosine (5mC) </w:t>
      </w:r>
      <w:r w:rsidR="00037361">
        <w:rPr>
          <w:lang w:val="en-US"/>
        </w:rPr>
        <w:t xml:space="preserve">is the most common </w:t>
      </w:r>
      <w:r w:rsidR="00CF248A">
        <w:rPr>
          <w:lang w:val="en-US"/>
        </w:rPr>
        <w:t xml:space="preserve">epigenetic mark </w:t>
      </w:r>
      <w:r w:rsidR="00037361">
        <w:rPr>
          <w:lang w:val="en-US"/>
        </w:rPr>
        <w:t>in humans, with about</w:t>
      </w:r>
      <w:r w:rsidR="0001182F">
        <w:rPr>
          <w:lang w:val="en-US"/>
        </w:rPr>
        <w:t xml:space="preserve"> 28 million sites</w:t>
      </w:r>
      <w:r w:rsidR="00037361">
        <w:rPr>
          <w:lang w:val="en-US"/>
        </w:rPr>
        <w:t xml:space="preserve"> present in the genome</w:t>
      </w:r>
      <w:r w:rsidR="00DB6788">
        <w:rPr>
          <w:lang w:val="en-US"/>
        </w:rPr>
        <w:fldChar w:fldCharType="begin"/>
      </w:r>
      <w:r w:rsidR="003769DB">
        <w:rPr>
          <w:lang w:val="en-US"/>
        </w:rPr>
        <w:instrText xml:space="preserve"> ADDIN ZOTERO_ITEM CSL_CITATION {"citationID":"IGlmj10Z","properties":{"formattedCitation":"\\super 8\\nosupersub{}","plainCitation":"8","noteIndex":0},"citationItems":[{"id":273,"uris":["http://zotero.org/users/local/oxMpWYo5/items/F9VRCEFJ"],"uri":["http://zotero.org/users/local/oxMpWYo5/items/F9VRCEFJ"],"itemData":{"id":273,"type":"article-journal","abstract":"An analysis of nearest neighbour dinucleotide frequencies and the level of DNA methylation in animals strongly supports the suggestion that 5-methylcytosine (5mC) tends to mutate abnormally frequently to T. This tendency is the likely cause of the CpG deficiency in heavily methylated genomes.","container-title":"Nucleic Acids Research","ISSN":"0305-1048","issue":"7","journalAbbreviation":"Nucleic Acids Res","note":"PMID: 6253938\nPMCID: PMC324012","page":"1499-1504","source":"PubMed Central","title":"DNA methylation and the frequency of CpG in animal DNA.","volume":"8","author":[{"family":"Bird","given":"A P"}],"issued":{"date-parts":[["1980",4,11]]}}}],"schema":"https://github.com/citation-style-language/schema/raw/master/csl-citation.json"} </w:instrText>
      </w:r>
      <w:r w:rsidR="00DB6788">
        <w:rPr>
          <w:lang w:val="en-US"/>
        </w:rPr>
        <w:fldChar w:fldCharType="separate"/>
      </w:r>
      <w:r w:rsidR="003769DB" w:rsidRPr="003769DB">
        <w:rPr>
          <w:rFonts w:ascii="Calibri" w:hAnsi="Calibri" w:cs="Calibri"/>
          <w:szCs w:val="24"/>
          <w:vertAlign w:val="superscript"/>
        </w:rPr>
        <w:t>8</w:t>
      </w:r>
      <w:r w:rsidR="00DB6788">
        <w:rPr>
          <w:lang w:val="en-US"/>
        </w:rPr>
        <w:fldChar w:fldCharType="end"/>
      </w:r>
      <w:r w:rsidR="00037361">
        <w:rPr>
          <w:lang w:val="en-US"/>
        </w:rPr>
        <w:t>. These sites, known as CpG sites for the cytosine-phosphate-guanine bridge, are not random</w:t>
      </w:r>
      <w:r w:rsidR="009D76E5">
        <w:rPr>
          <w:lang w:val="en-US"/>
        </w:rPr>
        <w:t>ly distributed</w:t>
      </w:r>
      <w:r w:rsidR="00037361">
        <w:rPr>
          <w:lang w:val="en-US"/>
        </w:rPr>
        <w:t xml:space="preserve"> but instead highly localized </w:t>
      </w:r>
      <w:r w:rsidR="009D76E5">
        <w:rPr>
          <w:lang w:val="en-US"/>
        </w:rPr>
        <w:t>around</w:t>
      </w:r>
      <w:r w:rsidR="00037361">
        <w:rPr>
          <w:lang w:val="en-US"/>
        </w:rPr>
        <w:t xml:space="preserve"> regulatory motif</w:t>
      </w:r>
      <w:r w:rsidR="00313918">
        <w:rPr>
          <w:lang w:val="en-US"/>
        </w:rPr>
        <w:t>s</w:t>
      </w:r>
      <w:r w:rsidR="001A7E9E">
        <w:rPr>
          <w:lang w:val="en-US"/>
        </w:rPr>
        <w:t>:</w:t>
      </w:r>
      <w:r w:rsidR="00037361">
        <w:rPr>
          <w:lang w:val="en-US"/>
        </w:rPr>
        <w:t xml:space="preserve"> 70% of </w:t>
      </w:r>
      <w:r w:rsidR="00AF267F">
        <w:rPr>
          <w:lang w:val="en-US"/>
        </w:rPr>
        <w:t xml:space="preserve">promoters show high density of </w:t>
      </w:r>
      <w:r w:rsidR="00073080">
        <w:rPr>
          <w:lang w:val="en-US"/>
        </w:rPr>
        <w:t>CpG sites</w:t>
      </w:r>
      <w:r w:rsidR="00073080">
        <w:rPr>
          <w:lang w:val="en-US"/>
        </w:rPr>
        <w:fldChar w:fldCharType="begin"/>
      </w:r>
      <w:r w:rsidR="003769DB">
        <w:rPr>
          <w:lang w:val="en-US"/>
        </w:rPr>
        <w:instrText xml:space="preserve"> ADDIN ZOTERO_ITEM CSL_CITATION {"citationID":"Yi01zhxS","properties":{"formattedCitation":"\\super 9\\nosupersub{}","plainCitation":"9","noteIndex":0},"citationItems":[{"id":257,"uris":["http://zotero.org/users/local/oxMpWYo5/items/YCQAJCLZ"],"uri":["http://zotero.org/users/local/oxMpWYo5/items/YCQAJCLZ"],"itemData":{"id":257,"type":"article-journal","abstract":"A striking feature of the human genome is the dearth of CpG dinucleotides (CpGs) interrupted occasionally by CpG islands (CGIs), regions with relatively high content of the dinucleotide. CGIs are generally associated with promoters; genes, whose promoters are especially rich in CpG sequences, tend to be expressed in most tissues. However, all working definitions of what constitutes a CGI rely on ad hoc thresholds. Here we adopt a direct and comprehensive survey to identify the locations of all CpGs in the human genome and find that promoters segregate naturally into two classes by CpG content. Seventy-two percent of promoters belong to the class with high CpG content (HCG), and 28% are in the class whose CpG content is characteristic of the overall genome (low CpG content). The enrichment of CpGs in the HCG class is symmetric and peaks around the core promoter. The broad-based expression of the HCG promoters is not a consequence of a correlation with CpG content because within the HCG class the breadth of expression is independent of the CpG content. The overall depletion of CpGs throughout the genome is thought to be a consequence of the methylation of some germ-line CpGs and their susceptibility to mutation. A comparison of the frequencies of inferred deamination mutations at CpG and GpC dinucleotides in the two classes of promoters using SNPs in human-chimpanzee sequence alignments shows that CpGs mutate at a lower frequency in the HCG promoters, suggesting that CpGs in the HCG class are hypomethylated in the germ line.","container-title":"Proceedings of the National Academy of Sciences of the United States of America","DOI":"10.1073/pnas.0510310103","ISSN":"0027-8424","issue":"5","journalAbbreviation":"Proc Natl Acad Sci U S A","note":"PMID: 16432200\nPMCID: PMC1345710","page":"1412-1417","source":"PubMed Central","title":"A genome-wide analysis of CpG dinucleotides in the human genome distinguishes two distinct classes of promoters","volume":"103","author":[{"family":"Saxonov","given":"Serge"},{"family":"Berg","given":"Paul"},{"family":"Brutlag","given":"Douglas L."}],"issued":{"date-parts":[["2006",1,31]]}}}],"schema":"https://github.com/citation-style-language/schema/raw/master/csl-citation.json"} </w:instrText>
      </w:r>
      <w:r w:rsidR="00073080">
        <w:rPr>
          <w:lang w:val="en-US"/>
        </w:rPr>
        <w:fldChar w:fldCharType="separate"/>
      </w:r>
      <w:r w:rsidR="003769DB" w:rsidRPr="003769DB">
        <w:rPr>
          <w:rFonts w:ascii="Calibri" w:hAnsi="Calibri" w:cs="Calibri"/>
          <w:szCs w:val="24"/>
          <w:vertAlign w:val="superscript"/>
        </w:rPr>
        <w:t>9</w:t>
      </w:r>
      <w:r w:rsidR="00073080">
        <w:rPr>
          <w:lang w:val="en-US"/>
        </w:rPr>
        <w:fldChar w:fldCharType="end"/>
      </w:r>
      <w:r w:rsidR="00073080">
        <w:rPr>
          <w:lang w:val="en-US"/>
        </w:rPr>
        <w:t xml:space="preserve">. This </w:t>
      </w:r>
      <w:r w:rsidR="001A7E9E">
        <w:rPr>
          <w:lang w:val="en-US"/>
        </w:rPr>
        <w:t xml:space="preserve">density </w:t>
      </w:r>
      <w:r w:rsidR="00073080">
        <w:rPr>
          <w:lang w:val="en-US"/>
        </w:rPr>
        <w:t xml:space="preserve">is </w:t>
      </w:r>
      <w:r w:rsidR="00333D1A">
        <w:rPr>
          <w:lang w:val="en-US"/>
        </w:rPr>
        <w:t>called a</w:t>
      </w:r>
      <w:r w:rsidR="00AF267F">
        <w:rPr>
          <w:lang w:val="en-US"/>
        </w:rPr>
        <w:t xml:space="preserve"> </w:t>
      </w:r>
      <w:r w:rsidR="00037361">
        <w:rPr>
          <w:lang w:val="en-US"/>
        </w:rPr>
        <w:t xml:space="preserve">CpG </w:t>
      </w:r>
      <w:r w:rsidR="00AF267F">
        <w:rPr>
          <w:lang w:val="en-US"/>
        </w:rPr>
        <w:t>island</w:t>
      </w:r>
      <w:r w:rsidR="00C21FC4">
        <w:rPr>
          <w:lang w:val="en-US"/>
        </w:rPr>
        <w:t xml:space="preserve"> (CGI</w:t>
      </w:r>
      <w:r w:rsidR="00AF267F">
        <w:rPr>
          <w:lang w:val="en-US"/>
        </w:rPr>
        <w:t>)</w:t>
      </w:r>
      <w:r w:rsidR="00037361">
        <w:rPr>
          <w:lang w:val="en-US"/>
        </w:rPr>
        <w:t xml:space="preserve">. </w:t>
      </w:r>
      <w:r w:rsidR="00673191">
        <w:rPr>
          <w:lang w:val="en-US"/>
        </w:rPr>
        <w:t xml:space="preserve">Due to the high presence, and their significance for gene regulation, mechanisms for adding and removing methylation </w:t>
      </w:r>
      <w:r w:rsidR="00C6432A">
        <w:rPr>
          <w:lang w:val="en-US"/>
        </w:rPr>
        <w:t xml:space="preserve">to CpG sites </w:t>
      </w:r>
      <w:r w:rsidR="00673191">
        <w:rPr>
          <w:lang w:val="en-US"/>
        </w:rPr>
        <w:t>must be strictly regulated.</w:t>
      </w:r>
    </w:p>
    <w:p w14:paraId="5FE1E24A" w14:textId="22EAC7F3" w:rsidR="008148F3" w:rsidRDefault="00CF248A" w:rsidP="005206DF">
      <w:pPr>
        <w:jc w:val="both"/>
        <w:rPr>
          <w:lang w:val="en-US"/>
        </w:rPr>
      </w:pPr>
      <w:r>
        <w:rPr>
          <w:lang w:val="en-US"/>
        </w:rPr>
        <w:t xml:space="preserve">These </w:t>
      </w:r>
      <w:r w:rsidR="0038466C">
        <w:rPr>
          <w:lang w:val="en-US"/>
        </w:rPr>
        <w:t xml:space="preserve">epigenetic </w:t>
      </w:r>
      <w:r>
        <w:rPr>
          <w:lang w:val="en-US"/>
        </w:rPr>
        <w:t>marks</w:t>
      </w:r>
      <w:r w:rsidR="00894767">
        <w:rPr>
          <w:lang w:val="en-US"/>
        </w:rPr>
        <w:t xml:space="preserve"> </w:t>
      </w:r>
      <w:r w:rsidR="00037361">
        <w:rPr>
          <w:lang w:val="en-US"/>
        </w:rPr>
        <w:t xml:space="preserve">can be </w:t>
      </w:r>
      <w:r w:rsidR="00037361" w:rsidRPr="002E2FEE">
        <w:rPr>
          <w:i/>
          <w:iCs/>
          <w:lang w:val="en-US"/>
        </w:rPr>
        <w:t>de novo</w:t>
      </w:r>
      <w:r w:rsidR="00037361">
        <w:rPr>
          <w:lang w:val="en-US"/>
        </w:rPr>
        <w:t xml:space="preserve"> added by</w:t>
      </w:r>
      <w:r w:rsidR="00413E56">
        <w:rPr>
          <w:lang w:val="en-US"/>
        </w:rPr>
        <w:t xml:space="preserve"> DNA Methyltransferase proteins</w:t>
      </w:r>
      <w:r w:rsidR="00037361">
        <w:rPr>
          <w:lang w:val="en-US"/>
        </w:rPr>
        <w:t xml:space="preserve"> </w:t>
      </w:r>
      <w:r w:rsidR="00413E56">
        <w:rPr>
          <w:lang w:val="en-US"/>
        </w:rPr>
        <w:t>(</w:t>
      </w:r>
      <w:r w:rsidR="00037361">
        <w:rPr>
          <w:lang w:val="en-US"/>
        </w:rPr>
        <w:t>DNMT3a/b</w:t>
      </w:r>
      <w:r w:rsidR="00B371B8">
        <w:rPr>
          <w:lang w:val="en-US"/>
        </w:rPr>
        <w:t>)</w:t>
      </w:r>
      <w:r w:rsidR="005B417C">
        <w:rPr>
          <w:lang w:val="en-US"/>
        </w:rPr>
        <w:fldChar w:fldCharType="begin"/>
      </w:r>
      <w:r w:rsidR="005B417C">
        <w:rPr>
          <w:lang w:val="en-US"/>
        </w:rPr>
        <w:instrText xml:space="preserve"> ADDIN ZOTERO_ITEM CSL_CITATION {"citationID":"eWr3o1YX","properties":{"formattedCitation":"\\super 10\\nosupersub{}","plainCitation":"10","noteIndex":0},"citationItems":[{"id":935,"uris":["http://zotero.org/users/local/oxMpWYo5/items/SQ25ZKE2"],"uri":["http://zotero.org/users/local/oxMpWYo5/items/SQ25ZKE2"],"itemData":{"id":935,"type":"article-journal","abstract":"The establishment of DNA methylation patterns requires de novo methylation that occurs predominantly during early development and gametogenesis in mice. Here we demonstrate that two recently identified DNA methyltransferases, Dnmt3a and Dnmt3b, are essential for de novo methylation and for mouse development. Inactivation of both genes by gene targeting blocks de novo methylation in ES cells and early embryos, but it has no effect on maintenance of imprinted methylation patterns. Dnmt3a and Dnmt3b also exhibit nonoverlapping functions in development, with Dnmt3b specifically required for methylation of centromeric minor satellite repeats. Mutations of human DNMT3B are found in ICF syndrome, a developmental defect characterized by hypomethylation of pericentromeric repeats. Our results indicate that both Dnmt3a and Dnmt3b function as de novo methyltransferases that play important roles in normal development and disease.","container-title":"Cell","DOI":"10.1016/s0092-8674(00)81656-6","ISSN":"0092-8674","issue":"3","journalAbbreviation":"Cell","language":"eng","note":"PMID: 10555141","page":"247-257","source":"PubMed","title":"DNA methyltransferases Dnmt3a and Dnmt3b are essential for de novo methylation and mammalian development","volume":"99","author":[{"family":"Okano","given":"M."},{"family":"Bell","given":"D. W."},{"family":"Haber","given":"D. A."},{"family":"Li","given":"E."}],"issued":{"date-parts":[["1999",10,29]]}}}],"schema":"https://github.com/citation-style-language/schema/raw/master/csl-citation.json"} </w:instrText>
      </w:r>
      <w:r w:rsidR="005B417C">
        <w:rPr>
          <w:lang w:val="en-US"/>
        </w:rPr>
        <w:fldChar w:fldCharType="separate"/>
      </w:r>
      <w:r w:rsidR="005B417C" w:rsidRPr="005B417C">
        <w:rPr>
          <w:rFonts w:ascii="Calibri" w:hAnsi="Calibri" w:cs="Calibri"/>
          <w:szCs w:val="24"/>
          <w:vertAlign w:val="superscript"/>
        </w:rPr>
        <w:t>10</w:t>
      </w:r>
      <w:r w:rsidR="005B417C">
        <w:rPr>
          <w:lang w:val="en-US"/>
        </w:rPr>
        <w:fldChar w:fldCharType="end"/>
      </w:r>
      <w:r w:rsidR="00B371B8">
        <w:rPr>
          <w:lang w:val="en-US"/>
        </w:rPr>
        <w:t xml:space="preserve"> or</w:t>
      </w:r>
      <w:r w:rsidR="00BA7EB7">
        <w:rPr>
          <w:lang w:val="en-US"/>
        </w:rPr>
        <w:t xml:space="preserve"> removed</w:t>
      </w:r>
      <w:r w:rsidR="00037361">
        <w:rPr>
          <w:lang w:val="en-US"/>
        </w:rPr>
        <w:t xml:space="preserve"> by </w:t>
      </w:r>
      <w:r w:rsidR="00037361" w:rsidRPr="00AE10EF">
        <w:rPr>
          <w:lang w:val="en-US"/>
        </w:rPr>
        <w:t>ten-eleven translocation methylcytosine dioxygenases</w:t>
      </w:r>
      <w:r w:rsidR="00037361">
        <w:rPr>
          <w:lang w:val="en-US"/>
        </w:rPr>
        <w:t xml:space="preserve"> (TET family</w:t>
      </w:r>
      <w:r w:rsidR="00894767">
        <w:rPr>
          <w:lang w:val="en-US"/>
        </w:rPr>
        <w:t>)</w:t>
      </w:r>
      <w:r w:rsidR="005B417C">
        <w:rPr>
          <w:lang w:val="en-US"/>
        </w:rPr>
        <w:fldChar w:fldCharType="begin"/>
      </w:r>
      <w:r w:rsidR="005B417C">
        <w:rPr>
          <w:lang w:val="en-US"/>
        </w:rPr>
        <w:instrText xml:space="preserve"> ADDIN ZOTERO_ITEM CSL_CITATION {"citationID":"Nr1MmtMj","properties":{"formattedCitation":"\\super 11\\nosupersub{}","plainCitation":"11","noteIndex":0},"citationItems":[{"id":938,"uris":["http://zotero.org/users/local/oxMpWYo5/items/Q4AAJC3F"],"uri":["http://zotero.org/users/local/oxMpWYo5/items/Q4AAJC3F"],"itemData":{"id":938,"type":"article-journal","abstract":"Ten-eleven translocation (TET) methylcytosine dioxygenases are enzymes that catalyze the demethylation of 5-methylcytosine on DNA. Through global and site-specific demethylation, they regulate cell fate decisions during development and in embryonic stem cells by maintaining pluripotency or by regulating differentiation. In this Primer, we provide an updated overview of TET functions in development and stem cells. We discuss the catalytic and non-catalytic activities of TETs, and their roles as epigenetic regulators of both DNA and RNA hydroxymethylation, highlighting how TET proteins function in regulating gene expression at both the transcriptional and post-transcriptional levels., Summary: This Primer gives an overview of the structure and functions of ten-eleven translocation proteins highlighting their roles as transcriptional and post-transcriptional epigenetic regulators in early development and stem cells.","container-title":"Development (Cambridge, England)","DOI":"10.1242/dev.183129","ISSN":"0950-1991","issue":"2","journalAbbreviation":"Development","note":"PMID: 31941705\nPMCID: PMC6983710","page":"dev183129","source":"PubMed Central","title":"The roles of TET family proteins in development and stem cells","volume":"147","author":[{"family":"Yang","given":"Jihong"},{"family":"Bashkenova","given":"Nazym"},{"family":"Zang","given":"Ruge"},{"family":"Huang","given":"Xin"},{"family":"Wang","given":"Jianlong"}],"issued":{"date-parts":[["2020",1,15]]}}}],"schema":"https://github.com/citation-style-language/schema/raw/master/csl-citation.json"} </w:instrText>
      </w:r>
      <w:r w:rsidR="005B417C">
        <w:rPr>
          <w:lang w:val="en-US"/>
        </w:rPr>
        <w:fldChar w:fldCharType="separate"/>
      </w:r>
      <w:r w:rsidR="005B417C" w:rsidRPr="005B417C">
        <w:rPr>
          <w:rFonts w:ascii="Calibri" w:hAnsi="Calibri" w:cs="Calibri"/>
          <w:szCs w:val="24"/>
          <w:vertAlign w:val="superscript"/>
        </w:rPr>
        <w:t>11</w:t>
      </w:r>
      <w:r w:rsidR="005B417C">
        <w:rPr>
          <w:lang w:val="en-US"/>
        </w:rPr>
        <w:fldChar w:fldCharType="end"/>
      </w:r>
      <w:r w:rsidR="00894767">
        <w:rPr>
          <w:lang w:val="en-US"/>
        </w:rPr>
        <w:t xml:space="preserve">, so these modifications are considered reversible. </w:t>
      </w:r>
      <w:r w:rsidR="0045699F">
        <w:rPr>
          <w:lang w:val="en-US"/>
        </w:rPr>
        <w:t xml:space="preserve">These are necessary for normal development of tissues, </w:t>
      </w:r>
      <w:r w:rsidR="004E28F2">
        <w:rPr>
          <w:lang w:val="en-US"/>
        </w:rPr>
        <w:t xml:space="preserve">from </w:t>
      </w:r>
      <w:r w:rsidR="004E28F2" w:rsidRPr="004E28F2">
        <w:rPr>
          <w:lang w:val="en-US"/>
        </w:rPr>
        <w:t>Dnmt3a</w:t>
      </w:r>
      <w:r w:rsidR="004E28F2">
        <w:rPr>
          <w:lang w:val="en-US"/>
        </w:rPr>
        <w:t xml:space="preserve"> having a key factor in </w:t>
      </w:r>
      <w:r w:rsidR="00BA037A">
        <w:rPr>
          <w:lang w:val="en-US"/>
        </w:rPr>
        <w:t xml:space="preserve">embryonic stem cell </w:t>
      </w:r>
      <w:r w:rsidR="00C2184E">
        <w:rPr>
          <w:lang w:val="en-US"/>
        </w:rPr>
        <w:t>differentiation</w:t>
      </w:r>
      <w:r w:rsidR="004E28F2">
        <w:rPr>
          <w:lang w:val="en-US"/>
        </w:rPr>
        <w:fldChar w:fldCharType="begin"/>
      </w:r>
      <w:r w:rsidR="00C2184E">
        <w:rPr>
          <w:lang w:val="en-US"/>
        </w:rPr>
        <w:instrText xml:space="preserve"> ADDIN ZOTERO_ITEM CSL_CITATION {"citationID":"A3UTbCUM","properties":{"formattedCitation":"\\super 10\\nosupersub{}","plainCitation":"10","noteIndex":0},"citationItems":[{"id":935,"uris":["http://zotero.org/users/local/oxMpWYo5/items/SQ25ZKE2"],"uri":["http://zotero.org/users/local/oxMpWYo5/items/SQ25ZKE2"],"itemData":{"id":935,"type":"article-journal","abstract":"The establishment of DNA methylation patterns requires de novo methylation that occurs predominantly during early development and gametogenesis in mice. Here we demonstrate that two recently identified DNA methyltransferases, Dnmt3a and Dnmt3b, are essential for de novo methylation and for mouse development. Inactivation of both genes by gene targeting blocks de novo methylation in ES cells and early embryos, but it has no effect on maintenance of imprinted methylation patterns. Dnmt3a and Dnmt3b also exhibit nonoverlapping functions in development, with Dnmt3b specifically required for methylation of centromeric minor satellite repeats. Mutations of human DNMT3B are found in ICF syndrome, a developmental defect characterized by hypomethylation of pericentromeric repeats. Our results indicate that both Dnmt3a and Dnmt3b function as de novo methyltransferases that play important roles in normal development and disease.","container-title":"Cell","DOI":"10.1016/s0092-8674(00)81656-6","ISSN":"0092-8674","issue":"3","journalAbbreviation":"Cell","language":"eng","note":"PMID: 10555141","page":"247-257","source":"PubMed","title":"DNA methyltransferases Dnmt3a and Dnmt3b are essential for de novo methylation and mammalian development","volume":"99","author":[{"family":"Okano","given":"M."},{"family":"Bell","given":"D. W."},{"family":"Haber","given":"D. A."},{"family":"Li","given":"E."}],"issued":{"date-parts":[["1999",10,29]]}}}],"schema":"https://github.com/citation-style-language/schema/raw/master/csl-citation.json"} </w:instrText>
      </w:r>
      <w:r w:rsidR="004E28F2">
        <w:rPr>
          <w:lang w:val="en-US"/>
        </w:rPr>
        <w:fldChar w:fldCharType="separate"/>
      </w:r>
      <w:r w:rsidR="00C2184E" w:rsidRPr="00C2184E">
        <w:rPr>
          <w:rFonts w:ascii="Calibri" w:hAnsi="Calibri" w:cs="Calibri"/>
          <w:szCs w:val="24"/>
          <w:vertAlign w:val="superscript"/>
        </w:rPr>
        <w:t>10</w:t>
      </w:r>
      <w:r w:rsidR="004E28F2">
        <w:rPr>
          <w:lang w:val="en-US"/>
        </w:rPr>
        <w:fldChar w:fldCharType="end"/>
      </w:r>
      <w:r w:rsidR="00C2184E">
        <w:rPr>
          <w:lang w:val="en-US"/>
        </w:rPr>
        <w:t xml:space="preserve"> to </w:t>
      </w:r>
      <w:r w:rsidR="00017E2B">
        <w:rPr>
          <w:lang w:val="en-US"/>
        </w:rPr>
        <w:t xml:space="preserve">TET1/TET2 </w:t>
      </w:r>
      <w:r w:rsidR="00AA7070">
        <w:rPr>
          <w:lang w:val="en-US"/>
        </w:rPr>
        <w:t xml:space="preserve">maintaining </w:t>
      </w:r>
      <w:r w:rsidR="00AA7070" w:rsidRPr="00AA7070">
        <w:rPr>
          <w:lang w:val="en-US"/>
        </w:rPr>
        <w:t xml:space="preserve">pluripotency </w:t>
      </w:r>
      <w:r w:rsidR="00AA7070">
        <w:rPr>
          <w:lang w:val="en-US"/>
        </w:rPr>
        <w:t>of</w:t>
      </w:r>
      <w:r w:rsidR="00017E2B">
        <w:rPr>
          <w:lang w:val="en-US"/>
        </w:rPr>
        <w:t xml:space="preserve"> stem cells</w:t>
      </w:r>
      <w:r w:rsidR="00017E2B">
        <w:rPr>
          <w:lang w:val="en-US"/>
        </w:rPr>
        <w:fldChar w:fldCharType="begin"/>
      </w:r>
      <w:r w:rsidR="00017E2B">
        <w:rPr>
          <w:lang w:val="en-US"/>
        </w:rPr>
        <w:instrText xml:space="preserve"> ADDIN ZOTERO_ITEM CSL_CITATION {"citationID":"a5Xz6g5g","properties":{"formattedCitation":"\\super 11\\nosupersub{}","plainCitation":"11","noteIndex":0},"citationItems":[{"id":938,"uris":["http://zotero.org/users/local/oxMpWYo5/items/Q4AAJC3F"],"uri":["http://zotero.org/users/local/oxMpWYo5/items/Q4AAJC3F"],"itemData":{"id":938,"type":"article-journal","abstract":"Ten-eleven translocation (TET) methylcytosine dioxygenases are enzymes that catalyze the demethylation of 5-methylcytosine on DNA. Through global and site-specific demethylation, they regulate cell fate decisions during development and in embryonic stem cells by maintaining pluripotency or by regulating differentiation. In this Primer, we provide an updated overview of TET functions in development and stem cells. We discuss the catalytic and non-catalytic activities of TETs, and their roles as epigenetic regulators of both DNA and RNA hydroxymethylation, highlighting how TET proteins function in regulating gene expression at both the transcriptional and post-transcriptional levels., Summary: This Primer gives an overview of the structure and functions of ten-eleven translocation proteins highlighting their roles as transcriptional and post-transcriptional epigenetic regulators in early development and stem cells.","container-title":"Development (Cambridge, England)","DOI":"10.1242/dev.183129","ISSN":"0950-1991","issue":"2","journalAbbreviation":"Development","note":"PMID: 31941705\nPMCID: PMC6983710","page":"dev183129","source":"PubMed Central","title":"The roles of TET family proteins in development and stem cells","volume":"147","author":[{"family":"Yang","given":"Jihong"},{"family":"Bashkenova","given":"Nazym"},{"family":"Zang","given":"Ruge"},{"family":"Huang","given":"Xin"},{"family":"Wang","given":"Jianlong"}],"issued":{"date-parts":[["2020",1,15]]}}}],"schema":"https://github.com/citation-style-language/schema/raw/master/csl-citation.json"} </w:instrText>
      </w:r>
      <w:r w:rsidR="00017E2B">
        <w:rPr>
          <w:lang w:val="en-US"/>
        </w:rPr>
        <w:fldChar w:fldCharType="separate"/>
      </w:r>
      <w:r w:rsidR="00017E2B" w:rsidRPr="00017E2B">
        <w:rPr>
          <w:rFonts w:ascii="Calibri" w:hAnsi="Calibri" w:cs="Calibri"/>
          <w:szCs w:val="24"/>
          <w:vertAlign w:val="superscript"/>
        </w:rPr>
        <w:t>11</w:t>
      </w:r>
      <w:r w:rsidR="00017E2B">
        <w:rPr>
          <w:lang w:val="en-US"/>
        </w:rPr>
        <w:fldChar w:fldCharType="end"/>
      </w:r>
      <w:r w:rsidR="00017E2B">
        <w:rPr>
          <w:lang w:val="en-US"/>
        </w:rPr>
        <w:t>.</w:t>
      </w:r>
      <w:r w:rsidR="00E57A00">
        <w:rPr>
          <w:lang w:val="en-US"/>
        </w:rPr>
        <w:t xml:space="preserve"> </w:t>
      </w:r>
    </w:p>
    <w:p w14:paraId="2A840ED2" w14:textId="1223B83E" w:rsidR="008148F3" w:rsidRDefault="004C4ABD" w:rsidP="005206DF">
      <w:pPr>
        <w:jc w:val="both"/>
        <w:rPr>
          <w:lang w:val="en-US"/>
        </w:rPr>
      </w:pPr>
      <w:r>
        <w:rPr>
          <w:lang w:val="en-US"/>
        </w:rPr>
        <w:t>Furthermore, these modifications can also be maintained through cell division by DNMT1, hence they are considered heritable</w:t>
      </w:r>
      <w:r>
        <w:rPr>
          <w:lang w:val="en-US"/>
        </w:rPr>
        <w:fldChar w:fldCharType="begin"/>
      </w:r>
      <w:r>
        <w:rPr>
          <w:lang w:val="en-US"/>
        </w:rPr>
        <w:instrText xml:space="preserve"> ADDIN ZOTERO_ITEM CSL_CITATION {"citationID":"XxPJ7xc9","properties":{"formattedCitation":"\\super 10\\nosupersub{}","plainCitation":"10","noteIndex":0},"citationItems":[{"id":935,"uris":["http://zotero.org/users/local/oxMpWYo5/items/SQ25ZKE2"],"uri":["http://zotero.org/users/local/oxMpWYo5/items/SQ25ZKE2"],"itemData":{"id":935,"type":"article-journal","abstract":"The establishment of DNA methylation patterns requires de novo methylation that occurs predominantly during early development and gametogenesis in mice. Here we demonstrate that two recently identified DNA methyltransferases, Dnmt3a and Dnmt3b, are essential for de novo methylation and for mouse development. Inactivation of both genes by gene targeting blocks de novo methylation in ES cells and early embryos, but it has no effect on maintenance of imprinted methylation patterns. Dnmt3a and Dnmt3b also exhibit nonoverlapping functions in development, with Dnmt3b specifically required for methylation of centromeric minor satellite repeats. Mutations of human DNMT3B are found in ICF syndrome, a developmental defect characterized by hypomethylation of pericentromeric repeats. Our results indicate that both Dnmt3a and Dnmt3b function as de novo methyltransferases that play important roles in normal development and disease.","container-title":"Cell","DOI":"10.1016/s0092-8674(00)81656-6","ISSN":"0092-8674","issue":"3","journalAbbreviation":"Cell","language":"eng","note":"PMID: 10555141","page":"247-257","source":"PubMed","title":"DNA methyltransferases Dnmt3a and Dnmt3b are essential for de novo methylation and mammalian development","volume":"99","author":[{"family":"Okano","given":"M."},{"family":"Bell","given":"D. W."},{"family":"Haber","given":"D. A."},{"family":"Li","given":"E."}],"issued":{"date-parts":[["1999",10,29]]}}}],"schema":"https://github.com/citation-style-language/schema/raw/master/csl-citation.json"} </w:instrText>
      </w:r>
      <w:r>
        <w:rPr>
          <w:lang w:val="en-US"/>
        </w:rPr>
        <w:fldChar w:fldCharType="separate"/>
      </w:r>
      <w:r w:rsidRPr="00A351C9">
        <w:rPr>
          <w:rFonts w:ascii="Calibri" w:hAnsi="Calibri" w:cs="Calibri"/>
          <w:szCs w:val="24"/>
          <w:vertAlign w:val="superscript"/>
        </w:rPr>
        <w:t>10</w:t>
      </w:r>
      <w:r>
        <w:rPr>
          <w:lang w:val="en-US"/>
        </w:rPr>
        <w:fldChar w:fldCharType="end"/>
      </w:r>
      <w:r>
        <w:rPr>
          <w:lang w:val="en-US"/>
        </w:rPr>
        <w:t xml:space="preserve">. </w:t>
      </w:r>
    </w:p>
    <w:p w14:paraId="4A9A0237" w14:textId="0B31AEF6" w:rsidR="00267FA9" w:rsidRDefault="007E16AF" w:rsidP="00267FA9">
      <w:pPr>
        <w:pStyle w:val="Heading3"/>
        <w:rPr>
          <w:lang w:val="en-US"/>
        </w:rPr>
      </w:pPr>
      <w:r>
        <w:rPr>
          <w:lang w:val="en-US"/>
        </w:rPr>
        <w:t>Epimutations</w:t>
      </w:r>
    </w:p>
    <w:p w14:paraId="01282CEB" w14:textId="7D4FF71A" w:rsidR="004C4ABD" w:rsidRDefault="004C4ABD" w:rsidP="005206DF">
      <w:pPr>
        <w:jc w:val="both"/>
        <w:rPr>
          <w:lang w:val="en-US"/>
        </w:rPr>
      </w:pPr>
    </w:p>
    <w:p w14:paraId="7FC7A870" w14:textId="77777777" w:rsidR="004C4ABD" w:rsidRDefault="004C4ABD" w:rsidP="005206DF">
      <w:pPr>
        <w:jc w:val="both"/>
        <w:rPr>
          <w:lang w:val="en-US"/>
        </w:rPr>
      </w:pPr>
    </w:p>
    <w:p w14:paraId="2C10004B" w14:textId="77777777" w:rsidR="00ED7E6D" w:rsidRDefault="00ED7E6D" w:rsidP="005206DF">
      <w:pPr>
        <w:jc w:val="both"/>
        <w:rPr>
          <w:lang w:val="en-US"/>
        </w:rPr>
      </w:pPr>
    </w:p>
    <w:p w14:paraId="5E12260B" w14:textId="77777777" w:rsidR="008148F3" w:rsidRDefault="008148F3" w:rsidP="005206DF">
      <w:pPr>
        <w:jc w:val="both"/>
        <w:rPr>
          <w:lang w:val="en-US"/>
        </w:rPr>
      </w:pPr>
    </w:p>
    <w:p w14:paraId="316080E9" w14:textId="77777777" w:rsidR="00A1779E" w:rsidRDefault="0045699F" w:rsidP="005206DF">
      <w:pPr>
        <w:jc w:val="both"/>
        <w:rPr>
          <w:lang w:val="en-US"/>
        </w:rPr>
      </w:pPr>
      <w:r>
        <w:rPr>
          <w:lang w:val="en-US"/>
        </w:rPr>
        <w:t xml:space="preserve"> </w:t>
      </w:r>
      <w:r w:rsidR="00EA477E" w:rsidRPr="00EA477E">
        <w:rPr>
          <w:highlight w:val="yellow"/>
          <w:lang w:val="en-US"/>
        </w:rPr>
        <w:t>Example of adding and removing</w:t>
      </w:r>
      <w:r w:rsidR="00EA477E">
        <w:rPr>
          <w:lang w:val="en-US"/>
        </w:rPr>
        <w:t>.</w:t>
      </w:r>
      <w:r w:rsidR="00340A34">
        <w:rPr>
          <w:lang w:val="en-US"/>
        </w:rPr>
        <w:t xml:space="preserve"> </w:t>
      </w:r>
    </w:p>
    <w:p w14:paraId="11EDC7BA" w14:textId="77777777" w:rsidR="00A1779E" w:rsidRDefault="00A1779E" w:rsidP="005206DF">
      <w:pPr>
        <w:jc w:val="both"/>
        <w:rPr>
          <w:lang w:val="en-US"/>
        </w:rPr>
      </w:pPr>
    </w:p>
    <w:p w14:paraId="195C6B76" w14:textId="77777777" w:rsidR="00A1779E" w:rsidRDefault="00A1779E" w:rsidP="005206DF">
      <w:pPr>
        <w:jc w:val="both"/>
        <w:rPr>
          <w:lang w:val="en-US"/>
        </w:rPr>
      </w:pPr>
    </w:p>
    <w:p w14:paraId="7491785B" w14:textId="77777777" w:rsidR="00A1779E" w:rsidRDefault="00A1779E" w:rsidP="005206DF">
      <w:pPr>
        <w:jc w:val="both"/>
        <w:rPr>
          <w:lang w:val="en-US"/>
        </w:rPr>
      </w:pPr>
    </w:p>
    <w:p w14:paraId="43AF1E35" w14:textId="77777777" w:rsidR="00A351C9" w:rsidRDefault="00A351C9" w:rsidP="005206DF">
      <w:pPr>
        <w:jc w:val="both"/>
        <w:rPr>
          <w:lang w:val="en-US"/>
        </w:rPr>
      </w:pPr>
    </w:p>
    <w:p w14:paraId="6EB513AD" w14:textId="564F8506" w:rsidR="00037361" w:rsidRDefault="00EA477E" w:rsidP="005206DF">
      <w:pPr>
        <w:jc w:val="both"/>
        <w:rPr>
          <w:lang w:val="en-US"/>
        </w:rPr>
      </w:pPr>
      <w:r w:rsidRPr="00EA477E">
        <w:rPr>
          <w:highlight w:val="yellow"/>
          <w:lang w:val="en-US"/>
        </w:rPr>
        <w:t>Example of heritable</w:t>
      </w:r>
    </w:p>
    <w:p w14:paraId="0272ABA2" w14:textId="64A82EDB" w:rsidR="00E40F92" w:rsidRDefault="00E40F92" w:rsidP="005206DF">
      <w:pPr>
        <w:jc w:val="both"/>
        <w:rPr>
          <w:lang w:val="en-US"/>
        </w:rPr>
      </w:pPr>
    </w:p>
    <w:p w14:paraId="1E9DB52D" w14:textId="77777777" w:rsidR="00E40F92" w:rsidRDefault="00E40F92" w:rsidP="005206DF">
      <w:pPr>
        <w:jc w:val="both"/>
        <w:rPr>
          <w:lang w:val="en-US"/>
        </w:rPr>
      </w:pPr>
    </w:p>
    <w:p w14:paraId="570BE322" w14:textId="77777777" w:rsidR="00E40F92" w:rsidRDefault="00E40F92" w:rsidP="005206DF">
      <w:pPr>
        <w:jc w:val="both"/>
        <w:rPr>
          <w:lang w:val="en-US"/>
        </w:rPr>
      </w:pPr>
    </w:p>
    <w:p w14:paraId="41CE17B9" w14:textId="7AB24E63" w:rsidR="00F70C7A" w:rsidRDefault="000B00D3" w:rsidP="005206DF">
      <w:pPr>
        <w:jc w:val="both"/>
        <w:rPr>
          <w:lang w:val="en-US"/>
        </w:rPr>
      </w:pPr>
      <w:r w:rsidRPr="000B00D3">
        <w:rPr>
          <w:highlight w:val="yellow"/>
          <w:lang w:val="en-US"/>
        </w:rPr>
        <w:t>Example of sickness by epigenetics</w:t>
      </w:r>
    </w:p>
    <w:p w14:paraId="5E03A1ED" w14:textId="3F2C0D12" w:rsidR="00242CCE" w:rsidRDefault="00242CCE" w:rsidP="005206DF">
      <w:pPr>
        <w:jc w:val="both"/>
        <w:rPr>
          <w:lang w:val="en-US"/>
        </w:rPr>
      </w:pPr>
    </w:p>
    <w:p w14:paraId="17FE313A" w14:textId="0DB32EB4" w:rsidR="00E40F92" w:rsidRDefault="00E40F92" w:rsidP="005206DF">
      <w:pPr>
        <w:jc w:val="both"/>
        <w:rPr>
          <w:lang w:val="en-US"/>
        </w:rPr>
      </w:pPr>
    </w:p>
    <w:p w14:paraId="2E135E72" w14:textId="77777777" w:rsidR="00E40F92" w:rsidRDefault="00E40F92" w:rsidP="005206DF">
      <w:pPr>
        <w:jc w:val="both"/>
        <w:rPr>
          <w:lang w:val="en-US"/>
        </w:rPr>
      </w:pPr>
    </w:p>
    <w:p w14:paraId="4B910975" w14:textId="77777777" w:rsidR="00242CCE" w:rsidRDefault="00242CCE" w:rsidP="005206DF">
      <w:pPr>
        <w:jc w:val="both"/>
        <w:rPr>
          <w:lang w:val="en-US"/>
        </w:rPr>
      </w:pPr>
    </w:p>
    <w:p w14:paraId="2BA116FA" w14:textId="77777777" w:rsidR="002E2FEE" w:rsidRDefault="002E2FEE" w:rsidP="005206DF">
      <w:pPr>
        <w:jc w:val="both"/>
        <w:rPr>
          <w:lang w:val="en-US"/>
        </w:rPr>
      </w:pPr>
    </w:p>
    <w:p w14:paraId="49D79EEC" w14:textId="77777777" w:rsidR="0071223B" w:rsidRDefault="0071223B" w:rsidP="005206DF">
      <w:pPr>
        <w:jc w:val="both"/>
        <w:rPr>
          <w:lang w:val="en-US"/>
        </w:rPr>
      </w:pPr>
    </w:p>
    <w:p w14:paraId="5051CEAF" w14:textId="75BFBCE6" w:rsidR="00813C15" w:rsidRDefault="00813C15" w:rsidP="005206DF">
      <w:pPr>
        <w:pStyle w:val="Heading2"/>
        <w:jc w:val="both"/>
        <w:rPr>
          <w:lang w:val="en-US"/>
        </w:rPr>
      </w:pPr>
      <w:bookmarkStart w:id="9" w:name="_Toc87641255"/>
      <w:r>
        <w:rPr>
          <w:lang w:val="en-US"/>
        </w:rPr>
        <w:t xml:space="preserve">Implications to </w:t>
      </w:r>
      <w:r w:rsidR="00B3143A">
        <w:rPr>
          <w:lang w:val="en-US"/>
        </w:rPr>
        <w:t>disease</w:t>
      </w:r>
      <w:bookmarkEnd w:id="9"/>
    </w:p>
    <w:p w14:paraId="4A91506F" w14:textId="7F7E72D6" w:rsidR="00CD3159" w:rsidRDefault="00CD3159" w:rsidP="00CD3159">
      <w:pPr>
        <w:jc w:val="both"/>
        <w:rPr>
          <w:lang w:val="en-US"/>
        </w:rPr>
      </w:pPr>
      <w:r>
        <w:rPr>
          <w:lang w:val="en-US"/>
        </w:rPr>
        <w:t>Methylation state can</w:t>
      </w:r>
      <w:r w:rsidR="007E16AF">
        <w:rPr>
          <w:lang w:val="en-US"/>
        </w:rPr>
        <w:t xml:space="preserve"> significantly</w:t>
      </w:r>
      <w:r>
        <w:rPr>
          <w:lang w:val="en-US"/>
        </w:rPr>
        <w:t xml:space="preserve"> contribute to disease severity. In </w:t>
      </w:r>
      <w:r w:rsidRPr="00A52707">
        <w:rPr>
          <w:lang w:val="en-US"/>
        </w:rPr>
        <w:t>systemic lupus erythematosus</w:t>
      </w:r>
      <w:r>
        <w:rPr>
          <w:lang w:val="en-US"/>
        </w:rPr>
        <w:t xml:space="preserve">, </w:t>
      </w:r>
      <w:r w:rsidRPr="003271E6">
        <w:rPr>
          <w:lang w:val="en-US"/>
        </w:rPr>
        <w:t xml:space="preserve">pediatric-onset </w:t>
      </w:r>
      <w:r>
        <w:rPr>
          <w:lang w:val="en-US"/>
        </w:rPr>
        <w:t>cases show a severe clinical course compared to adult-onset cases and is attributed to differences in methylation between immune cell types</w:t>
      </w:r>
      <w:r>
        <w:rPr>
          <w:lang w:val="en-US"/>
        </w:rPr>
        <w:fldChar w:fldCharType="begin"/>
      </w:r>
      <w:r w:rsidR="00D34B3B">
        <w:rPr>
          <w:lang w:val="en-US"/>
        </w:rPr>
        <w:instrText xml:space="preserve"> ADDIN ZOTERO_ITEM CSL_CITATION {"citationID":"1jse8FgT","properties":{"formattedCitation":"\\super 12\\nosupersub{}","plainCitation":"12","noteIndex":0},"citationItems":[{"id":870,"uris":["http://zotero.org/users/local/oxMpWYo5/items/27F8AS5L"],"uri":["http://zotero.org/users/local/oxMpWYo5/items/27F8AS5L"],"itemData":{"id":870,"type":"article-journal","abstract":"Patients with paediatric-onset systemic lupus erythematosus (SLE) often present with more severe clinical courses than adult-onset patients. Although genome-wide DNA methylation (DNAm) profiling has been performed in adult-onset SLE patients, parallel data on paediatric-onset SLE are not available. Therefore, we undertook a genome-wide DNAm study in paediatric-onset SLE patients across multiple blood cell lineages. The DNAm profiles of four purified immune cell lineages (CD4 + T cells, CD8 + T cells, B cells and neutrophils) and whole blood were compared in 16 Chinese patients with paediatric-onset SLE and 13 healthy controls using the Illumina HumanMethylationEPIC BeadChip. Comparison of DNAm in whole blood and within each independent cell lineage identified a consistent pattern of loss of DNAm at 21 CpG sites overlapping 15 genes, which represented a robust, disease-specific DNAm signature for paediatric-onset SLE in our cohort. In addition, cell lineage-specific changes, involving both loss and gain of DNAm, were observed in both novel genes and genes with well-described roles in SLE pathogenesis. This study also highlights the importance of studying DNAm changes in different immune cell lineages rather than only whole blood, since cell type-specific DNAm changes facilitated the elucidation of the cell type-specific molecular pathophysiology of SLE.","container-title":"Epigenetics","DOI":"10.1080/15592294.2019.1585176","ISSN":"1559-2308","issue":"4","journalAbbreviation":"Epigenetics","language":"eng","note":"PMID: 30806140\nPMCID: PMC6557544","page":"341-351","source":"PubMed","title":"Cell lineage-specific genome-wide DNA methylation analysis of patients with paediatric-onset systemic lupus erythematosus","volume":"14","author":[{"family":"Yeung","given":"Kit San"},{"family":"Lee","given":"Tsz Leung"},{"family":"Mok","given":"Mo Yin"},{"family":"Mak","given":"Christopher Chun Yu"},{"family":"Yang","given":"Wanling"},{"family":"Chong","given":"Patrick Chun Yin"},{"family":"Lee","given":"Pamela Pui Wah"},{"family":"Ho","given":"Marco Hok Kung"},{"family":"Choufani","given":"Sanaa"},{"family":"Lau","given":"Chak Sing"},{"family":"Lau","given":"Yu Lung"},{"family":"Weksberg","given":"Rosanna"},{"family":"Chung","given":"Brian Hon Yin"}],"issued":{"date-parts":[["2019",4]]}}}],"schema":"https://github.com/citation-style-language/schema/raw/master/csl-citation.json"} </w:instrText>
      </w:r>
      <w:r>
        <w:rPr>
          <w:lang w:val="en-US"/>
        </w:rPr>
        <w:fldChar w:fldCharType="separate"/>
      </w:r>
      <w:r w:rsidR="00D34B3B" w:rsidRPr="00D34B3B">
        <w:rPr>
          <w:rFonts w:ascii="Calibri" w:hAnsi="Calibri" w:cs="Calibri"/>
          <w:szCs w:val="24"/>
          <w:vertAlign w:val="superscript"/>
        </w:rPr>
        <w:t>12</w:t>
      </w:r>
      <w:r>
        <w:rPr>
          <w:lang w:val="en-US"/>
        </w:rPr>
        <w:fldChar w:fldCharType="end"/>
      </w:r>
      <w:r>
        <w:rPr>
          <w:lang w:val="en-US"/>
        </w:rPr>
        <w:t xml:space="preserve">. Only </w:t>
      </w:r>
      <w:r w:rsidRPr="0093612C">
        <w:rPr>
          <w:lang w:val="en-US"/>
        </w:rPr>
        <w:t>21 CpG sites overlapping 15 genes</w:t>
      </w:r>
      <w:r>
        <w:rPr>
          <w:lang w:val="en-US"/>
        </w:rPr>
        <w:t xml:space="preserve"> were necessary to generate a DNAme signature for </w:t>
      </w:r>
      <w:r w:rsidRPr="003271E6">
        <w:rPr>
          <w:lang w:val="en-US"/>
        </w:rPr>
        <w:t>pediatric-</w:t>
      </w:r>
      <w:r>
        <w:rPr>
          <w:lang w:val="en-US"/>
        </w:rPr>
        <w:t xml:space="preserve"> versus adult-onset lupus. </w:t>
      </w:r>
    </w:p>
    <w:p w14:paraId="57BEB778" w14:textId="77777777" w:rsidR="00CD3159" w:rsidRPr="00CD3159" w:rsidRDefault="00CD3159" w:rsidP="00CD3159">
      <w:pPr>
        <w:rPr>
          <w:lang w:val="en-US"/>
        </w:rPr>
      </w:pPr>
    </w:p>
    <w:p w14:paraId="68E8AF1E" w14:textId="20173E79" w:rsidR="00F42443" w:rsidRPr="00F42443" w:rsidRDefault="00F42443" w:rsidP="00F42443">
      <w:pPr>
        <w:pStyle w:val="Heading3"/>
        <w:rPr>
          <w:lang w:val="en-US"/>
        </w:rPr>
      </w:pPr>
      <w:bookmarkStart w:id="10" w:name="_Toc87641256"/>
      <w:r>
        <w:rPr>
          <w:lang w:val="en-US"/>
        </w:rPr>
        <w:t>Cancer</w:t>
      </w:r>
      <w:bookmarkEnd w:id="10"/>
    </w:p>
    <w:p w14:paraId="34C8E081" w14:textId="2ECDB28B" w:rsidR="00F91FD5" w:rsidRDefault="0045699F" w:rsidP="005206DF">
      <w:pPr>
        <w:jc w:val="both"/>
        <w:rPr>
          <w:lang w:val="en-US"/>
        </w:rPr>
      </w:pPr>
      <w:r>
        <w:rPr>
          <w:lang w:val="en-US"/>
        </w:rPr>
        <w:t xml:space="preserve">Malignant cell growth </w:t>
      </w:r>
      <w:r w:rsidR="005760DA">
        <w:rPr>
          <w:lang w:val="en-US"/>
        </w:rPr>
        <w:t>is</w:t>
      </w:r>
      <w:r w:rsidR="000B00D3">
        <w:rPr>
          <w:lang w:val="en-US"/>
        </w:rPr>
        <w:t xml:space="preserve"> also</w:t>
      </w:r>
      <w:r w:rsidR="005760DA">
        <w:rPr>
          <w:lang w:val="en-US"/>
        </w:rPr>
        <w:t xml:space="preserve"> strongly linked to epigenetic abnormalities. </w:t>
      </w:r>
      <w:r w:rsidR="00F70C7A">
        <w:rPr>
          <w:lang w:val="en-US"/>
        </w:rPr>
        <w:t xml:space="preserve">Abnormal </w:t>
      </w:r>
      <w:r w:rsidR="00AE10EF">
        <w:rPr>
          <w:lang w:val="en-US"/>
        </w:rPr>
        <w:t>over</w:t>
      </w:r>
      <w:r w:rsidR="00F70C7A">
        <w:rPr>
          <w:lang w:val="en-US"/>
        </w:rPr>
        <w:t xml:space="preserve">expression of DNMT proteins has shown significant effects on multiple cancers (e.g. </w:t>
      </w:r>
      <w:r w:rsidR="00AE10EF">
        <w:rPr>
          <w:lang w:val="en-US"/>
        </w:rPr>
        <w:t>DNMT3A</w:t>
      </w:r>
      <w:r w:rsidR="00F70C7A">
        <w:rPr>
          <w:lang w:val="en-US"/>
        </w:rPr>
        <w:t xml:space="preserve"> in 25% of a</w:t>
      </w:r>
      <w:r w:rsidR="00F70C7A" w:rsidRPr="00F70C7A">
        <w:rPr>
          <w:lang w:val="en-US"/>
        </w:rPr>
        <w:t>cute myeloid leukemia</w:t>
      </w:r>
      <w:r w:rsidR="00F70C7A">
        <w:rPr>
          <w:lang w:val="en-US"/>
        </w:rPr>
        <w:t xml:space="preserve"> cases and </w:t>
      </w:r>
      <w:r w:rsidR="00AE10EF">
        <w:rPr>
          <w:lang w:val="en-US"/>
        </w:rPr>
        <w:t xml:space="preserve">DNMT1 </w:t>
      </w:r>
      <w:r w:rsidR="002E2FEE">
        <w:rPr>
          <w:lang w:val="en-US"/>
        </w:rPr>
        <w:t xml:space="preserve">in </w:t>
      </w:r>
      <w:r w:rsidR="00F70C7A">
        <w:rPr>
          <w:lang w:val="en-US"/>
        </w:rPr>
        <w:t xml:space="preserve">12% of </w:t>
      </w:r>
      <w:r w:rsidR="00AE10EF">
        <w:rPr>
          <w:lang w:val="en-US"/>
        </w:rPr>
        <w:t>uterine</w:t>
      </w:r>
      <w:r w:rsidR="00F70C7A">
        <w:rPr>
          <w:lang w:val="en-US"/>
        </w:rPr>
        <w:t xml:space="preserve"> cancer cases</w:t>
      </w:r>
      <w:r w:rsidR="00F91FD5">
        <w:rPr>
          <w:lang w:val="en-US"/>
        </w:rPr>
        <w:fldChar w:fldCharType="begin"/>
      </w:r>
      <w:r w:rsidR="00D34B3B">
        <w:rPr>
          <w:lang w:val="en-US"/>
        </w:rPr>
        <w:instrText xml:space="preserve"> ADDIN ZOTERO_ITEM CSL_CITATION {"citationID":"AyozyOfM","properties":{"formattedCitation":"\\super 13\\nosupersub{}","plainCitation":"13","noteIndex":0},"citationItems":[{"id":813,"uris":["http://zotero.org/users/local/oxMpWYo5/items/6T7GESGP"],"uri":["http://zotero.org/users/local/oxMpWYo5/items/6T7GESGP"],"itemData":{"id":813,"type":"article-journal","abstract":"Gliomas are primary malignant brain tumors. Monocytes have been proved to actively participate in tumor growth. Weighted gene co-expression network analysis was used to identify meaningful monocyte-related genes for clustering. Neural network and SVM were applied for validating clustering results. Somatic mutation and copy number variation were used for defining the features of identified clusters. Differentially expressed genes (DEGs) between the stratified groups after performing elastic regression and principal component analyses were used for the construction of risk scores. Monocytes were associated with glioma patients’ survival and exhibited high predictive value. The prognostic value of risk score in glioma was validated by the abundant expression of immune checkpoint and metabolic profile. Additionally, high risk score was positively associated with the expression of immunogenic and antigen presenting factors, which indicated high immune infiltration. A prognostic model based on risk score demonstrated high accuracy rate of receiver operating characteristic curves. Compared with previous studies, our research dissected functional roles of monocytes from large-scale analysis. Findings of our analyses strongly support an immune modulatory and prognostic role of monocytes in glioma progression. Notably, monocyte could be an effective predictor for therapy responses of glioma patients.","container-title":"Frontiers in Immunology","DOI":"10.3389/fimmu.2021.656541","ISSN":"1664-3224","journalAbbreviation":"Front Immunol","note":"PMID: 33959130\nPMCID: PMC8095378","page":"656541","source":"PubMed Central","title":"The Predictive Value of Monocytes in Immune Microenvironment and Prognosis of Glioma Patients Based on Machine Learning","volume":"12","author":[{"family":"Zhang","given":"Nan"},{"family":"Dai","given":"Ziyu"},{"family":"Wu","given":"Wantao"},{"family":"Wang","given":"Zeyu"},{"family":"Cao","given":"Hui"},{"family":"Zhang","given":"Yakun"},{"family":"Wang","given":"Zhanchao"},{"family":"Zhang","given":"Hao"},{"family":"Cheng","given":"Quan"}],"issued":{"date-parts":[["2021",4,16]]}}}],"schema":"https://github.com/citation-style-language/schema/raw/master/csl-citation.json"} </w:instrText>
      </w:r>
      <w:r w:rsidR="00F91FD5">
        <w:rPr>
          <w:lang w:val="en-US"/>
        </w:rPr>
        <w:fldChar w:fldCharType="separate"/>
      </w:r>
      <w:r w:rsidR="00D34B3B" w:rsidRPr="00D34B3B">
        <w:rPr>
          <w:rFonts w:ascii="Calibri" w:hAnsi="Calibri" w:cs="Calibri"/>
          <w:szCs w:val="24"/>
          <w:vertAlign w:val="superscript"/>
        </w:rPr>
        <w:t>13</w:t>
      </w:r>
      <w:r w:rsidR="00F91FD5">
        <w:rPr>
          <w:lang w:val="en-US"/>
        </w:rPr>
        <w:fldChar w:fldCharType="end"/>
      </w:r>
      <w:r w:rsidR="00AE10EF">
        <w:rPr>
          <w:lang w:val="en-US"/>
        </w:rPr>
        <w:t>). Conversely, underexpression of TET proteins has been shown in some cancer types (</w:t>
      </w:r>
      <w:r w:rsidR="005373F6">
        <w:rPr>
          <w:lang w:val="en-US"/>
        </w:rPr>
        <w:t>e.g.,</w:t>
      </w:r>
      <w:r w:rsidR="00AE10EF">
        <w:rPr>
          <w:lang w:val="en-US"/>
        </w:rPr>
        <w:t xml:space="preserve"> up to 58% of c</w:t>
      </w:r>
      <w:r w:rsidR="00AE10EF" w:rsidRPr="00AE10EF">
        <w:rPr>
          <w:lang w:val="en-US"/>
        </w:rPr>
        <w:t>hronic myelomonocytic leukemia</w:t>
      </w:r>
      <w:r w:rsidR="00AE10EF">
        <w:rPr>
          <w:lang w:val="en-US"/>
        </w:rPr>
        <w:t xml:space="preserve"> cases). </w:t>
      </w:r>
      <w:r>
        <w:rPr>
          <w:lang w:val="en-US"/>
        </w:rPr>
        <w:t xml:space="preserve">Thus, epimutations can both increase and decrease gene expression, which is problematic </w:t>
      </w:r>
      <w:r w:rsidR="004E4674">
        <w:rPr>
          <w:lang w:val="en-US"/>
        </w:rPr>
        <w:t>with</w:t>
      </w:r>
      <w:r>
        <w:rPr>
          <w:lang w:val="en-US"/>
        </w:rPr>
        <w:t xml:space="preserve"> pro-tumor and tumor-suppressing genes, respectively. </w:t>
      </w:r>
    </w:p>
    <w:p w14:paraId="7B41F4FB" w14:textId="016740EB" w:rsidR="007A3240" w:rsidRDefault="007A3240" w:rsidP="005206DF">
      <w:pPr>
        <w:jc w:val="both"/>
        <w:rPr>
          <w:lang w:val="en-US"/>
        </w:rPr>
      </w:pPr>
      <w:r>
        <w:rPr>
          <w:lang w:val="en-US"/>
        </w:rPr>
        <w:t>Epigenetics can also drastically change the phenotype of cells and induce a pro-</w:t>
      </w:r>
      <w:r w:rsidR="001C3E0F">
        <w:rPr>
          <w:lang w:val="en-US"/>
        </w:rPr>
        <w:t xml:space="preserve"> or anti-</w:t>
      </w:r>
      <w:r>
        <w:rPr>
          <w:lang w:val="en-US"/>
        </w:rPr>
        <w:t>cancer state.</w:t>
      </w:r>
      <w:r w:rsidR="001C3E0F">
        <w:rPr>
          <w:lang w:val="en-US"/>
        </w:rPr>
        <w:t xml:space="preserve"> </w:t>
      </w:r>
    </w:p>
    <w:p w14:paraId="3A43F43F" w14:textId="5BFDE476" w:rsidR="007A3240" w:rsidRDefault="007A3240" w:rsidP="005206DF">
      <w:pPr>
        <w:jc w:val="both"/>
        <w:rPr>
          <w:lang w:val="en-US"/>
        </w:rPr>
      </w:pPr>
    </w:p>
    <w:p w14:paraId="363258F6" w14:textId="77777777" w:rsidR="007A3240" w:rsidRDefault="007A3240" w:rsidP="005206DF">
      <w:pPr>
        <w:jc w:val="both"/>
        <w:rPr>
          <w:lang w:val="en-US"/>
        </w:rPr>
      </w:pPr>
    </w:p>
    <w:p w14:paraId="1B06A99A" w14:textId="77777777" w:rsidR="00F91FD5" w:rsidRDefault="00F91FD5" w:rsidP="005206DF">
      <w:pPr>
        <w:jc w:val="both"/>
        <w:rPr>
          <w:lang w:val="en-US"/>
        </w:rPr>
      </w:pPr>
    </w:p>
    <w:p w14:paraId="0118F7BD" w14:textId="77777777" w:rsidR="00F91FD5" w:rsidRDefault="00F91FD5" w:rsidP="005206DF">
      <w:pPr>
        <w:jc w:val="both"/>
        <w:rPr>
          <w:lang w:val="en-US"/>
        </w:rPr>
      </w:pPr>
    </w:p>
    <w:p w14:paraId="49162707" w14:textId="0CDC21DA" w:rsidR="004E4674" w:rsidRDefault="0045699F" w:rsidP="005206DF">
      <w:pPr>
        <w:jc w:val="both"/>
        <w:rPr>
          <w:lang w:val="en-US"/>
        </w:rPr>
      </w:pPr>
      <w:r w:rsidRPr="0045699F">
        <w:rPr>
          <w:highlight w:val="yellow"/>
          <w:lang w:val="en-US"/>
        </w:rPr>
        <w:t>Example related to later work</w:t>
      </w:r>
      <w:r>
        <w:rPr>
          <w:lang w:val="en-US"/>
        </w:rPr>
        <w:t xml:space="preserve">. </w:t>
      </w:r>
      <w:r w:rsidR="004E4674">
        <w:rPr>
          <w:lang w:val="en-US"/>
        </w:rPr>
        <w:t xml:space="preserve">Alterations of the epigenomic landscape can cause widespread tumor and disease, and understanding this process is critical for </w:t>
      </w:r>
      <w:r w:rsidR="005373F6">
        <w:rPr>
          <w:lang w:val="en-US"/>
        </w:rPr>
        <w:t>well-being</w:t>
      </w:r>
      <w:r w:rsidR="004E4674">
        <w:rPr>
          <w:lang w:val="en-US"/>
        </w:rPr>
        <w:t>.</w:t>
      </w:r>
    </w:p>
    <w:p w14:paraId="0E2146EC" w14:textId="2DAA795E" w:rsidR="00F91FD5" w:rsidRDefault="00F91FD5" w:rsidP="005206DF">
      <w:pPr>
        <w:jc w:val="both"/>
        <w:rPr>
          <w:lang w:val="en-US"/>
        </w:rPr>
      </w:pPr>
    </w:p>
    <w:p w14:paraId="7FFED65F" w14:textId="6E7308CC" w:rsidR="00F91FD5" w:rsidRDefault="00F91FD5" w:rsidP="005206DF">
      <w:pPr>
        <w:jc w:val="both"/>
        <w:rPr>
          <w:lang w:val="en-US"/>
        </w:rPr>
      </w:pPr>
    </w:p>
    <w:p w14:paraId="4E2577EA" w14:textId="77777777" w:rsidR="00F91FD5" w:rsidRDefault="00F91FD5" w:rsidP="005206DF">
      <w:pPr>
        <w:jc w:val="both"/>
        <w:rPr>
          <w:lang w:val="en-US"/>
        </w:rPr>
      </w:pPr>
    </w:p>
    <w:p w14:paraId="0C664838" w14:textId="77777777" w:rsidR="00092D92" w:rsidRDefault="00092D92" w:rsidP="005206DF">
      <w:pPr>
        <w:jc w:val="both"/>
        <w:rPr>
          <w:lang w:val="en-US"/>
        </w:rPr>
      </w:pPr>
    </w:p>
    <w:p w14:paraId="753B1DE7" w14:textId="550C8E5B" w:rsidR="002E2FEE" w:rsidRPr="00092D92" w:rsidRDefault="00092D92" w:rsidP="005206DF">
      <w:pPr>
        <w:jc w:val="both"/>
        <w:rPr>
          <w:highlight w:val="lightGray"/>
          <w:lang w:val="en-US"/>
        </w:rPr>
      </w:pPr>
      <w:r w:rsidRPr="00092D92">
        <w:rPr>
          <w:highlight w:val="lightGray"/>
          <w:lang w:val="en-US"/>
        </w:rPr>
        <w:t>https://www.nature.com/articles/nri.2017.125</w:t>
      </w:r>
    </w:p>
    <w:p w14:paraId="1C2B3734" w14:textId="02BDC9E6" w:rsidR="00092D92" w:rsidRDefault="00092D92" w:rsidP="005206DF">
      <w:pPr>
        <w:jc w:val="both"/>
        <w:rPr>
          <w:color w:val="222222"/>
          <w:sz w:val="27"/>
          <w:szCs w:val="27"/>
          <w:shd w:val="clear" w:color="auto" w:fill="FFFFFF"/>
        </w:rPr>
      </w:pPr>
      <w:r w:rsidRPr="00092D92">
        <w:rPr>
          <w:color w:val="222222"/>
          <w:sz w:val="27"/>
          <w:szCs w:val="27"/>
          <w:highlight w:val="lightGray"/>
          <w:shd w:val="clear" w:color="auto" w:fill="FFFFFF"/>
        </w:rPr>
        <w:t>Ly6C</w:t>
      </w:r>
      <w:r w:rsidRPr="00092D92">
        <w:rPr>
          <w:color w:val="222222"/>
          <w:sz w:val="20"/>
          <w:szCs w:val="20"/>
          <w:highlight w:val="lightGray"/>
          <w:shd w:val="clear" w:color="auto" w:fill="FFFFFF"/>
          <w:vertAlign w:val="superscript"/>
        </w:rPr>
        <w:t>hi</w:t>
      </w:r>
      <w:r w:rsidRPr="00092D92">
        <w:rPr>
          <w:color w:val="222222"/>
          <w:sz w:val="27"/>
          <w:szCs w:val="27"/>
          <w:highlight w:val="lightGray"/>
          <w:shd w:val="clear" w:color="auto" w:fill="FFFFFF"/>
        </w:rPr>
        <w:t> classical inflammatory monocytes (CD14</w:t>
      </w:r>
      <w:r w:rsidRPr="00092D92">
        <w:rPr>
          <w:color w:val="222222"/>
          <w:sz w:val="20"/>
          <w:szCs w:val="20"/>
          <w:highlight w:val="lightGray"/>
          <w:shd w:val="clear" w:color="auto" w:fill="FFFFFF"/>
          <w:vertAlign w:val="superscript"/>
        </w:rPr>
        <w:t>hi</w:t>
      </w:r>
      <w:r w:rsidRPr="00092D92">
        <w:rPr>
          <w:color w:val="222222"/>
          <w:sz w:val="27"/>
          <w:szCs w:val="27"/>
          <w:highlight w:val="lightGray"/>
          <w:shd w:val="clear" w:color="auto" w:fill="FFFFFF"/>
        </w:rPr>
        <w:t>CD16</w:t>
      </w:r>
      <w:r w:rsidRPr="00092D92">
        <w:rPr>
          <w:color w:val="222222"/>
          <w:sz w:val="20"/>
          <w:szCs w:val="20"/>
          <w:highlight w:val="lightGray"/>
          <w:shd w:val="clear" w:color="auto" w:fill="FFFFFF"/>
          <w:vertAlign w:val="superscript"/>
        </w:rPr>
        <w:t>−</w:t>
      </w:r>
      <w:r w:rsidRPr="00092D92">
        <w:rPr>
          <w:color w:val="222222"/>
          <w:sz w:val="27"/>
          <w:szCs w:val="27"/>
          <w:highlight w:val="lightGray"/>
          <w:shd w:val="clear" w:color="auto" w:fill="FFFFFF"/>
        </w:rPr>
        <w:t> in humans) and Ly6C</w:t>
      </w:r>
      <w:r w:rsidRPr="00092D92">
        <w:rPr>
          <w:color w:val="222222"/>
          <w:sz w:val="20"/>
          <w:szCs w:val="20"/>
          <w:highlight w:val="lightGray"/>
          <w:shd w:val="clear" w:color="auto" w:fill="FFFFFF"/>
          <w:vertAlign w:val="superscript"/>
        </w:rPr>
        <w:t>low</w:t>
      </w:r>
      <w:r w:rsidRPr="00092D92">
        <w:rPr>
          <w:color w:val="222222"/>
          <w:sz w:val="27"/>
          <w:szCs w:val="27"/>
          <w:highlight w:val="lightGray"/>
          <w:shd w:val="clear" w:color="auto" w:fill="FFFFFF"/>
        </w:rPr>
        <w:t> non-classical patrolling monocytes (CD14</w:t>
      </w:r>
      <w:r w:rsidRPr="00092D92">
        <w:rPr>
          <w:color w:val="222222"/>
          <w:sz w:val="20"/>
          <w:szCs w:val="20"/>
          <w:highlight w:val="lightGray"/>
          <w:shd w:val="clear" w:color="auto" w:fill="FFFFFF"/>
          <w:vertAlign w:val="superscript"/>
        </w:rPr>
        <w:t>+</w:t>
      </w:r>
      <w:r w:rsidRPr="00092D92">
        <w:rPr>
          <w:color w:val="222222"/>
          <w:sz w:val="27"/>
          <w:szCs w:val="27"/>
          <w:highlight w:val="lightGray"/>
          <w:shd w:val="clear" w:color="auto" w:fill="FFFFFF"/>
        </w:rPr>
        <w:t>CD16</w:t>
      </w:r>
      <w:r w:rsidRPr="00092D92">
        <w:rPr>
          <w:color w:val="222222"/>
          <w:sz w:val="20"/>
          <w:szCs w:val="20"/>
          <w:highlight w:val="lightGray"/>
          <w:shd w:val="clear" w:color="auto" w:fill="FFFFFF"/>
          <w:vertAlign w:val="superscript"/>
        </w:rPr>
        <w:t>hi</w:t>
      </w:r>
      <w:r w:rsidRPr="00092D92">
        <w:rPr>
          <w:color w:val="222222"/>
          <w:sz w:val="27"/>
          <w:szCs w:val="27"/>
          <w:highlight w:val="lightGray"/>
          <w:shd w:val="clear" w:color="auto" w:fill="FFFFFF"/>
        </w:rPr>
        <w:t> in humans)</w:t>
      </w:r>
      <w:hyperlink r:id="rId7" w:anchor="ref-CR35" w:tooltip="Prinz, M., Priller, J., Sisodia, S. S. &amp; Ransohoff, R. M. Heterogeneity of CNS myeloid cells and their roles in neurodegeneration. Nat. Neurosci. 14, 1227–1235 (2011)." w:history="1">
        <w:r w:rsidRPr="00092D92">
          <w:rPr>
            <w:rStyle w:val="Hyperlink"/>
            <w:color w:val="006699"/>
            <w:sz w:val="20"/>
            <w:szCs w:val="20"/>
            <w:highlight w:val="lightGray"/>
          </w:rPr>
          <w:t>35</w:t>
        </w:r>
      </w:hyperlink>
      <w:r w:rsidRPr="00092D92">
        <w:rPr>
          <w:color w:val="222222"/>
          <w:sz w:val="27"/>
          <w:szCs w:val="27"/>
          <w:highlight w:val="lightGray"/>
          <w:shd w:val="clear" w:color="auto" w:fill="FFFFFF"/>
        </w:rPr>
        <w:t>. Ly6C</w:t>
      </w:r>
      <w:r w:rsidRPr="00092D92">
        <w:rPr>
          <w:color w:val="222222"/>
          <w:sz w:val="20"/>
          <w:szCs w:val="20"/>
          <w:highlight w:val="lightGray"/>
          <w:shd w:val="clear" w:color="auto" w:fill="FFFFFF"/>
          <w:vertAlign w:val="superscript"/>
        </w:rPr>
        <w:t>low</w:t>
      </w:r>
      <w:r w:rsidRPr="00092D92">
        <w:rPr>
          <w:color w:val="222222"/>
          <w:sz w:val="27"/>
          <w:szCs w:val="27"/>
          <w:highlight w:val="lightGray"/>
          <w:shd w:val="clear" w:color="auto" w:fill="FFFFFF"/>
        </w:rPr>
        <w:t> monocytes are derived from Ly6C</w:t>
      </w:r>
      <w:r w:rsidRPr="00092D92">
        <w:rPr>
          <w:color w:val="222222"/>
          <w:sz w:val="20"/>
          <w:szCs w:val="20"/>
          <w:highlight w:val="lightGray"/>
          <w:shd w:val="clear" w:color="auto" w:fill="FFFFFF"/>
          <w:vertAlign w:val="superscript"/>
        </w:rPr>
        <w:t>hi</w:t>
      </w:r>
      <w:r w:rsidRPr="00092D92">
        <w:rPr>
          <w:color w:val="222222"/>
          <w:sz w:val="27"/>
          <w:szCs w:val="27"/>
          <w:highlight w:val="lightGray"/>
          <w:shd w:val="clear" w:color="auto" w:fill="FFFFFF"/>
        </w:rPr>
        <w:t> monocytes in either the blood or the bone marrow (BM)</w:t>
      </w:r>
      <w:hyperlink r:id="rId8" w:anchor="ref-CR36" w:tooltip="Yona, S. et al. Fate mapping reveals origins and dynamics of monocytes and tissue macrophages under homeostasis. Immunity 38, 79–91 (2013)." w:history="1">
        <w:r w:rsidRPr="00092D92">
          <w:rPr>
            <w:rStyle w:val="Hyperlink"/>
            <w:color w:val="006699"/>
            <w:sz w:val="20"/>
            <w:szCs w:val="20"/>
            <w:highlight w:val="lightGray"/>
          </w:rPr>
          <w:t>36</w:t>
        </w:r>
      </w:hyperlink>
      <w:r w:rsidRPr="00092D92">
        <w:rPr>
          <w:color w:val="222222"/>
          <w:sz w:val="27"/>
          <w:szCs w:val="27"/>
          <w:highlight w:val="lightGray"/>
          <w:shd w:val="clear" w:color="auto" w:fill="FFFFFF"/>
        </w:rPr>
        <w:t>. During certain diseases or injuries involving breach of the </w:t>
      </w:r>
      <w:hyperlink r:id="rId9" w:anchor="Glos1" w:history="1">
        <w:r w:rsidRPr="00092D92">
          <w:rPr>
            <w:rStyle w:val="Hyperlink"/>
            <w:color w:val="006699"/>
            <w:sz w:val="27"/>
            <w:szCs w:val="27"/>
            <w:highlight w:val="lightGray"/>
            <w:shd w:val="clear" w:color="auto" w:fill="FFFFFF"/>
          </w:rPr>
          <w:t>blood–brain barrier</w:t>
        </w:r>
      </w:hyperlink>
      <w:r w:rsidRPr="00092D92">
        <w:rPr>
          <w:color w:val="222222"/>
          <w:sz w:val="27"/>
          <w:szCs w:val="27"/>
          <w:highlight w:val="lightGray"/>
          <w:shd w:val="clear" w:color="auto" w:fill="FFFFFF"/>
        </w:rPr>
        <w:t> (BBB), Ly6C</w:t>
      </w:r>
      <w:r w:rsidRPr="00092D92">
        <w:rPr>
          <w:color w:val="222222"/>
          <w:sz w:val="20"/>
          <w:szCs w:val="20"/>
          <w:highlight w:val="lightGray"/>
          <w:shd w:val="clear" w:color="auto" w:fill="FFFFFF"/>
          <w:vertAlign w:val="superscript"/>
        </w:rPr>
        <w:t>hi</w:t>
      </w:r>
      <w:r w:rsidRPr="00092D92">
        <w:rPr>
          <w:color w:val="222222"/>
          <w:sz w:val="27"/>
          <w:szCs w:val="27"/>
          <w:highlight w:val="lightGray"/>
          <w:shd w:val="clear" w:color="auto" w:fill="FFFFFF"/>
        </w:rPr>
        <w:t> monocytes may infiltrate the brain parenchyma and differentiate into microglia-like cells, which are intermingled with the resident microglia, to exacerbate or alleviate disease progression</w:t>
      </w:r>
      <w:hyperlink r:id="rId10" w:anchor="ref-CR29" w:tooltip="Prinz, M. &amp; Priller, J. Microglia and brain macrophages in the molecular age: from origin to neuropsychiatric disease. Nat. Rev. Neurosci. 15, 300–312 (2014)." w:history="1">
        <w:r w:rsidRPr="00092D92">
          <w:rPr>
            <w:rStyle w:val="Hyperlink"/>
            <w:color w:val="006699"/>
            <w:sz w:val="20"/>
            <w:szCs w:val="20"/>
            <w:highlight w:val="lightGray"/>
          </w:rPr>
          <w:t>29</w:t>
        </w:r>
      </w:hyperlink>
      <w:r w:rsidRPr="00092D92">
        <w:rPr>
          <w:color w:val="222222"/>
          <w:sz w:val="20"/>
          <w:szCs w:val="20"/>
          <w:highlight w:val="lightGray"/>
          <w:shd w:val="clear" w:color="auto" w:fill="FFFFFF"/>
          <w:vertAlign w:val="superscript"/>
        </w:rPr>
        <w:t>,</w:t>
      </w:r>
      <w:hyperlink r:id="rId11" w:anchor="ref-CR35" w:tooltip="Prinz, M., Priller, J., Sisodia, S. S. &amp; Ransohoff, R. M. Heterogeneity of CNS myeloid cells and their roles in neurodegeneration. Nat. Neurosci. 14, 1227–1235 (2011)." w:history="1">
        <w:r w:rsidRPr="00092D92">
          <w:rPr>
            <w:rStyle w:val="Hyperlink"/>
            <w:color w:val="006699"/>
            <w:sz w:val="20"/>
            <w:szCs w:val="20"/>
            <w:highlight w:val="lightGray"/>
          </w:rPr>
          <w:t>35</w:t>
        </w:r>
      </w:hyperlink>
      <w:r w:rsidRPr="00092D92">
        <w:rPr>
          <w:color w:val="222222"/>
          <w:sz w:val="27"/>
          <w:szCs w:val="27"/>
          <w:highlight w:val="lightGray"/>
          <w:shd w:val="clear" w:color="auto" w:fill="FFFFFF"/>
        </w:rPr>
        <w:t>.</w:t>
      </w:r>
    </w:p>
    <w:p w14:paraId="45F724CB" w14:textId="354B47FB" w:rsidR="00EC4DF1" w:rsidRDefault="00EC4DF1" w:rsidP="005206DF">
      <w:pPr>
        <w:jc w:val="both"/>
        <w:rPr>
          <w:color w:val="222222"/>
          <w:sz w:val="27"/>
          <w:szCs w:val="27"/>
          <w:shd w:val="clear" w:color="auto" w:fill="FFFFFF"/>
        </w:rPr>
      </w:pPr>
    </w:p>
    <w:p w14:paraId="0AE6B289" w14:textId="6106EFE1" w:rsidR="00092D92" w:rsidRDefault="008D16A6" w:rsidP="00250D03">
      <w:pPr>
        <w:pStyle w:val="Heading3"/>
        <w:rPr>
          <w:lang w:val="en-US"/>
        </w:rPr>
      </w:pPr>
      <w:bookmarkStart w:id="11" w:name="_Toc87641257"/>
      <w:r>
        <w:rPr>
          <w:lang w:val="en-US"/>
        </w:rPr>
        <w:t>Glioma</w:t>
      </w:r>
      <w:bookmarkEnd w:id="11"/>
    </w:p>
    <w:p w14:paraId="11F727C9" w14:textId="77777777" w:rsidR="001C38C5" w:rsidRPr="001C38C5" w:rsidRDefault="001C38C5" w:rsidP="001C38C5">
      <w:pPr>
        <w:rPr>
          <w:lang w:val="en-US"/>
        </w:rPr>
      </w:pPr>
    </w:p>
    <w:p w14:paraId="119C28E7" w14:textId="635FF7C3" w:rsidR="00092D92" w:rsidRDefault="00133AC1" w:rsidP="00250D03">
      <w:pPr>
        <w:pStyle w:val="Heading3"/>
        <w:rPr>
          <w:lang w:val="en-US"/>
        </w:rPr>
      </w:pPr>
      <w:bookmarkStart w:id="12" w:name="_Toc87641258"/>
      <w:r>
        <w:rPr>
          <w:lang w:val="en-US"/>
        </w:rPr>
        <w:t>Tumor-associated macrophages</w:t>
      </w:r>
      <w:bookmarkEnd w:id="12"/>
    </w:p>
    <w:p w14:paraId="13B87D34" w14:textId="23E3C2CF" w:rsidR="007B3EDE" w:rsidRPr="006F4766" w:rsidRDefault="0057683C" w:rsidP="005206DF">
      <w:pPr>
        <w:jc w:val="both"/>
        <w:rPr>
          <w:lang w:val="en-US"/>
        </w:rPr>
      </w:pPr>
      <w:r>
        <w:rPr>
          <w:lang w:val="en-US"/>
        </w:rPr>
        <w:t>Glioma has shown strong correlation with macrophages such as native microglia and infiltrating monocytes</w:t>
      </w:r>
      <w:r>
        <w:rPr>
          <w:lang w:val="en-US"/>
        </w:rPr>
        <w:fldChar w:fldCharType="begin"/>
      </w:r>
      <w:r w:rsidR="00D34B3B">
        <w:rPr>
          <w:lang w:val="en-US"/>
        </w:rPr>
        <w:instrText xml:space="preserve"> ADDIN ZOTERO_ITEM CSL_CITATION {"citationID":"ir2KWgKA","properties":{"formattedCitation":"\\super 13\\nosupersub{}","plainCitation":"13","noteIndex":0},"citationItems":[{"id":813,"uris":["http://zotero.org/users/local/oxMpWYo5/items/6T7GESGP"],"uri":["http://zotero.org/users/local/oxMpWYo5/items/6T7GESGP"],"itemData":{"id":813,"type":"article-journal","abstract":"Gliomas are primary malignant brain tumors. Monocytes have been proved to actively participate in tumor growth. Weighted gene co-expression network analysis was used to identify meaningful monocyte-related genes for clustering. Neural network and SVM were applied for validating clustering results. Somatic mutation and copy number variation were used for defining the features of identified clusters. Differentially expressed genes (DEGs) between the stratified groups after performing elastic regression and principal component analyses were used for the construction of risk scores. Monocytes were associated with glioma patients’ survival and exhibited high predictive value. The prognostic value of risk score in glioma was validated by the abundant expression of immune checkpoint and metabolic profile. Additionally, high risk score was positively associated with the expression of immunogenic and antigen presenting factors, which indicated high immune infiltration. A prognostic model based on risk score demonstrated high accuracy rate of receiver operating characteristic curves. Compared with previous studies, our research dissected functional roles of monocytes from large-scale analysis. Findings of our analyses strongly support an immune modulatory and prognostic role of monocytes in glioma progression. Notably, monocyte could be an effective predictor for therapy responses of glioma patients.","container-title":"Frontiers in Immunology","DOI":"10.3389/fimmu.2021.656541","ISSN":"1664-3224","journalAbbreviation":"Front Immunol","note":"PMID: 33959130\nPMCID: PMC8095378","page":"656541","source":"PubMed Central","title":"The Predictive Value of Monocytes in Immune Microenvironment and Prognosis of Glioma Patients Based on Machine Learning","volume":"12","author":[{"family":"Zhang","given":"Nan"},{"family":"Dai","given":"Ziyu"},{"family":"Wu","given":"Wantao"},{"family":"Wang","given":"Zeyu"},{"family":"Cao","given":"Hui"},{"family":"Zhang","given":"Yakun"},{"family":"Wang","given":"Zhanchao"},{"family":"Zhang","given":"Hao"},{"family":"Cheng","given":"Quan"}],"issued":{"date-parts":[["2021",4,16]]}}}],"schema":"https://github.com/citation-style-language/schema/raw/master/csl-citation.json"} </w:instrText>
      </w:r>
      <w:r>
        <w:rPr>
          <w:lang w:val="en-US"/>
        </w:rPr>
        <w:fldChar w:fldCharType="separate"/>
      </w:r>
      <w:r w:rsidR="00D34B3B" w:rsidRPr="00D34B3B">
        <w:rPr>
          <w:rFonts w:ascii="Calibri" w:hAnsi="Calibri" w:cs="Calibri"/>
          <w:szCs w:val="24"/>
          <w:vertAlign w:val="superscript"/>
        </w:rPr>
        <w:t>13</w:t>
      </w:r>
      <w:r>
        <w:rPr>
          <w:lang w:val="en-US"/>
        </w:rPr>
        <w:fldChar w:fldCharType="end"/>
      </w:r>
      <w:r w:rsidR="00A141CC">
        <w:rPr>
          <w:lang w:val="en-US"/>
        </w:rPr>
        <w:t>.</w:t>
      </w:r>
      <w:r w:rsidR="00CD604F">
        <w:rPr>
          <w:lang w:val="en-US"/>
        </w:rPr>
        <w:t xml:space="preserve"> </w:t>
      </w:r>
      <w:r w:rsidR="00A141CC">
        <w:rPr>
          <w:lang w:val="en-US"/>
        </w:rPr>
        <w:t>U</w:t>
      </w:r>
      <w:r w:rsidR="00E5205D">
        <w:rPr>
          <w:lang w:val="en-US"/>
        </w:rPr>
        <w:t>p to 50% of the tumor bulk in glioblastoma is made up of these tumor-associated macrophages (TAMs)</w:t>
      </w:r>
      <w:r w:rsidR="00C41214">
        <w:rPr>
          <w:lang w:val="en-US"/>
        </w:rPr>
        <w:fldChar w:fldCharType="begin"/>
      </w:r>
      <w:r w:rsidR="00D34B3B">
        <w:rPr>
          <w:lang w:val="en-US"/>
        </w:rPr>
        <w:instrText xml:space="preserve"> ADDIN ZOTERO_ITEM CSL_CITATION {"citationID":"qSNSoqjt","properties":{"formattedCitation":"\\super 14\\nosupersub{}","plainCitation":"14","noteIndex":0},"citationItems":[{"id":888,"uris":["http://zotero.org/users/local/oxMpWYo5/items/QHAP7BJN"],"uri":["http://zotero.org/users/local/oxMpWYo5/items/QHAP7BJN"],"itemData":{"id":888,"type":"article-journal","abstract":"Spinal ependymomas may rarely arise from heterotopic ependymal cell clusters and thus occur in an extraspinal location. Presentation of three cases and a review of the literature reveal that these tumors have characteristic radiographic and clinical features. They occur mainly in patients in the third decade of life, and present either in the soft tissue posterior to the sacrum or in the pelvis. In the case of posterior tumors, the patient exhibits a mass which is usually mistaken for a pilonidal cyst. Patients whose tumor is pelvic in location present with sphincter disturbances or dysfunction of the sacral nerve roots. Conventional and computerized tomographic studies will reveal erosion of the sacrum. Myelography will demonstrate an extradural mass indenting the thecal sac from below. The protein in the cerebrospinal fluid will be normal. A combined posterior and anterior approach with the goal of complete tumor removal is the procedure of choice. If this is not feasible, then radiation therapy should be employed. Because of the increased incidence of systemic metastases, the average postoperative survival is approximately 10 years.","container-title":"Journal of Neurosurgery","DOI":"10.3171/jns.1979.51.3.0383","ISSN":"0022-3085","issue":"3","journalAbbreviation":"J Neurosurg","language":"eng","note":"PMID: 469584","page":"383-391","source":"PubMed","title":"Extraspinal ependymomas. Report of three cases","volume":"51","author":[{"family":"Morantz","given":"R. A."},{"family":"Kepes","given":"J. J."},{"family":"Batnitzky","given":"S."},{"family":"Masterson","given":"B. J."}],"issued":{"date-parts":[["1979",9]]}}}],"schema":"https://github.com/citation-style-language/schema/raw/master/csl-citation.json"} </w:instrText>
      </w:r>
      <w:r w:rsidR="00C41214">
        <w:rPr>
          <w:lang w:val="en-US"/>
        </w:rPr>
        <w:fldChar w:fldCharType="separate"/>
      </w:r>
      <w:r w:rsidR="00D34B3B" w:rsidRPr="00D34B3B">
        <w:rPr>
          <w:rFonts w:ascii="Calibri" w:hAnsi="Calibri" w:cs="Calibri"/>
          <w:szCs w:val="24"/>
          <w:vertAlign w:val="superscript"/>
        </w:rPr>
        <w:t>14</w:t>
      </w:r>
      <w:r w:rsidR="00C41214">
        <w:rPr>
          <w:lang w:val="en-US"/>
        </w:rPr>
        <w:fldChar w:fldCharType="end"/>
      </w:r>
      <w:r w:rsidR="00E5205D">
        <w:rPr>
          <w:lang w:val="en-US"/>
        </w:rPr>
        <w:t>.</w:t>
      </w:r>
      <w:r w:rsidR="00A141CC">
        <w:rPr>
          <w:lang w:val="en-US"/>
        </w:rPr>
        <w:t xml:space="preserve"> </w:t>
      </w:r>
      <w:r w:rsidR="0010452F">
        <w:rPr>
          <w:lang w:val="en-US"/>
        </w:rPr>
        <w:t>While microglia are the resident macrophages, i</w:t>
      </w:r>
      <w:r w:rsidR="00B53C46">
        <w:rPr>
          <w:lang w:val="en-US"/>
        </w:rPr>
        <w:t>n response to brain lesions</w:t>
      </w:r>
      <w:r w:rsidR="00067DFE">
        <w:rPr>
          <w:lang w:val="en-US"/>
        </w:rPr>
        <w:t xml:space="preserve"> caused by glioma or other diseases</w:t>
      </w:r>
      <w:r w:rsidR="00B53C46">
        <w:rPr>
          <w:lang w:val="en-US"/>
        </w:rPr>
        <w:t xml:space="preserve">, circulating </w:t>
      </w:r>
      <w:r w:rsidR="00534E32" w:rsidRPr="00534E32">
        <w:rPr>
          <w:lang w:val="en-US"/>
        </w:rPr>
        <w:t>lymphocyte antigen 6</w:t>
      </w:r>
      <w:r w:rsidR="008B49A6" w:rsidRPr="008B49A6">
        <w:rPr>
          <w:vertAlign w:val="superscript"/>
          <w:lang w:val="en-US"/>
        </w:rPr>
        <w:t>hi</w:t>
      </w:r>
      <w:r w:rsidR="008B49A6">
        <w:rPr>
          <w:lang w:val="en-US"/>
        </w:rPr>
        <w:t xml:space="preserve"> </w:t>
      </w:r>
      <w:r w:rsidR="00534E32" w:rsidRPr="00534E32">
        <w:rPr>
          <w:lang w:val="en-US"/>
        </w:rPr>
        <w:t>C-C chemokine receptor type 2</w:t>
      </w:r>
      <w:r w:rsidR="008B49A6">
        <w:rPr>
          <w:vertAlign w:val="superscript"/>
          <w:lang w:val="en-US"/>
        </w:rPr>
        <w:t>+</w:t>
      </w:r>
      <w:r w:rsidR="00534E32" w:rsidRPr="00534E32">
        <w:rPr>
          <w:lang w:val="en-US"/>
        </w:rPr>
        <w:t xml:space="preserve"> </w:t>
      </w:r>
      <w:r w:rsidR="00534E32">
        <w:rPr>
          <w:lang w:val="en-US"/>
        </w:rPr>
        <w:t>(</w:t>
      </w:r>
      <w:r w:rsidR="00B53C46" w:rsidRPr="00A3700A">
        <w:rPr>
          <w:lang w:val="en-US"/>
        </w:rPr>
        <w:t>Ly</w:t>
      </w:r>
      <w:r w:rsidR="00433374">
        <w:rPr>
          <w:lang w:val="en-US"/>
        </w:rPr>
        <w:noBreakHyphen/>
      </w:r>
      <w:r w:rsidR="00B53C46" w:rsidRPr="00A3700A">
        <w:rPr>
          <w:lang w:val="en-US"/>
        </w:rPr>
        <w:t>6C</w:t>
      </w:r>
      <w:r w:rsidR="00B53C46" w:rsidRPr="00430EBF">
        <w:rPr>
          <w:vertAlign w:val="superscript"/>
          <w:lang w:val="en-US"/>
        </w:rPr>
        <w:t>hi</w:t>
      </w:r>
      <w:r w:rsidR="00B53C46" w:rsidRPr="00A3700A">
        <w:rPr>
          <w:lang w:val="en-US"/>
        </w:rPr>
        <w:t>CCR2</w:t>
      </w:r>
      <w:r w:rsidR="00B53C46" w:rsidRPr="00430EBF">
        <w:rPr>
          <w:vertAlign w:val="superscript"/>
          <w:lang w:val="en-US"/>
        </w:rPr>
        <w:t>+</w:t>
      </w:r>
      <w:r w:rsidR="00534E32">
        <w:rPr>
          <w:lang w:val="en-US"/>
        </w:rPr>
        <w:t xml:space="preserve">) </w:t>
      </w:r>
      <w:r w:rsidR="00B53C46">
        <w:rPr>
          <w:lang w:val="en-US"/>
        </w:rPr>
        <w:t xml:space="preserve">monocytes are preferentially recruited </w:t>
      </w:r>
      <w:r w:rsidR="0010452F">
        <w:rPr>
          <w:lang w:val="en-US"/>
        </w:rPr>
        <w:t xml:space="preserve">into the brain, </w:t>
      </w:r>
      <w:r w:rsidR="00B53C46">
        <w:rPr>
          <w:lang w:val="en-US"/>
        </w:rPr>
        <w:t>and differentiate into microglia</w:t>
      </w:r>
      <w:r w:rsidR="00CC17D3">
        <w:rPr>
          <w:lang w:val="en-US"/>
        </w:rPr>
        <w:t>-like cells</w:t>
      </w:r>
      <w:r w:rsidR="00B53C46">
        <w:rPr>
          <w:lang w:val="en-US"/>
        </w:rPr>
        <w:fldChar w:fldCharType="begin"/>
      </w:r>
      <w:r w:rsidR="00D34B3B">
        <w:rPr>
          <w:lang w:val="en-US"/>
        </w:rPr>
        <w:instrText xml:space="preserve"> ADDIN ZOTERO_ITEM CSL_CITATION {"citationID":"JImDX8Bn","properties":{"formattedCitation":"\\super 15,16\\nosupersub{}","plainCitation":"15,16","noteIndex":0},"citationItems":[{"id":861,"uris":["http://zotero.org/users/local/oxMpWYo5/items/LKW83ZVI"],"uri":["http://zotero.org/users/local/oxMpWYo5/items/LKW83ZVI"],"itemData":{"id":861,"type":"article-journal","abstract":"Microglia are crucially important myeloid cells in the CNS and constitute the first immunological barrier against pathogens and environmental insults. The factors controlling microglia recruitment from the blood remain elusive and the direct circulating microglia precursor has not yet been identified in vivo. Using a panel of bone marrow chimeric and adoptive transfer experiments, we found that circulating Ly-6C(hi)CCR2(+) monocytes were preferentially recruited to the lesioned brain and differentiated into microglia. Notably, microglia engraftment in CNS pathologies, which are not associated with overt blood-brain barrier disruption, required previous conditioning of brain (for example, by direct tissue irradiation). Our results identify Ly-6C(hi)CCR2(+) monocytes as direct precursors of microglia in the adult brain and establish the importance of local factors in the adult CNS for microglia engraftment.","container-title":"Nature Neuroscience","DOI":"10.1038/nn2015","ISSN":"1097-6256","issue":"12","journalAbbreviation":"Nat Neurosci","language":"eng","note":"PMID: 18026096","page":"1544-1553","source":"PubMed","title":"Microglia in the adult brain arise from Ly-6ChiCCR2+ monocytes only under defined host conditions","volume":"10","author":[{"family":"Mildner","given":"Alexander"},{"family":"Schmidt","given":"Hauke"},{"family":"Nitsche","given":"Mirko"},{"family":"Merkler","given":"Doron"},{"family":"Hanisch","given":"Uwe-Karsten"},{"family":"Mack","given":"Matthias"},{"family":"Heikenwalder","given":"Mathias"},{"family":"Brück","given":"Wolfgang"},{"family":"Priller","given":"Josef"},{"family":"Prinz","given":"Marco"}],"issued":{"date-parts":[["2007",12]]}}},{"id":810,"uris":["http://zotero.org/users/local/oxMpWYo5/items/BKYMQV4H"],"uri":["http://zotero.org/users/local/oxMpWYo5/items/BKYMQV4H"],"itemData":{"id":810,"type":"article-journal","abstract":"Previous studies have demonstrated a potential role of brain endogenous microglia and meningeal macrophages in inflammation and brain injury during bacterial meningitis. However, the contribution of previously engrafted monocytes and microglia to this process is still unknown. We therefore used genetically labelled bone marrow-derived cells from transgenic mice expressing the green fluorescent protein (GFP) under the chicken β-actin promoter to deliver fluorescently labelled monocytes to the diseased brain. Approximately 24 hours after Streptococcus pneumoniae infection, GFP-expressing parenchymal microglia changed their morphology to an activated phenotype and upregulated major histocompatibility complex class II molecules. Bacterial meningitis increased the engraftment of GFP+ monocytes and their differentiation to microglia during the post-inflammatory period, but not during acute meningitis. Importantly, these newly recruited monocytes became an integral part of the pool of parenchymal microglia and contributed to the clearance of damaged tissue by increased lysosomal activity and close location to apoptotic cells. Thus, circulating cells entering the brain such as monocytes/macrophages might provide a potential cellular target for the treatment of the tissue damage following meningitis via peripheral cell therapy.","container-title":"Brain","DOI":"10.1093/brain/awl206","ISSN":"0006-8950","issue":"9","journalAbbreviation":"Brain","page":"2394-2403","source":"Silverchair","title":"Circulating monocytes engraft in the brain, differentiate into microglia and contribute to the pathology following meningitis in mice","volume":"129","author":[{"family":"Djukic","given":"Marija"},{"family":"Mildner","given":"Alexander"},{"family":"Schmidt","given":"Hauke"},{"family":"Czesnik","given":"Dirk"},{"family":"Brück","given":"Wolfgang"},{"family":"Priller","given":"Josef"},{"family":"Nau","given":"Roland"},{"family":"Prinz","given":"Marco"}],"issued":{"date-parts":[["2006",9,1]]}}}],"schema":"https://github.com/citation-style-language/schema/raw/master/csl-citation.json"} </w:instrText>
      </w:r>
      <w:r w:rsidR="00B53C46">
        <w:rPr>
          <w:lang w:val="en-US"/>
        </w:rPr>
        <w:fldChar w:fldCharType="separate"/>
      </w:r>
      <w:r w:rsidR="00D34B3B" w:rsidRPr="00D34B3B">
        <w:rPr>
          <w:rFonts w:ascii="Calibri" w:hAnsi="Calibri" w:cs="Calibri"/>
          <w:szCs w:val="24"/>
          <w:vertAlign w:val="superscript"/>
        </w:rPr>
        <w:t>15,16</w:t>
      </w:r>
      <w:r w:rsidR="00B53C46">
        <w:rPr>
          <w:lang w:val="en-US"/>
        </w:rPr>
        <w:fldChar w:fldCharType="end"/>
      </w:r>
      <w:r w:rsidR="00B53C46">
        <w:rPr>
          <w:lang w:val="en-US"/>
        </w:rPr>
        <w:t>.</w:t>
      </w:r>
      <w:r w:rsidR="00975F76">
        <w:rPr>
          <w:lang w:val="en-US"/>
        </w:rPr>
        <w:t xml:space="preserve"> </w:t>
      </w:r>
      <w:r w:rsidR="00B53C46">
        <w:rPr>
          <w:lang w:val="en-US"/>
        </w:rPr>
        <w:t xml:space="preserve"> </w:t>
      </w:r>
      <w:r w:rsidR="0099446B">
        <w:rPr>
          <w:lang w:val="en-US"/>
        </w:rPr>
        <w:t xml:space="preserve">These non-native microglia show functional differences to their native counterparts, and thus are an important factor for disease progression. For instance, in </w:t>
      </w:r>
      <w:r w:rsidR="0099446B" w:rsidRPr="00AA12ED">
        <w:rPr>
          <w:lang w:val="en-US"/>
        </w:rPr>
        <w:t xml:space="preserve">Alzheimer's </w:t>
      </w:r>
      <w:r w:rsidR="0099446B">
        <w:rPr>
          <w:lang w:val="en-US"/>
        </w:rPr>
        <w:t>d</w:t>
      </w:r>
      <w:r w:rsidR="0099446B" w:rsidRPr="00AA12ED">
        <w:rPr>
          <w:lang w:val="en-US"/>
        </w:rPr>
        <w:t>isease</w:t>
      </w:r>
      <w:r w:rsidR="0099446B">
        <w:rPr>
          <w:lang w:val="en-US"/>
        </w:rPr>
        <w:t xml:space="preserve">, only </w:t>
      </w:r>
      <w:r w:rsidR="0008754E">
        <w:rPr>
          <w:lang w:val="en-US"/>
        </w:rPr>
        <w:t xml:space="preserve">microglia differentiated from </w:t>
      </w:r>
      <w:r w:rsidR="00B93F49">
        <w:rPr>
          <w:lang w:val="en-US"/>
        </w:rPr>
        <w:t xml:space="preserve">infiltrating </w:t>
      </w:r>
      <w:r w:rsidR="0099446B">
        <w:rPr>
          <w:lang w:val="en-US"/>
        </w:rPr>
        <w:t>monocytes</w:t>
      </w:r>
      <w:r w:rsidR="00546626">
        <w:rPr>
          <w:lang w:val="en-US"/>
        </w:rPr>
        <w:t xml:space="preserve"> </w:t>
      </w:r>
      <w:r w:rsidR="0099446B">
        <w:rPr>
          <w:lang w:val="en-US"/>
        </w:rPr>
        <w:t xml:space="preserve">are able to phagocytose the </w:t>
      </w:r>
      <w:r w:rsidR="0099446B" w:rsidRPr="00AA12ED">
        <w:rPr>
          <w:lang w:val="en-US"/>
        </w:rPr>
        <w:t xml:space="preserve">amyloid </w:t>
      </w:r>
      <w:r w:rsidR="0099446B">
        <w:rPr>
          <w:lang w:val="en-US"/>
        </w:rPr>
        <w:t>plaques that contribute to disease onset</w:t>
      </w:r>
      <w:r w:rsidR="00A1611A">
        <w:rPr>
          <w:lang w:val="en-US"/>
        </w:rPr>
        <w:t>, whereas native microglia are unable to do so</w:t>
      </w:r>
      <w:r w:rsidR="00546626">
        <w:rPr>
          <w:lang w:val="en-US"/>
        </w:rPr>
        <w:fldChar w:fldCharType="begin"/>
      </w:r>
      <w:r w:rsidR="00D34B3B">
        <w:rPr>
          <w:lang w:val="en-US"/>
        </w:rPr>
        <w:instrText xml:space="preserve"> ADDIN ZOTERO_ITEM CSL_CITATION {"citationID":"IOzvzK1m","properties":{"formattedCitation":"\\super 17\\nosupersub{}","plainCitation":"17","noteIndex":0},"citationItems":[{"id":866,"uris":["http://zotero.org/users/local/oxMpWYo5/items/3PDVXHRX"],"uri":["http://zotero.org/users/local/oxMpWYo5/items/3PDVXHRX"],"itemData":{"id":866,"type":"article-journal","container-title":"Neuron","DOI":"10.1016/j.neuron.2006.01.022","ISSN":"0896-6273","issue":"4","journalAbbreviation":"Neuron","language":"English","note":"publisher: Elsevier\nPMID: 16476660","page":"489-502","source":"www.cell.com","title":"Bone Marrow-Derived Microglia Play a Critical Role in Restricting Senile Plaque Formation in Alzheimer's Disease","volume":"49","author":[{"family":"Simard","given":"Alain R."},{"family":"Soulet","given":"Denis"},{"family":"Gowing","given":"Genevieve"},{"family":"Julien","given":"Jean-Pierre"},{"family":"Rivest","given":"Serge"}],"issued":{"date-parts":[["2006",2,16]]}}}],"schema":"https://github.com/citation-style-language/schema/raw/master/csl-citation.json"} </w:instrText>
      </w:r>
      <w:r w:rsidR="00546626">
        <w:rPr>
          <w:lang w:val="en-US"/>
        </w:rPr>
        <w:fldChar w:fldCharType="separate"/>
      </w:r>
      <w:r w:rsidR="00D34B3B" w:rsidRPr="00D34B3B">
        <w:rPr>
          <w:rFonts w:ascii="Calibri" w:hAnsi="Calibri" w:cs="Calibri"/>
          <w:szCs w:val="24"/>
          <w:vertAlign w:val="superscript"/>
        </w:rPr>
        <w:t>17</w:t>
      </w:r>
      <w:r w:rsidR="00546626">
        <w:rPr>
          <w:lang w:val="en-US"/>
        </w:rPr>
        <w:fldChar w:fldCharType="end"/>
      </w:r>
      <w:r w:rsidR="0099446B">
        <w:rPr>
          <w:lang w:val="en-US"/>
        </w:rPr>
        <w:t>.</w:t>
      </w:r>
      <w:r w:rsidR="00832823">
        <w:rPr>
          <w:lang w:val="en-US"/>
        </w:rPr>
        <w:t xml:space="preserve"> </w:t>
      </w:r>
      <w:r w:rsidR="0099446B">
        <w:rPr>
          <w:lang w:val="en-US"/>
        </w:rPr>
        <w:t>The mechanism</w:t>
      </w:r>
      <w:r w:rsidR="0000340C">
        <w:rPr>
          <w:lang w:val="en-US"/>
        </w:rPr>
        <w:t xml:space="preserve"> behind</w:t>
      </w:r>
      <w:r w:rsidR="0099446B">
        <w:rPr>
          <w:lang w:val="en-US"/>
        </w:rPr>
        <w:t xml:space="preserve"> this </w:t>
      </w:r>
      <w:r w:rsidR="0000340C">
        <w:rPr>
          <w:lang w:val="en-US"/>
        </w:rPr>
        <w:t>is</w:t>
      </w:r>
      <w:r w:rsidR="0099446B">
        <w:rPr>
          <w:lang w:val="en-US"/>
        </w:rPr>
        <w:t xml:space="preserve"> not clear, but</w:t>
      </w:r>
      <w:r w:rsidR="00206D7C">
        <w:rPr>
          <w:lang w:val="en-US"/>
        </w:rPr>
        <w:t xml:space="preserve"> </w:t>
      </w:r>
      <w:r w:rsidR="00577205">
        <w:t>i</w:t>
      </w:r>
      <w:r w:rsidR="00577205" w:rsidRPr="00365883">
        <w:t>nterleukin</w:t>
      </w:r>
      <w:r w:rsidR="00206D7C">
        <w:rPr>
          <w:lang w:val="en-US"/>
        </w:rPr>
        <w:t>-1</w:t>
      </w:r>
      <w:r w:rsidR="00206D7C" w:rsidRPr="00F01321">
        <w:rPr>
          <w:lang w:val="en-US"/>
        </w:rPr>
        <w:t>β</w:t>
      </w:r>
      <w:r w:rsidR="0099446B">
        <w:rPr>
          <w:lang w:val="en-US"/>
        </w:rPr>
        <w:t xml:space="preserve"> </w:t>
      </w:r>
      <w:r w:rsidR="00206D7C">
        <w:rPr>
          <w:lang w:val="en-US"/>
        </w:rPr>
        <w:t>(</w:t>
      </w:r>
      <w:r w:rsidR="0099446B" w:rsidRPr="00F01321">
        <w:rPr>
          <w:lang w:val="en-US"/>
        </w:rPr>
        <w:t>IL-1β</w:t>
      </w:r>
      <w:r w:rsidR="00206D7C">
        <w:rPr>
          <w:lang w:val="en-US"/>
        </w:rPr>
        <w:t>)</w:t>
      </w:r>
      <w:r w:rsidR="0099446B">
        <w:rPr>
          <w:lang w:val="en-US"/>
        </w:rPr>
        <w:t xml:space="preserve"> has been implicated a key signal for plaque phagocytosis through transgenic overexpression</w:t>
      </w:r>
      <w:r w:rsidR="0099446B">
        <w:rPr>
          <w:lang w:val="en-US"/>
        </w:rPr>
        <w:fldChar w:fldCharType="begin"/>
      </w:r>
      <w:r w:rsidR="00D34B3B">
        <w:rPr>
          <w:lang w:val="en-US"/>
        </w:rPr>
        <w:instrText xml:space="preserve"> ADDIN ZOTERO_ITEM CSL_CITATION {"citationID":"wXsqzYtU","properties":{"formattedCitation":"\\super 18\\nosupersub{}","plainCitation":"18","noteIndex":0},"citationItems":[{"id":879,"uris":["http://zotero.org/users/local/oxMpWYo5/items/HBLYYA9T"],"uri":["http://zotero.org/users/local/oxMpWYo5/items/HBLYYA9T"],"itemData":{"id":879,"type":"article-journal","abstract":"Neuroinflammation is a conspicuous feature of Alzheimer disease (AD) pathology and is thought to contribute to the ultimate neurodegeneration that ensues. IL-1 beta has emerged as a prime candidate underlying this response. Here we describe a transgenic mouse model of sustained IL-1 beta overexpression that was capable of driving robust neuroinflammation lasting months after transgene activation. This response was characterized by astrocytic and microglial activation in addition to induction of proinflammatory cytokines. Surprisingly, when triggered in the hippocampus of the APPswe/PS1dE9 mouse model of AD, 4 weeks of IL-1 beta overexpression led to a reduction in amyloid pathology. Congophilic plaque area fraction and frequency as well as insoluble amyloid beta 40 (A beta 40) and A beta 42 decreased significantly. These results demonstrate a possible adaptive role for IL-1 beta-driven neuroinflammation in AD and may help explain recent failures of antiinflammatory therapeutics for this disease.","container-title":"The Journal of Clinical Investigation","DOI":"10.1172/JCI31450","ISSN":"0021-9738","issue":"6","journalAbbreviation":"J Clin Invest","language":"eng","note":"PMID: 17549256\nPMCID: PMC1878531","page":"1595-1604","source":"PubMed","title":"Sustained hippocampal IL-1 beta overexpression mediates chronic neuroinflammation and ameliorates Alzheimer plaque pathology","volume":"117","author":[{"family":"Shaftel","given":"Solomon S."},{"family":"Kyrkanides","given":"Stephanos"},{"family":"Olschowka","given":"John A."},{"family":"Miller","given":"Jen-nie H."},{"family":"Johnson","given":"Renee E."},{"family":"O'Banion","given":"M. Kerry"}],"issued":{"date-parts":[["2007",6]]}}}],"schema":"https://github.com/citation-style-language/schema/raw/master/csl-citation.json"} </w:instrText>
      </w:r>
      <w:r w:rsidR="0099446B">
        <w:rPr>
          <w:lang w:val="en-US"/>
        </w:rPr>
        <w:fldChar w:fldCharType="separate"/>
      </w:r>
      <w:r w:rsidR="00D34B3B" w:rsidRPr="00D34B3B">
        <w:rPr>
          <w:rFonts w:ascii="Calibri" w:hAnsi="Calibri" w:cs="Calibri"/>
          <w:szCs w:val="24"/>
          <w:vertAlign w:val="superscript"/>
        </w:rPr>
        <w:t>18</w:t>
      </w:r>
      <w:r w:rsidR="0099446B">
        <w:rPr>
          <w:lang w:val="en-US"/>
        </w:rPr>
        <w:fldChar w:fldCharType="end"/>
      </w:r>
      <w:r w:rsidR="0099446B">
        <w:rPr>
          <w:lang w:val="en-US"/>
        </w:rPr>
        <w:t>.</w:t>
      </w:r>
      <w:r w:rsidR="00B1441E">
        <w:rPr>
          <w:lang w:val="en-US"/>
        </w:rPr>
        <w:t xml:space="preserve"> </w:t>
      </w:r>
      <w:r w:rsidR="0099446B">
        <w:rPr>
          <w:lang w:val="en-US"/>
        </w:rPr>
        <w:t>This activation effect could have relevance for cancer</w:t>
      </w:r>
      <w:r w:rsidR="0005724B">
        <w:rPr>
          <w:lang w:val="en-US"/>
        </w:rPr>
        <w:t xml:space="preserve"> progression</w:t>
      </w:r>
      <w:r w:rsidR="0099446B">
        <w:rPr>
          <w:lang w:val="en-US"/>
        </w:rPr>
        <w:t>, as glioblastoma has shown to aberrantly express</w:t>
      </w:r>
      <w:r w:rsidR="0099446B" w:rsidRPr="003317A9">
        <w:rPr>
          <w:lang w:val="en-US"/>
        </w:rPr>
        <w:t xml:space="preserve"> IL-1β</w:t>
      </w:r>
      <w:r w:rsidR="0099446B">
        <w:rPr>
          <w:lang w:val="en-US"/>
        </w:rPr>
        <w:fldChar w:fldCharType="begin"/>
      </w:r>
      <w:r w:rsidR="00D34B3B">
        <w:rPr>
          <w:lang w:val="en-US"/>
        </w:rPr>
        <w:instrText xml:space="preserve"> ADDIN ZOTERO_ITEM CSL_CITATION {"citationID":"LVJsr0RO","properties":{"formattedCitation":"\\super 19\\nosupersub{}","plainCitation":"19","noteIndex":0},"citationItems":[{"id":882,"uris":["http://zotero.org/users/local/oxMpWYo5/items/JNXLLUZZ"],"uri":["http://zotero.org/users/local/oxMpWYo5/items/JNXLLUZZ"],"itemData":{"id":882,"type":"article-journal","abstract":"Objective\nGlioblastoma is the most frequent and malignant form of primary brain tumor with grave prognosis. Mounting evidence supports that chronic inflammation (such as chronic overactivation of IL-1 system) is a crucial event in carcinogenesis and tumor progression. IL-1 also is an important cytokine with species-dependent regulations and roles in CNS cell activation. While much attention is paid to specific anti-tumor immunity, little is known about the role of chronic inflammation/innate immunity in glioma pathogenesis. In this study, we examined whether human astrocytic cells (including malignant gliomas) can produce IL-1 and its role in glioma progression.\n\nMethods\nWe used a combination of cell culture, real-time PCR, ELISA, western blot, immunocytochemistry, siRNA and plasmid transfection, micro-RNA analysis, angiogenesis (tube formation) assay, and neurotoxicity assay.\n\nResults\nGlioblastoma cells produced large quantities of IL-1 when activated, resembling macrophages/microglia. The activation signal was provided by IL-1 but not the pathogenic components LPS or poly IC. Glioblastoma cells were highly sensitive to IL-1 stimulation, suggesting its relevance in vivo. In human astrocytes, IL-1β mRNA was not translated to protein. Plasmid transfection also failed to produce IL-1 protein, suggesting active repression. Suppression of microRNAs that can target IL-1α/β did not induce IL-1 protein. Glioblastoma IL-1β processing occurred by the NLRP3 inflammasome, and ATP and nigericin increased IL-1β processing by upregulating NLRP3 expression, similar to macrophages. RNAi of annexin A2, a protein strongly implicated in glioma progression, prevented IL-1 induction, demonstrating its new role in innate immune activation. IL-1 also activated Stat3, a transcription factor crucial in glioma progression. IL-1 activated glioblastoma-conditioned media enhanced angiogenesis and neurotoxicity.\n\nConclusions\nOur results demonstrate unique, species-dependent immune activation mechanisms involving human astrocytes and astrogliomas. Specifically, the ability to produce IL-1 by glioblastoma cells may confer them a mesenchymal phenotype including increased migratory capacity, unique gene signature and proinflammatory signaling.","container-title":"PLoS ONE","DOI":"10.1371/journal.pone.0103432","ISSN":"1932-6203","issue":"7","journalAbbreviation":"PLoS One","note":"PMID: 25054228\nPMCID: PMC4108401","page":"e103432","source":"PubMed Central","title":"Aberrant Expression of Interleukin-1β and Inflammasome Activation in Human Malignant Gliomas","volume":"9","author":[{"family":"Tarassishin","given":"Leonid"},{"family":"Casper","given":"Diana"},{"family":"Lee","given":"Sunhee C."}],"issued":{"date-parts":[["2014",7,23]]}}}],"schema":"https://github.com/citation-style-language/schema/raw/master/csl-citation.json"} </w:instrText>
      </w:r>
      <w:r w:rsidR="0099446B">
        <w:rPr>
          <w:lang w:val="en-US"/>
        </w:rPr>
        <w:fldChar w:fldCharType="separate"/>
      </w:r>
      <w:r w:rsidR="00D34B3B" w:rsidRPr="00D34B3B">
        <w:rPr>
          <w:rFonts w:ascii="Calibri" w:hAnsi="Calibri" w:cs="Calibri"/>
          <w:szCs w:val="24"/>
          <w:vertAlign w:val="superscript"/>
        </w:rPr>
        <w:t>19</w:t>
      </w:r>
      <w:r w:rsidR="0099446B">
        <w:rPr>
          <w:lang w:val="en-US"/>
        </w:rPr>
        <w:fldChar w:fldCharType="end"/>
      </w:r>
      <w:r w:rsidR="00546626">
        <w:rPr>
          <w:lang w:val="en-US"/>
        </w:rPr>
        <w:t>.</w:t>
      </w:r>
      <w:r w:rsidR="00B1441E">
        <w:rPr>
          <w:lang w:val="en-US"/>
        </w:rPr>
        <w:t xml:space="preserve"> </w:t>
      </w:r>
      <w:r w:rsidR="00DC4BAE">
        <w:rPr>
          <w:lang w:val="en-US"/>
        </w:rPr>
        <w:t xml:space="preserve">If similar mechanisms exist, infiltrating monocytes may have an increased tumor fighting response </w:t>
      </w:r>
      <w:r w:rsidR="00BC298D">
        <w:rPr>
          <w:lang w:val="en-US"/>
        </w:rPr>
        <w:t xml:space="preserve">to glioblastoma </w:t>
      </w:r>
      <w:r w:rsidR="00DC4BAE">
        <w:rPr>
          <w:lang w:val="en-US"/>
        </w:rPr>
        <w:t xml:space="preserve">compared to the native microglia, which could drastically affect patient outcome. Hence, identifying </w:t>
      </w:r>
      <w:r w:rsidR="00C82DCB">
        <w:rPr>
          <w:lang w:val="en-US"/>
        </w:rPr>
        <w:t>the types of macrophages involved and their functional capacities could lead to improved treatment.</w:t>
      </w:r>
    </w:p>
    <w:p w14:paraId="53302874" w14:textId="76EF41C2" w:rsidR="00375EA3" w:rsidRDefault="00FC77A2" w:rsidP="005206DF">
      <w:pPr>
        <w:jc w:val="both"/>
        <w:rPr>
          <w:lang w:val="en-US"/>
        </w:rPr>
      </w:pPr>
      <w:r>
        <w:rPr>
          <w:lang w:val="en-US"/>
        </w:rPr>
        <w:lastRenderedPageBreak/>
        <w:t xml:space="preserve">Traditionally, macrophages have been divided into </w:t>
      </w:r>
      <w:r w:rsidR="00027029">
        <w:rPr>
          <w:lang w:val="en-US"/>
        </w:rPr>
        <w:t xml:space="preserve">two </w:t>
      </w:r>
      <w:r>
        <w:rPr>
          <w:lang w:val="en-US"/>
        </w:rPr>
        <w:t xml:space="preserve">types: the </w:t>
      </w:r>
      <w:r>
        <w:rPr>
          <w:color w:val="000000"/>
          <w:shd w:val="clear" w:color="auto" w:fill="FFFFFF"/>
        </w:rPr>
        <w:t>classically activated</w:t>
      </w:r>
      <w:r w:rsidR="00DE12F0">
        <w:rPr>
          <w:color w:val="000000"/>
          <w:shd w:val="clear" w:color="auto" w:fill="FFFFFF"/>
        </w:rPr>
        <w:t>,</w:t>
      </w:r>
      <w:r>
        <w:rPr>
          <w:color w:val="000000"/>
          <w:shd w:val="clear" w:color="auto" w:fill="FFFFFF"/>
        </w:rPr>
        <w:t xml:space="preserve"> pro-inflammatory</w:t>
      </w:r>
      <w:r w:rsidR="00DE12F0">
        <w:rPr>
          <w:color w:val="000000"/>
          <w:shd w:val="clear" w:color="auto" w:fill="FFFFFF"/>
        </w:rPr>
        <w:t>, anti-tumor</w:t>
      </w:r>
      <w:r>
        <w:rPr>
          <w:color w:val="000000"/>
          <w:shd w:val="clear" w:color="auto" w:fill="FFFFFF"/>
        </w:rPr>
        <w:t xml:space="preserve"> </w:t>
      </w:r>
      <w:r>
        <w:rPr>
          <w:lang w:val="en-US"/>
        </w:rPr>
        <w:t xml:space="preserve">M1 macrophages and the </w:t>
      </w:r>
      <w:r>
        <w:rPr>
          <w:color w:val="000000"/>
          <w:shd w:val="clear" w:color="auto" w:fill="FFFFFF"/>
        </w:rPr>
        <w:t>alternatively activated</w:t>
      </w:r>
      <w:r w:rsidR="00DE12F0">
        <w:rPr>
          <w:color w:val="000000"/>
          <w:shd w:val="clear" w:color="auto" w:fill="FFFFFF"/>
        </w:rPr>
        <w:t>,</w:t>
      </w:r>
      <w:r>
        <w:rPr>
          <w:color w:val="000000"/>
          <w:shd w:val="clear" w:color="auto" w:fill="FFFFFF"/>
        </w:rPr>
        <w:t xml:space="preserve"> anti-inflammatory</w:t>
      </w:r>
      <w:r w:rsidR="00DE12F0">
        <w:rPr>
          <w:color w:val="000000"/>
          <w:shd w:val="clear" w:color="auto" w:fill="FFFFFF"/>
        </w:rPr>
        <w:t>, pro-tumor</w:t>
      </w:r>
      <w:r>
        <w:rPr>
          <w:lang w:val="en-US"/>
        </w:rPr>
        <w:t xml:space="preserve"> M2 macrophages</w:t>
      </w:r>
      <w:r w:rsidR="009777BD">
        <w:rPr>
          <w:lang w:val="en-US"/>
        </w:rPr>
        <w:fldChar w:fldCharType="begin"/>
      </w:r>
      <w:r w:rsidR="009777BD">
        <w:rPr>
          <w:lang w:val="en-US"/>
        </w:rPr>
        <w:instrText xml:space="preserve"> ADDIN ZOTERO_ITEM CSL_CITATION {"citationID":"KzudJpHV","properties":{"formattedCitation":"\\super 20\\nosupersub{}","plainCitation":"20","noteIndex":0},"citationItems":[{"id":1048,"uris":["http://zotero.org/users/local/oxMpWYo5/items/SLBG3V43"],"uri":["http://zotero.org/users/local/oxMpWYo5/items/SLBG3V43"],"itemData":{"id":1048,"type":"article-journal","abstract":"Tumor-associated macrophages (TAMs) represent one of the main tumor-infiltrating immune cell types and are generally categorized into either of two functionally contrasting subtypes, namely classical activated M1 macrophages and alternatively activated M2 macrophages. The former typically exerts anti-tumor functions, including directly mediate cytotoxicity and antibody-dependent cell-mediated cytotoxicity (ADCC) to kill tumor cells; the latter can promote the occurrence and metastasis of tumor cells, inhibit T cell-mediated anti-tumor immune response, promote tumor angiogenesis, and lead to tumor progression. Both M1 and M2 macrophages have high degree of plasticity and thus can be converted into each other upon tumor microenvironment changes or therapeutic interventions. As the relationship between TAMs and malignant tumors becoming clearer, TAMs have become a promising target for developing new cancer treatment. In this review, we summarize the origin and types of TAMs, TAMs interaction with tumors and tumor microenvironment, and up-to-date treatment strategies targeting TAMs.","container-title":"Frontiers in Immunology","DOI":"10.3389/fimmu.2020.583084","ISSN":"1664-3224","page":"3151","source":"Frontiers","title":"Tumor-Associated Macrophages in Tumor Immunity","volume":"11","author":[{"family":"Pan","given":"Yueyun"},{"family":"Yu","given":"Yinda"},{"family":"Wang","given":"Xiaojian"},{"family":"Zhang","given":"Ting"}],"issued":{"date-parts":[["2020"]]}}}],"schema":"https://github.com/citation-style-language/schema/raw/master/csl-citation.json"} </w:instrText>
      </w:r>
      <w:r w:rsidR="009777BD">
        <w:rPr>
          <w:lang w:val="en-US"/>
        </w:rPr>
        <w:fldChar w:fldCharType="separate"/>
      </w:r>
      <w:r w:rsidR="009777BD" w:rsidRPr="009777BD">
        <w:rPr>
          <w:rFonts w:ascii="Calibri" w:hAnsi="Calibri" w:cs="Calibri"/>
          <w:szCs w:val="24"/>
          <w:vertAlign w:val="superscript"/>
        </w:rPr>
        <w:t>20</w:t>
      </w:r>
      <w:r w:rsidR="009777BD">
        <w:rPr>
          <w:lang w:val="en-US"/>
        </w:rPr>
        <w:fldChar w:fldCharType="end"/>
      </w:r>
      <w:r>
        <w:rPr>
          <w:lang w:val="en-US"/>
        </w:rPr>
        <w:t xml:space="preserve">. However, </w:t>
      </w:r>
      <w:r w:rsidRPr="00E85291">
        <w:rPr>
          <w:i/>
          <w:iCs/>
          <w:lang w:val="en-US"/>
        </w:rPr>
        <w:t>in situ</w:t>
      </w:r>
      <w:r>
        <w:rPr>
          <w:lang w:val="en-US"/>
        </w:rPr>
        <w:t xml:space="preserve">, macrophages </w:t>
      </w:r>
      <w:r w:rsidR="00E85291">
        <w:rPr>
          <w:lang w:val="en-US"/>
        </w:rPr>
        <w:t>show high plasticity with molecular characteristics and functions of both.</w:t>
      </w:r>
      <w:r w:rsidR="007E29CD">
        <w:rPr>
          <w:lang w:val="en-US"/>
        </w:rPr>
        <w:t xml:space="preserve"> </w:t>
      </w:r>
      <w:r w:rsidR="00F13203">
        <w:rPr>
          <w:lang w:val="en-US"/>
        </w:rPr>
        <w:t>Phenotypic markers exist to differentiate them</w:t>
      </w:r>
      <w:r w:rsidR="00A70880">
        <w:rPr>
          <w:lang w:val="en-US"/>
        </w:rPr>
        <w:t xml:space="preserve"> (e.g., </w:t>
      </w:r>
      <w:r w:rsidR="00A70880" w:rsidRPr="00A70880">
        <w:rPr>
          <w:lang w:val="en-US"/>
        </w:rPr>
        <w:t>CD11b(+)CD209(+)</w:t>
      </w:r>
      <w:r w:rsidR="00A70880">
        <w:rPr>
          <w:lang w:val="en-US"/>
        </w:rPr>
        <w:t xml:space="preserve"> for M2)</w:t>
      </w:r>
      <w:r w:rsidR="00F13203">
        <w:rPr>
          <w:lang w:val="en-US"/>
        </w:rPr>
        <w:t>, but external stimulus can cause reprogramming</w:t>
      </w:r>
      <w:r w:rsidR="00A70880">
        <w:rPr>
          <w:lang w:val="en-US"/>
        </w:rPr>
        <w:t xml:space="preserve"> between M-types</w:t>
      </w:r>
      <w:r w:rsidR="009777BD">
        <w:rPr>
          <w:lang w:val="en-US"/>
        </w:rPr>
        <w:fldChar w:fldCharType="begin"/>
      </w:r>
      <w:r w:rsidR="009777BD">
        <w:rPr>
          <w:lang w:val="en-US"/>
        </w:rPr>
        <w:instrText xml:space="preserve"> ADDIN ZOTERO_ITEM CSL_CITATION {"citationID":"4Wwhg3ev","properties":{"formattedCitation":"\\super 21\\nosupersub{}","plainCitation":"21","noteIndex":0},"citationItems":[{"id":902,"uris":["http://zotero.org/users/local/oxMpWYo5/items/MAKELDEV"],"uri":["http://zotero.org/users/local/oxMpWYo5/items/MAKELDEV"],"itemData":{"id":902,"type":"article-journal","abstract":"Diversity and plasticity are hallmarks of cells of the monocyte-macrophage lineage. In response to IFNs, Toll-like receptor engagement, or IL-4/IL-13 signaling, macrophages undergo M1 (classical) or M2 (alternative) activation, which represent extremes of a continuum in a universe of activation states. Progress has now been made in defining the signaling pathways, transcriptional networks, and epigenetic mechanisms underlying M1-M2 or M2-like polarized activation. Functional skewing of mononuclear phagocytes occurs in vivo under physiological conditions (e.g., ontogenesis and pregnancy) and in pathology (allergic and chronic inflammation, tissue repair, infection, and cancer). However, in selected preclinical and clinical conditions, coexistence of cells in different activation states and unique or mixed phenotypes have been observed, a reflection of dynamic changes and complex tissue-derived signals. The identification of mechanisms and molecules associated with macrophage plasticity and polarized activation provides a basis for macrophage-centered diagnostic and therapeutic strategies.","container-title":"The Journal of Clinical Investigation","DOI":"10.1172/JCI59643","ISSN":"0021-9738","issue":"3","journalAbbreviation":"J Clin Invest","note":"PMID: 22378047\nPMCID: PMC3287223","page":"787-795","source":"PubMed Central","title":"Macrophage plasticity and polarization: in vivo veritas","title-short":"Macrophage plasticity and polarization","volume":"122","author":[{"family":"Sica","given":"Antonio"},{"family":"Mantovani","given":"Alberto"}],"issued":{"date-parts":[["2012",3,1]]}}}],"schema":"https://github.com/citation-style-language/schema/raw/master/csl-citation.json"} </w:instrText>
      </w:r>
      <w:r w:rsidR="009777BD">
        <w:rPr>
          <w:lang w:val="en-US"/>
        </w:rPr>
        <w:fldChar w:fldCharType="separate"/>
      </w:r>
      <w:r w:rsidR="009777BD" w:rsidRPr="009777BD">
        <w:rPr>
          <w:rFonts w:ascii="Calibri" w:hAnsi="Calibri" w:cs="Calibri"/>
          <w:szCs w:val="24"/>
          <w:vertAlign w:val="superscript"/>
        </w:rPr>
        <w:t>21</w:t>
      </w:r>
      <w:r w:rsidR="009777BD">
        <w:rPr>
          <w:lang w:val="en-US"/>
        </w:rPr>
        <w:fldChar w:fldCharType="end"/>
      </w:r>
      <w:r w:rsidR="00D74B96">
        <w:rPr>
          <w:lang w:val="en-US"/>
        </w:rPr>
        <w:t xml:space="preserve">. </w:t>
      </w:r>
      <w:r w:rsidR="00850073">
        <w:rPr>
          <w:lang w:val="en-US"/>
        </w:rPr>
        <w:t>For instance, i</w:t>
      </w:r>
      <w:r w:rsidR="00D74B96">
        <w:rPr>
          <w:lang w:val="en-US"/>
        </w:rPr>
        <w:t xml:space="preserve">n cytokine-deficient medium, </w:t>
      </w:r>
      <w:r w:rsidR="00A70880" w:rsidRPr="00A70880">
        <w:rPr>
          <w:lang w:val="en-US"/>
        </w:rPr>
        <w:t xml:space="preserve">M1 macrophages </w:t>
      </w:r>
      <w:r w:rsidR="00D74B96">
        <w:rPr>
          <w:lang w:val="en-US"/>
        </w:rPr>
        <w:t>can</w:t>
      </w:r>
      <w:r w:rsidR="004D0899">
        <w:rPr>
          <w:lang w:val="en-US"/>
        </w:rPr>
        <w:t xml:space="preserve"> transition </w:t>
      </w:r>
      <w:r w:rsidR="00A70880" w:rsidRPr="00A70880">
        <w:rPr>
          <w:lang w:val="en-US"/>
        </w:rPr>
        <w:t>to M2</w:t>
      </w:r>
      <w:r w:rsidR="006F038D">
        <w:rPr>
          <w:lang w:val="en-US"/>
        </w:rPr>
        <w:t xml:space="preserve"> type</w:t>
      </w:r>
      <w:r w:rsidR="00A70880">
        <w:rPr>
          <w:lang w:val="en-US"/>
        </w:rPr>
        <w:t xml:space="preserve"> and start expressing </w:t>
      </w:r>
      <w:r w:rsidR="00A70880" w:rsidRPr="00A70880">
        <w:rPr>
          <w:lang w:val="en-US"/>
        </w:rPr>
        <w:t>CD11b(+)CD209(+)</w:t>
      </w:r>
      <w:r w:rsidR="00A70880">
        <w:rPr>
          <w:lang w:val="en-US"/>
        </w:rPr>
        <w:t xml:space="preserve"> markers</w:t>
      </w:r>
      <w:r w:rsidR="00187134">
        <w:rPr>
          <w:lang w:val="en-US"/>
        </w:rPr>
        <w:fldChar w:fldCharType="begin"/>
      </w:r>
      <w:r w:rsidR="009777BD">
        <w:rPr>
          <w:lang w:val="en-US"/>
        </w:rPr>
        <w:instrText xml:space="preserve"> ADDIN ZOTERO_ITEM CSL_CITATION {"citationID":"yubdUAif","properties":{"formattedCitation":"\\super 22\\nosupersub{}","plainCitation":"22","noteIndex":0},"citationItems":[{"id":905,"uris":["http://zotero.org/users/local/oxMpWYo5/items/CFAB8Z7R"],"uri":["http://zotero.org/users/local/oxMpWYo5/items/CFAB8Z7R"],"itemData":{"id":905,"type":"article-journal","abstract":"Macrophages are dynamic cells that mature under the influence of signals from the local microenvironment into either classically (M1) or alternatively (M2) activated macrophages with specific functional and phenotypic properties. Although the phenotypic identification of M1 and M2 macrophages is well established in mice, this is less clear for human macrophages. In addition, the persistence and reversibility of polarized human phenotypes is not well established. Human peripheral blood monocytes were differentiated into uncommitted macrophages (M0) and then polarized to M1 and M2 phenotypes using LPS/IFN-γ and IL-4/IL-13, respectively. M1 and M2 were identified as CD64(+)CD80(+) and CD11b(+)CD209(+), respectively, by flow cytometry. Polarized M1 cells secreted IP-10, IFN-γ, IL-8, TNF-α, IL-1β, and RANTES, whereas M2 cells secreted IL-13, CCL17, and CCL18. Functionally, M2 cells were highly endocytic. In cytokine-deficient medium, the polarized macrophages reverted back to the M0 state within 12 days. If previously polarized macrophages were given the alternative polarizing stimulus after 6 days of resting in cytokine-deficient medium, a switch in polarization was seen (i.e., M1 macrophages switched to M2 and expressed CD11b(+)CD209(+) and vice versa). In summary, we report phenotypic identification of human M1 and M2 macrophages, their functional characteristics, and their ability to be reprogrammed given the appropriate stimuli.","container-title":"American Journal of Respiratory Cell and Molecular Biology","DOI":"10.1165/rcmb.2015-0012OC","ISSN":"1535-4989","issue":"5","journalAbbreviation":"Am J Respir Cell Mol Biol","language":"eng","note":"PMID: 25870903","page":"676-688","source":"PubMed","title":"Phenotypic, functional, and plasticity features of classical and alternatively activated human macrophages","volume":"53","author":[{"family":"Tarique","given":"Abdullah A."},{"family":"Logan","given":"Jayden"},{"family":"Thomas","given":"Emma"},{"family":"Holt","given":"Patrick G."},{"family":"Sly","given":"Peter D."},{"family":"Fantino","given":"Emmanuelle"}],"issued":{"date-parts":[["2015",11]]}}}],"schema":"https://github.com/citation-style-language/schema/raw/master/csl-citation.json"} </w:instrText>
      </w:r>
      <w:r w:rsidR="00187134">
        <w:rPr>
          <w:lang w:val="en-US"/>
        </w:rPr>
        <w:fldChar w:fldCharType="separate"/>
      </w:r>
      <w:r w:rsidR="009777BD" w:rsidRPr="009777BD">
        <w:rPr>
          <w:rFonts w:ascii="Calibri" w:hAnsi="Calibri" w:cs="Calibri"/>
          <w:szCs w:val="24"/>
          <w:vertAlign w:val="superscript"/>
        </w:rPr>
        <w:t>22</w:t>
      </w:r>
      <w:r w:rsidR="00187134">
        <w:rPr>
          <w:lang w:val="en-US"/>
        </w:rPr>
        <w:fldChar w:fldCharType="end"/>
      </w:r>
      <w:r w:rsidR="00D74B96">
        <w:rPr>
          <w:lang w:val="en-US"/>
        </w:rPr>
        <w:t xml:space="preserve">. </w:t>
      </w:r>
      <w:r w:rsidR="00B16D7E">
        <w:rPr>
          <w:lang w:val="en-US"/>
        </w:rPr>
        <w:t>Thus</w:t>
      </w:r>
      <w:r w:rsidR="007563EB">
        <w:rPr>
          <w:lang w:val="en-US"/>
        </w:rPr>
        <w:t xml:space="preserve">, </w:t>
      </w:r>
      <w:r w:rsidR="00AD170E">
        <w:rPr>
          <w:lang w:val="en-US"/>
        </w:rPr>
        <w:t>immuno</w:t>
      </w:r>
      <w:r w:rsidR="007563EB">
        <w:rPr>
          <w:lang w:val="en-US"/>
        </w:rPr>
        <w:t xml:space="preserve">phenotypic markers are </w:t>
      </w:r>
      <w:r w:rsidR="00F434AB">
        <w:rPr>
          <w:lang w:val="en-US"/>
        </w:rPr>
        <w:t>poorly</w:t>
      </w:r>
      <w:r w:rsidR="007563EB">
        <w:rPr>
          <w:lang w:val="en-US"/>
        </w:rPr>
        <w:t xml:space="preserve"> reliable </w:t>
      </w:r>
      <w:r w:rsidR="00F434AB">
        <w:rPr>
          <w:lang w:val="en-US"/>
        </w:rPr>
        <w:t>in</w:t>
      </w:r>
      <w:r w:rsidR="007563EB">
        <w:rPr>
          <w:lang w:val="en-US"/>
        </w:rPr>
        <w:t xml:space="preserve"> classify</w:t>
      </w:r>
      <w:r w:rsidR="00F434AB">
        <w:rPr>
          <w:lang w:val="en-US"/>
        </w:rPr>
        <w:t>ing</w:t>
      </w:r>
      <w:r w:rsidR="007563EB">
        <w:rPr>
          <w:lang w:val="en-US"/>
        </w:rPr>
        <w:t xml:space="preserve"> macrophages</w:t>
      </w:r>
      <w:r w:rsidR="00517047">
        <w:rPr>
          <w:lang w:val="en-US"/>
        </w:rPr>
        <w:t xml:space="preserve"> </w:t>
      </w:r>
      <w:r w:rsidR="00517047" w:rsidRPr="00517047">
        <w:rPr>
          <w:i/>
          <w:iCs/>
          <w:lang w:val="en-US"/>
        </w:rPr>
        <w:t>in situ</w:t>
      </w:r>
      <w:r w:rsidR="007563EB">
        <w:rPr>
          <w:lang w:val="en-US"/>
        </w:rPr>
        <w:t xml:space="preserve">. </w:t>
      </w:r>
      <w:r w:rsidR="00464145">
        <w:rPr>
          <w:lang w:val="en-US"/>
        </w:rPr>
        <w:t>Transcriptome can similarly be used to identify M-type</w:t>
      </w:r>
      <w:r w:rsidR="00464145">
        <w:rPr>
          <w:lang w:val="en-US"/>
        </w:rPr>
        <w:fldChar w:fldCharType="begin"/>
      </w:r>
      <w:r w:rsidR="009777BD">
        <w:rPr>
          <w:lang w:val="en-US"/>
        </w:rPr>
        <w:instrText xml:space="preserve"> ADDIN ZOTERO_ITEM CSL_CITATION {"citationID":"qutaUqqQ","properties":{"formattedCitation":"\\super 21\\nosupersub{}","plainCitation":"21","noteIndex":0},"citationItems":[{"id":902,"uris":["http://zotero.org/users/local/oxMpWYo5/items/MAKELDEV"],"uri":["http://zotero.org/users/local/oxMpWYo5/items/MAKELDEV"],"itemData":{"id":902,"type":"article-journal","abstract":"Diversity and plasticity are hallmarks of cells of the monocyte-macrophage lineage. In response to IFNs, Toll-like receptor engagement, or IL-4/IL-13 signaling, macrophages undergo M1 (classical) or M2 (alternative) activation, which represent extremes of a continuum in a universe of activation states. Progress has now been made in defining the signaling pathways, transcriptional networks, and epigenetic mechanisms underlying M1-M2 or M2-like polarized activation. Functional skewing of mononuclear phagocytes occurs in vivo under physiological conditions (e.g., ontogenesis and pregnancy) and in pathology (allergic and chronic inflammation, tissue repair, infection, and cancer). However, in selected preclinical and clinical conditions, coexistence of cells in different activation states and unique or mixed phenotypes have been observed, a reflection of dynamic changes and complex tissue-derived signals. The identification of mechanisms and molecules associated with macrophage plasticity and polarized activation provides a basis for macrophage-centered diagnostic and therapeutic strategies.","container-title":"The Journal of Clinical Investigation","DOI":"10.1172/JCI59643","ISSN":"0021-9738","issue":"3","journalAbbreviation":"J Clin Invest","note":"PMID: 22378047\nPMCID: PMC3287223","page":"787-795","source":"PubMed Central","title":"Macrophage plasticity and polarization: in vivo veritas","title-short":"Macrophage plasticity and polarization","volume":"122","author":[{"family":"Sica","given":"Antonio"},{"family":"Mantovani","given":"Alberto"}],"issued":{"date-parts":[["2012",3,1]]}}}],"schema":"https://github.com/citation-style-language/schema/raw/master/csl-citation.json"} </w:instrText>
      </w:r>
      <w:r w:rsidR="00464145">
        <w:rPr>
          <w:lang w:val="en-US"/>
        </w:rPr>
        <w:fldChar w:fldCharType="separate"/>
      </w:r>
      <w:r w:rsidR="009777BD" w:rsidRPr="009777BD">
        <w:rPr>
          <w:rFonts w:ascii="Calibri" w:hAnsi="Calibri" w:cs="Calibri"/>
          <w:szCs w:val="24"/>
          <w:vertAlign w:val="superscript"/>
        </w:rPr>
        <w:t>21</w:t>
      </w:r>
      <w:r w:rsidR="00464145">
        <w:rPr>
          <w:lang w:val="en-US"/>
        </w:rPr>
        <w:fldChar w:fldCharType="end"/>
      </w:r>
      <w:r w:rsidR="00464145">
        <w:rPr>
          <w:lang w:val="en-US"/>
        </w:rPr>
        <w:t>, but their inherent plasticity leaves a complex web of transcriptional and pathway differences that make</w:t>
      </w:r>
      <w:r w:rsidR="00170840">
        <w:rPr>
          <w:lang w:val="en-US"/>
        </w:rPr>
        <w:t>s</w:t>
      </w:r>
      <w:r w:rsidR="00464145">
        <w:rPr>
          <w:lang w:val="en-US"/>
        </w:rPr>
        <w:t xml:space="preserve"> </w:t>
      </w:r>
      <w:r w:rsidR="00170840">
        <w:rPr>
          <w:lang w:val="en-US"/>
        </w:rPr>
        <w:t>identification</w:t>
      </w:r>
      <w:r w:rsidR="00464145">
        <w:rPr>
          <w:lang w:val="en-US"/>
        </w:rPr>
        <w:t xml:space="preserve"> difficult. </w:t>
      </w:r>
      <w:r w:rsidR="00CF2396">
        <w:rPr>
          <w:lang w:val="en-US"/>
        </w:rPr>
        <w:t>Epigenetic phenotype has shown to be a strong method in differentiating closely related cells</w:t>
      </w:r>
      <w:r w:rsidR="00002BA4">
        <w:rPr>
          <w:lang w:val="en-US"/>
        </w:rPr>
        <w:t xml:space="preserve"> as well as determine cell lineage via epigenetic memory, as described above</w:t>
      </w:r>
      <w:r w:rsidR="00D34B3B">
        <w:rPr>
          <w:lang w:val="en-US"/>
        </w:rPr>
        <w:fldChar w:fldCharType="begin"/>
      </w:r>
      <w:r w:rsidR="009777BD">
        <w:rPr>
          <w:lang w:val="en-US"/>
        </w:rPr>
        <w:instrText xml:space="preserve"> ADDIN ZOTERO_ITEM CSL_CITATION {"citationID":"4VgXidLV","properties":{"formattedCitation":"\\super 23\\nosupersub{}","plainCitation":"23","noteIndex":0},"citationItems":[{"id":921,"uris":["http://zotero.org/users/local/oxMpWYo5/items/BMR7RSR4"],"uri":["http://zotero.org/users/local/oxMpWYo5/items/BMR7RSR4"],"itemData":{"id":921,"type":"article-journal","abstract":"It is recognized that the tumor microenvironment (TME) plays a critical role in the biology of cancer. To better understand the role of immune cell components in CNS tumors, we applied a deconvolution approach to bulk DNA methylation array data in a large set of newly profiled samples (n = 741) as well as samples from external data sources (n = 3311) of methylation-defined glial and glioneuronal tumors. Using the cell-type proportion data as input, we used dimensionality reduction to visualize sample-wise patterns that emerge from the cell type proportion estimations. In IDH-wildtype glioblastomas (n = 2,072), we identified distinct tumor clusters based on immune cell proportion and demonstrated an association with oncogenic alterations such as EGFR amplification and CDKN2A/B homozygous deletion. We also investigated the immune cluster-specific distribution of four malignant cellular states (AC-like, OPC-like, MES-like and NPC-like) in the IDH-wildtype cohort. We identified two major immune-based subgroups of IDH-mutant gliomas, which largely aligned with 1p/19q co-deletion status. Non-codeleted gliomas showed distinct proportions of a key genomic aberration (CDKN2A/B loss) among immune cell-based groups. We also observed significant positive correlations between monocyte proportion and expression of PD-L1 and PD-L2 (R = 0.54 and 0.68, respectively). Overall, the findings highlight specific roles of the TME in biology and classification of CNS tumors, where specific immune cell admixtures correlate with tumor types and genomic alterations.","container-title":"Acta Neuropathologica Communications","DOI":"10.1186/s40478-021-01249-9","ISSN":"2051-5960","issue":"1","journalAbbreviation":"Acta Neuropathologica Communications","page":"148","source":"BioMed Central","title":"Immune cell deconvolution of bulk DNA methylation data reveals an association with methylation class, key somatic alterations, and cell state in glial/glioneuronal tumors","volume":"9","author":[{"family":"Singh","given":"Omkar"},{"family":"Pratt","given":"Drew"},{"family":"Aldape","given":"Kenneth"}],"issued":{"date-parts":[["2021",9,8]]}}}],"schema":"https://github.com/citation-style-language/schema/raw/master/csl-citation.json"} </w:instrText>
      </w:r>
      <w:r w:rsidR="00D34B3B">
        <w:rPr>
          <w:lang w:val="en-US"/>
        </w:rPr>
        <w:fldChar w:fldCharType="separate"/>
      </w:r>
      <w:r w:rsidR="009777BD" w:rsidRPr="009777BD">
        <w:rPr>
          <w:rFonts w:ascii="Calibri" w:hAnsi="Calibri" w:cs="Calibri"/>
          <w:szCs w:val="24"/>
          <w:vertAlign w:val="superscript"/>
        </w:rPr>
        <w:t>23</w:t>
      </w:r>
      <w:r w:rsidR="00D34B3B">
        <w:rPr>
          <w:lang w:val="en-US"/>
        </w:rPr>
        <w:fldChar w:fldCharType="end"/>
      </w:r>
      <w:r w:rsidR="00AB57A6">
        <w:rPr>
          <w:lang w:val="en-US"/>
        </w:rPr>
        <w:t>.</w:t>
      </w:r>
      <w:r w:rsidR="00DE12F0">
        <w:rPr>
          <w:lang w:val="en-US"/>
        </w:rPr>
        <w:t xml:space="preserve"> </w:t>
      </w:r>
    </w:p>
    <w:p w14:paraId="53BAB765" w14:textId="77777777" w:rsidR="00C25C8A" w:rsidRDefault="00C25C8A" w:rsidP="005206DF">
      <w:pPr>
        <w:jc w:val="both"/>
        <w:rPr>
          <w:lang w:val="en-US"/>
        </w:rPr>
      </w:pPr>
    </w:p>
    <w:p w14:paraId="2428BE2C" w14:textId="29B991BC" w:rsidR="0099446B" w:rsidRDefault="0099446B" w:rsidP="005206DF">
      <w:pPr>
        <w:jc w:val="both"/>
        <w:rPr>
          <w:lang w:val="en-US"/>
        </w:rPr>
      </w:pPr>
    </w:p>
    <w:p w14:paraId="62378F4B" w14:textId="6A04A142" w:rsidR="00B53C46" w:rsidRDefault="00B53C46" w:rsidP="005206DF">
      <w:pPr>
        <w:jc w:val="both"/>
        <w:rPr>
          <w:lang w:val="en-US"/>
        </w:rPr>
      </w:pPr>
    </w:p>
    <w:p w14:paraId="19DE0EDE" w14:textId="09FA420B" w:rsidR="00EC4DF1" w:rsidRDefault="00EC4DF1" w:rsidP="00EC4DF1">
      <w:pPr>
        <w:jc w:val="both"/>
        <w:rPr>
          <w:lang w:val="en-US"/>
        </w:rPr>
      </w:pPr>
      <w:r>
        <w:rPr>
          <w:lang w:val="en-US"/>
        </w:rPr>
        <w:t>A</w:t>
      </w:r>
      <w:r w:rsidRPr="003F5740">
        <w:rPr>
          <w:lang w:val="en-US"/>
        </w:rPr>
        <w:t>fter ischemic stroke</w:t>
      </w:r>
      <w:r>
        <w:rPr>
          <w:lang w:val="en-US"/>
        </w:rPr>
        <w:t>, native microglia show compromised cell progression and largely adopt a pro-inflammatory phenotype compare to infiltrating monocytes</w:t>
      </w:r>
      <w:r>
        <w:rPr>
          <w:lang w:val="en-US"/>
        </w:rPr>
        <w:fldChar w:fldCharType="begin"/>
      </w:r>
      <w:r w:rsidR="002B6B23">
        <w:rPr>
          <w:lang w:val="en-US"/>
        </w:rPr>
        <w:instrText xml:space="preserve"> ADDIN ZOTERO_ITEM CSL_CITATION {"citationID":"0PyyRsGx","properties":{"formattedCitation":"\\super 24\\nosupersub{}","plainCitation":"24","noteIndex":0},"citationItems":[{"id":873,"uris":["http://zotero.org/users/local/oxMpWYo5/items/PUMWLH63"],"uri":["http://zotero.org/users/local/oxMpWYo5/items/PUMWLH63"],"itemData":{"id":873,"type":"article-journal","abstract":"The brain’s initial innate response to stroke is primarily mediated by microglia, the resident macrophage of the CNS. However, as early as 4 h after stroke, the blood–brain barrier is compromised and monocyte infiltration occurs. The lack of discriminating markers between these two myeloid populations has led many studies to generate conclusions based on the grouping of these two populations. A growing body of evidence now supports the distinct roles played by microglia and monocytes in many disease models.","container-title":"Journal of Neuroinflammation","DOI":"10.1186/s12974-015-0329-1","ISSN":"1742-2094","issue":"1","journalAbbreviation":"Journal of Neuroinflammation","page":"106","source":"BioMed Central","title":"Functional differences between microglia and monocytes after ischemic stroke","volume":"12","author":[{"family":"Ritzel","given":"Rodney M."},{"family":"Patel","given":"Anita R."},{"family":"Grenier","given":"Jeremy M."},{"family":"Crapser","given":"Joshua"},{"family":"Verma","given":"Rajkumar"},{"family":"Jellison","given":"Evan R."},{"family":"McCullough","given":"Louise D."}],"issued":{"date-parts":[["2015",5,29]]}}}],"schema":"https://github.com/citation-style-language/schema/raw/master/csl-citation.json"} </w:instrText>
      </w:r>
      <w:r>
        <w:rPr>
          <w:lang w:val="en-US"/>
        </w:rPr>
        <w:fldChar w:fldCharType="separate"/>
      </w:r>
      <w:r w:rsidR="002B6B23" w:rsidRPr="002B6B23">
        <w:rPr>
          <w:rFonts w:ascii="Calibri" w:hAnsi="Calibri" w:cs="Calibri"/>
          <w:szCs w:val="24"/>
          <w:vertAlign w:val="superscript"/>
        </w:rPr>
        <w:t>24</w:t>
      </w:r>
      <w:r>
        <w:rPr>
          <w:lang w:val="en-US"/>
        </w:rPr>
        <w:fldChar w:fldCharType="end"/>
      </w:r>
      <w:r>
        <w:rPr>
          <w:lang w:val="en-US"/>
        </w:rPr>
        <w:t>.</w:t>
      </w:r>
      <w:r w:rsidRPr="003F5740">
        <w:rPr>
          <w:lang w:val="en-US"/>
        </w:rPr>
        <w:t xml:space="preserve"> </w:t>
      </w:r>
    </w:p>
    <w:p w14:paraId="145A9CCE" w14:textId="77777777" w:rsidR="00AA1A24" w:rsidRDefault="00AA1A24" w:rsidP="005206DF">
      <w:pPr>
        <w:jc w:val="both"/>
        <w:rPr>
          <w:lang w:val="en-US"/>
        </w:rPr>
      </w:pPr>
    </w:p>
    <w:p w14:paraId="5A8952DC" w14:textId="77777777" w:rsidR="00B53C46" w:rsidRDefault="00B53C46" w:rsidP="005206DF">
      <w:pPr>
        <w:jc w:val="both"/>
        <w:rPr>
          <w:lang w:val="en-US"/>
        </w:rPr>
      </w:pPr>
    </w:p>
    <w:p w14:paraId="1E4CD1D0" w14:textId="2700FCF1" w:rsidR="00513AD2" w:rsidRDefault="00513AD2" w:rsidP="005206DF">
      <w:pPr>
        <w:jc w:val="both"/>
        <w:rPr>
          <w:lang w:val="en-US"/>
        </w:rPr>
      </w:pPr>
    </w:p>
    <w:p w14:paraId="6BF47035" w14:textId="4124BCA5" w:rsidR="00430EBF" w:rsidRDefault="00430EBF" w:rsidP="005206DF">
      <w:pPr>
        <w:jc w:val="both"/>
        <w:rPr>
          <w:lang w:val="en-US"/>
        </w:rPr>
      </w:pPr>
    </w:p>
    <w:p w14:paraId="3965E4E0" w14:textId="77777777" w:rsidR="00BB5E05" w:rsidRDefault="00BB5E05" w:rsidP="005206DF">
      <w:pPr>
        <w:jc w:val="both"/>
        <w:rPr>
          <w:lang w:val="en-US"/>
        </w:rPr>
      </w:pPr>
    </w:p>
    <w:p w14:paraId="73A0047F" w14:textId="77777777" w:rsidR="0057683C" w:rsidRDefault="0057683C" w:rsidP="005206DF">
      <w:pPr>
        <w:jc w:val="both"/>
        <w:rPr>
          <w:lang w:val="en-US"/>
        </w:rPr>
      </w:pPr>
    </w:p>
    <w:p w14:paraId="47BA635B" w14:textId="77777777" w:rsidR="0031724A" w:rsidRDefault="0031724A" w:rsidP="005206DF">
      <w:pPr>
        <w:jc w:val="both"/>
        <w:rPr>
          <w:lang w:val="en-US"/>
        </w:rPr>
      </w:pPr>
    </w:p>
    <w:p w14:paraId="2A0FC277" w14:textId="77777777" w:rsidR="0031724A" w:rsidRDefault="0031724A" w:rsidP="005206DF">
      <w:pPr>
        <w:jc w:val="both"/>
        <w:rPr>
          <w:lang w:val="en-US"/>
        </w:rPr>
      </w:pPr>
    </w:p>
    <w:p w14:paraId="64CF0280" w14:textId="77777777" w:rsidR="0031724A" w:rsidRDefault="0031724A" w:rsidP="005206DF">
      <w:pPr>
        <w:jc w:val="both"/>
        <w:rPr>
          <w:lang w:val="en-US"/>
        </w:rPr>
      </w:pPr>
    </w:p>
    <w:p w14:paraId="2FBE9307" w14:textId="77777777" w:rsidR="003F5740" w:rsidRDefault="003F5740" w:rsidP="005206DF">
      <w:pPr>
        <w:jc w:val="both"/>
        <w:rPr>
          <w:lang w:val="en-US"/>
        </w:rPr>
      </w:pPr>
    </w:p>
    <w:p w14:paraId="238FC385" w14:textId="77777777" w:rsidR="00CF7139" w:rsidRDefault="00CF7139" w:rsidP="005206DF">
      <w:pPr>
        <w:jc w:val="both"/>
        <w:rPr>
          <w:lang w:val="en-US"/>
        </w:rPr>
      </w:pPr>
    </w:p>
    <w:p w14:paraId="5C049B6C" w14:textId="77777777" w:rsidR="00CF7139" w:rsidRDefault="00CF7139" w:rsidP="005206DF">
      <w:pPr>
        <w:jc w:val="both"/>
        <w:rPr>
          <w:lang w:val="en-US"/>
        </w:rPr>
      </w:pPr>
    </w:p>
    <w:p w14:paraId="11462853" w14:textId="77777777" w:rsidR="00CF7139" w:rsidRDefault="00CF7139" w:rsidP="005206DF">
      <w:pPr>
        <w:jc w:val="both"/>
        <w:rPr>
          <w:lang w:val="en-US"/>
        </w:rPr>
      </w:pPr>
    </w:p>
    <w:p w14:paraId="1AEE2A1C" w14:textId="37CB6749" w:rsidR="00AA12ED" w:rsidRDefault="002822AF" w:rsidP="005206DF">
      <w:pPr>
        <w:jc w:val="both"/>
        <w:rPr>
          <w:lang w:val="en-US"/>
        </w:rPr>
      </w:pPr>
      <w:r>
        <w:rPr>
          <w:lang w:val="en-US"/>
        </w:rPr>
        <w:t>Phagocytosis is the defining characteristic of macrophages,</w:t>
      </w:r>
    </w:p>
    <w:p w14:paraId="3743B02F" w14:textId="3ACABF56" w:rsidR="002822AF" w:rsidRDefault="002822AF" w:rsidP="005206DF">
      <w:pPr>
        <w:jc w:val="both"/>
        <w:rPr>
          <w:lang w:val="en-US"/>
        </w:rPr>
      </w:pPr>
    </w:p>
    <w:p w14:paraId="0F1B0BEE" w14:textId="15280534" w:rsidR="002822AF" w:rsidRDefault="002822AF" w:rsidP="005206DF">
      <w:pPr>
        <w:jc w:val="both"/>
        <w:rPr>
          <w:lang w:val="en-US"/>
        </w:rPr>
      </w:pPr>
      <w:r>
        <w:rPr>
          <w:lang w:val="en-US"/>
        </w:rPr>
        <w:t xml:space="preserve">This occurs not only with amyloid plaques and Alzheimer’s, but with </w:t>
      </w:r>
      <w:r w:rsidRPr="002822AF">
        <w:rPr>
          <w:lang w:val="en-US"/>
        </w:rPr>
        <w:t>myelin debris in multiple sclerosis</w:t>
      </w:r>
    </w:p>
    <w:p w14:paraId="352CFD77" w14:textId="1A0482A5" w:rsidR="003F5740" w:rsidRDefault="003F5740" w:rsidP="005206DF">
      <w:pPr>
        <w:jc w:val="both"/>
        <w:rPr>
          <w:lang w:val="en-US"/>
        </w:rPr>
      </w:pPr>
    </w:p>
    <w:p w14:paraId="3A14A133" w14:textId="77777777" w:rsidR="003F5740" w:rsidRDefault="003F5740" w:rsidP="005206DF">
      <w:pPr>
        <w:jc w:val="both"/>
        <w:rPr>
          <w:lang w:val="en-US"/>
        </w:rPr>
      </w:pPr>
    </w:p>
    <w:p w14:paraId="194254FF" w14:textId="55F7A040" w:rsidR="00BB5E05" w:rsidRDefault="00BB5E05" w:rsidP="005206DF">
      <w:pPr>
        <w:jc w:val="both"/>
        <w:rPr>
          <w:lang w:val="en-US"/>
        </w:rPr>
      </w:pPr>
    </w:p>
    <w:p w14:paraId="2F3C13BC" w14:textId="42D9563E" w:rsidR="00C22ED4" w:rsidRDefault="00144D6F" w:rsidP="005206DF">
      <w:pPr>
        <w:pStyle w:val="Heading2"/>
        <w:jc w:val="both"/>
        <w:rPr>
          <w:lang w:val="en-US"/>
        </w:rPr>
      </w:pPr>
      <w:bookmarkStart w:id="13" w:name="_Toc87641259"/>
      <w:r>
        <w:rPr>
          <w:lang w:val="en-US"/>
        </w:rPr>
        <w:t>Quantifying methylation</w:t>
      </w:r>
      <w:bookmarkEnd w:id="13"/>
    </w:p>
    <w:p w14:paraId="7BC7FA90" w14:textId="2DBC433B" w:rsidR="004E566E" w:rsidRDefault="009F41F8" w:rsidP="00AF1D5C">
      <w:pPr>
        <w:rPr>
          <w:lang w:val="en-US"/>
        </w:rPr>
      </w:pPr>
      <w:r>
        <w:rPr>
          <w:lang w:val="en-US"/>
        </w:rPr>
        <w:t xml:space="preserve">DNAme has several advantages over other types of genetic analysis: (1) It is cell type specific, unlike normal DNA. (2) It is </w:t>
      </w:r>
      <w:r w:rsidR="00835BB4">
        <w:rPr>
          <w:lang w:val="en-US"/>
        </w:rPr>
        <w:t xml:space="preserve">more robust </w:t>
      </w:r>
      <w:r w:rsidR="00780AFE">
        <w:rPr>
          <w:lang w:val="en-US"/>
        </w:rPr>
        <w:t xml:space="preserve">against </w:t>
      </w:r>
      <w:r w:rsidR="00F838C0">
        <w:rPr>
          <w:lang w:val="en-US"/>
        </w:rPr>
        <w:t xml:space="preserve">transient </w:t>
      </w:r>
      <w:r w:rsidR="00780AFE">
        <w:rPr>
          <w:lang w:val="en-US"/>
        </w:rPr>
        <w:t xml:space="preserve">variation </w:t>
      </w:r>
      <w:r w:rsidR="00293593">
        <w:rPr>
          <w:lang w:val="en-US"/>
        </w:rPr>
        <w:t xml:space="preserve">than </w:t>
      </w:r>
      <w:r w:rsidR="009724D7">
        <w:rPr>
          <w:lang w:val="en-US"/>
        </w:rPr>
        <w:t>RNA</w:t>
      </w:r>
      <w:r w:rsidR="00835BB4">
        <w:rPr>
          <w:lang w:val="en-US"/>
        </w:rPr>
        <w:t xml:space="preserve"> expression. (3)</w:t>
      </w:r>
      <w:r w:rsidR="00097832">
        <w:rPr>
          <w:lang w:val="en-US"/>
        </w:rPr>
        <w:t xml:space="preserve"> A CpG site is either methylated or unmethylated</w:t>
      </w:r>
      <w:r w:rsidR="00DD26C1">
        <w:rPr>
          <w:lang w:val="en-US"/>
        </w:rPr>
        <w:t xml:space="preserve">, so there is no ambiguity compared to expression counts. </w:t>
      </w:r>
      <w:r w:rsidR="00097832">
        <w:rPr>
          <w:lang w:val="en-US"/>
        </w:rPr>
        <w:t>(</w:t>
      </w:r>
      <w:r w:rsidR="00DD26C1">
        <w:rPr>
          <w:lang w:val="en-US"/>
        </w:rPr>
        <w:t>4</w:t>
      </w:r>
      <w:r w:rsidR="00097832">
        <w:rPr>
          <w:lang w:val="en-US"/>
        </w:rPr>
        <w:t xml:space="preserve">) Special handling is not required, as is necessary with RNA. </w:t>
      </w:r>
      <w:r w:rsidR="00DD26C1">
        <w:rPr>
          <w:lang w:val="en-US"/>
        </w:rPr>
        <w:t>(</w:t>
      </w:r>
      <w:r w:rsidR="00DD26C1">
        <w:rPr>
          <w:lang w:val="en-US"/>
        </w:rPr>
        <w:t>5</w:t>
      </w:r>
      <w:r w:rsidR="00DD26C1">
        <w:rPr>
          <w:lang w:val="en-US"/>
        </w:rPr>
        <w:t xml:space="preserve">) Assays for DNAme are similar to normal DNA </w:t>
      </w:r>
      <w:r w:rsidR="004E566E">
        <w:rPr>
          <w:lang w:val="en-US"/>
        </w:rPr>
        <w:t>sequencing and</w:t>
      </w:r>
      <w:r w:rsidR="00342C6A">
        <w:rPr>
          <w:lang w:val="en-US"/>
        </w:rPr>
        <w:t xml:space="preserve"> can be easily integrated into a clinical setting. </w:t>
      </w:r>
      <w:r w:rsidR="00AF1D5C">
        <w:rPr>
          <w:lang w:val="en-US"/>
        </w:rPr>
        <w:t>There are many different methods of DNAme quantification</w:t>
      </w:r>
      <w:r w:rsidR="00AF1D5C">
        <w:rPr>
          <w:lang w:val="en-US"/>
        </w:rPr>
        <w:fldChar w:fldCharType="begin"/>
      </w:r>
      <w:r w:rsidR="00AF1D5C">
        <w:rPr>
          <w:lang w:val="en-US"/>
        </w:rPr>
        <w:instrText xml:space="preserve"> ADDIN ZOTERO_ITEM CSL_CITATION {"citationID":"3V2thpNM","properties":{"formattedCitation":"\\super 25\\nosupersub{}","plainCitation":"25","noteIndex":0},"citationItems":[{"id":1011,"uris":["http://zotero.org/users/local/oxMpWYo5/items/DB6GMWCC"],"uri":["http://zotero.org/users/local/oxMpWYo5/items/DB6GMWCC"],"itemData":{"id":1011,"type":"article-journal","abstract":"In the burgeoning field of epigenetics, there are several methods available to determine the methylation status of DNA samples. However, choosing the method that is best suited to answering a particular biological question still proves to be a difficult task. This review aims to provide biologists, particularly those new to the field of epigenetics, with a simple algorithm to help guide them in the selection of the most appropriate assay to meet their research needs. First of all, we have separated all methods into two categories: those that are used for: (1) the discovery of unknown epigenetic changes; and (2) the assessment of DNA methylation within particular regulatory regions/genes of interest. The techniques are then scrutinized and ranked according to their robustness, high throughput capabilities and cost. This review includes the majority of methods available to date, but with a particular focus on commercially available kits or other simple and straightforward solutions that have proven to be useful.","container-title":"Biology","DOI":"10.3390/biology5010003","ISSN":"2079-7737","issue":"1","journalAbbreviation":"Biology (Basel)","note":"PMID: 26751487\nPMCID: PMC4810160","page":"3","source":"PubMed Central","title":"DNA Methylation Analysis: Choosing the Right Method","title-short":"DNA Methylation Analysis","volume":"5","author":[{"family":"Kurdyukov","given":"Sergey"},{"family":"Bullock","given":"Martyn"}],"issued":{"date-parts":[["2016",1,6]]}}}],"schema":"https://github.com/citation-style-language/schema/raw/master/csl-citation.json"} </w:instrText>
      </w:r>
      <w:r w:rsidR="00AF1D5C">
        <w:rPr>
          <w:lang w:val="en-US"/>
        </w:rPr>
        <w:fldChar w:fldCharType="separate"/>
      </w:r>
      <w:r w:rsidR="00AF1D5C" w:rsidRPr="00AF1D5C">
        <w:rPr>
          <w:rFonts w:ascii="Calibri" w:hAnsi="Calibri" w:cs="Calibri"/>
          <w:szCs w:val="24"/>
          <w:vertAlign w:val="superscript"/>
        </w:rPr>
        <w:t>25</w:t>
      </w:r>
      <w:r w:rsidR="00AF1D5C">
        <w:rPr>
          <w:lang w:val="en-US"/>
        </w:rPr>
        <w:fldChar w:fldCharType="end"/>
      </w:r>
      <w:r w:rsidR="00AF1D5C">
        <w:rPr>
          <w:lang w:val="en-US"/>
        </w:rPr>
        <w:t>, but two sho</w:t>
      </w:r>
      <w:r w:rsidR="00A7645C">
        <w:rPr>
          <w:lang w:val="en-US"/>
        </w:rPr>
        <w:t>w</w:t>
      </w:r>
      <w:r w:rsidR="00AF1D5C">
        <w:rPr>
          <w:lang w:val="en-US"/>
        </w:rPr>
        <w:t xml:space="preserve"> the majority of use:</w:t>
      </w:r>
      <w:r w:rsidR="004E566E">
        <w:rPr>
          <w:lang w:val="en-US"/>
        </w:rPr>
        <w:t xml:space="preserve"> array-based profiling and </w:t>
      </w:r>
      <w:r w:rsidR="00C94963">
        <w:rPr>
          <w:lang w:val="en-US"/>
        </w:rPr>
        <w:t xml:space="preserve">whole genome </w:t>
      </w:r>
      <w:r w:rsidR="004E566E">
        <w:rPr>
          <w:lang w:val="en-US"/>
        </w:rPr>
        <w:t xml:space="preserve">bisulfite </w:t>
      </w:r>
      <w:r w:rsidR="008B3697">
        <w:rPr>
          <w:lang w:val="en-US"/>
        </w:rPr>
        <w:t>sequencing</w:t>
      </w:r>
      <w:r w:rsidR="004E566E">
        <w:rPr>
          <w:lang w:val="en-US"/>
        </w:rPr>
        <w:t xml:space="preserve">. </w:t>
      </w:r>
    </w:p>
    <w:p w14:paraId="2C05A733" w14:textId="4CCE6004" w:rsidR="00B171F5" w:rsidRDefault="00B171F5" w:rsidP="00B171F5">
      <w:pPr>
        <w:pStyle w:val="Heading3"/>
        <w:rPr>
          <w:lang w:val="en-US"/>
        </w:rPr>
      </w:pPr>
      <w:r>
        <w:rPr>
          <w:lang w:val="en-US"/>
        </w:rPr>
        <w:t xml:space="preserve">Array-based </w:t>
      </w:r>
    </w:p>
    <w:p w14:paraId="244652D8" w14:textId="38E4F6B2" w:rsidR="008B3697" w:rsidRDefault="008B3697" w:rsidP="008B3697">
      <w:pPr>
        <w:rPr>
          <w:lang w:val="en-US"/>
        </w:rPr>
      </w:pPr>
    </w:p>
    <w:p w14:paraId="01D899A6" w14:textId="500B8BA4" w:rsidR="008B3697" w:rsidRPr="008B3697" w:rsidRDefault="008B3697" w:rsidP="008B3697">
      <w:pPr>
        <w:rPr>
          <w:lang w:val="en-US"/>
        </w:rPr>
      </w:pPr>
      <w:r>
        <w:rPr>
          <w:lang w:val="en-US"/>
        </w:rPr>
        <w:t xml:space="preserve">The major disadvantage to this technique is the limited number of probes available. </w:t>
      </w:r>
      <w:r w:rsidR="002B6B23">
        <w:rPr>
          <w:lang w:val="en-US"/>
        </w:rPr>
        <w:t xml:space="preserve">Only about </w:t>
      </w:r>
      <w:r w:rsidRPr="008B3697">
        <w:rPr>
          <w:lang w:val="en-US"/>
        </w:rPr>
        <w:t>850</w:t>
      </w:r>
      <w:r w:rsidR="002B6B23">
        <w:rPr>
          <w:lang w:val="en-US"/>
        </w:rPr>
        <w:t>K</w:t>
      </w:r>
      <w:r>
        <w:rPr>
          <w:lang w:val="en-US"/>
        </w:rPr>
        <w:t xml:space="preserve"> </w:t>
      </w:r>
      <w:r w:rsidR="002B6B23">
        <w:rPr>
          <w:lang w:val="en-US"/>
        </w:rPr>
        <w:t xml:space="preserve">CpG </w:t>
      </w:r>
      <w:r>
        <w:rPr>
          <w:lang w:val="en-US"/>
        </w:rPr>
        <w:t xml:space="preserve">sites can be profiled via the Illumina </w:t>
      </w:r>
      <w:proofErr w:type="spellStart"/>
      <w:r w:rsidR="002B6B23" w:rsidRPr="002B6B23">
        <w:rPr>
          <w:lang w:val="en-US"/>
        </w:rPr>
        <w:t>MethylationEPIC</w:t>
      </w:r>
      <w:proofErr w:type="spellEnd"/>
      <w:r w:rsidR="002B6B23" w:rsidRPr="002B6B23">
        <w:rPr>
          <w:lang w:val="en-US"/>
        </w:rPr>
        <w:t xml:space="preserve"> </w:t>
      </w:r>
      <w:r w:rsidR="002B6B23">
        <w:rPr>
          <w:lang w:val="en-US"/>
        </w:rPr>
        <w:t xml:space="preserve">array, compared to the approximately 28M CpG sites in the genome. However, </w:t>
      </w:r>
      <w:r w:rsidR="003F5C64">
        <w:rPr>
          <w:lang w:val="en-US"/>
        </w:rPr>
        <w:t xml:space="preserve">it does cover </w:t>
      </w:r>
      <w:r w:rsidR="003F5C64" w:rsidRPr="003F5C64">
        <w:rPr>
          <w:lang w:val="en-US"/>
        </w:rPr>
        <w:t xml:space="preserve">99% of </w:t>
      </w:r>
      <w:r w:rsidR="003F5C64">
        <w:rPr>
          <w:lang w:val="en-US"/>
        </w:rPr>
        <w:t xml:space="preserve">human </w:t>
      </w:r>
      <w:r w:rsidR="003F5C64" w:rsidRPr="003F5C64">
        <w:rPr>
          <w:lang w:val="en-US"/>
        </w:rPr>
        <w:t>genes, 95% of CpG islands</w:t>
      </w:r>
      <w:r w:rsidR="003F5C64">
        <w:rPr>
          <w:lang w:val="en-US"/>
        </w:rPr>
        <w:t>, reliable between runs, and is</w:t>
      </w:r>
      <w:r w:rsidR="00A6396C">
        <w:rPr>
          <w:lang w:val="en-US"/>
        </w:rPr>
        <w:t xml:space="preserve"> generally consistent with the previous Illumina’s previous 450k and 27k probe arrays</w:t>
      </w:r>
      <w:r w:rsidR="002B6B23">
        <w:rPr>
          <w:lang w:val="en-US"/>
        </w:rPr>
        <w:fldChar w:fldCharType="begin"/>
      </w:r>
      <w:r w:rsidR="00AF1D5C">
        <w:rPr>
          <w:lang w:val="en-US"/>
        </w:rPr>
        <w:instrText xml:space="preserve"> ADDIN ZOTERO_ITEM CSL_CITATION {"citationID":"zZznAA3j","properties":{"formattedCitation":"\\super 26\\nosupersub{}","plainCitation":"26","noteIndex":0},"citationItems":[{"id":1050,"uris":["http://zotero.org/users/local/oxMpWYo5/items/CQRLQRLN"],"uri":["http://zotero.org/users/local/oxMpWYo5/items/CQRLQRLN"],"itemData":{"id":1050,"type":"article-journal","abstract":"In recent years the Illumina HumanMethylation450 (HM450) BeadChip has provided a user-friendly platform to profile DNA methylation in human samples. However, HM450 lacked coverage of distal regulatory elements. Illumina have now released the MethylationEPIC (EPIC) BeadChip, with new content specifically designed to target these regions. We have used HM450 and whole-genome bisulphite sequencing (WGBS) to perform a critical evaluation of the new EPIC array platform.","container-title":"Genome Biology","DOI":"10.1186/s13059-016-1066-1","ISSN":"1474-760X","issue":"1","journalAbbreviation":"Genome Biology","page":"208","source":"BioMed Central","title":"Critical evaluation of the Illumina MethylationEPIC BeadChip microarray for whole-genome DNA methylation profiling","volume":"17","author":[{"family":"Pidsley","given":"Ruth"},{"family":"Zotenko","given":"Elena"},{"family":"Peters","given":"Timothy J."},{"family":"Lawrence","given":"Mitchell G."},{"family":"Risbridger","given":"Gail P."},{"family":"Molloy","given":"Peter"},{"family":"Van Djik","given":"Susan"},{"family":"Muhlhausler","given":"Beverly"},{"family":"Stirzaker","given":"Clare"},{"family":"Clark","given":"Susan J."}],"issued":{"date-parts":[["2016",10,7]]}}}],"schema":"https://github.com/citation-style-language/schema/raw/master/csl-citation.json"} </w:instrText>
      </w:r>
      <w:r w:rsidR="002B6B23">
        <w:rPr>
          <w:lang w:val="en-US"/>
        </w:rPr>
        <w:fldChar w:fldCharType="separate"/>
      </w:r>
      <w:r w:rsidR="00AF1D5C" w:rsidRPr="00AF1D5C">
        <w:rPr>
          <w:rFonts w:ascii="Calibri" w:hAnsi="Calibri" w:cs="Calibri"/>
          <w:szCs w:val="24"/>
          <w:vertAlign w:val="superscript"/>
        </w:rPr>
        <w:t>26</w:t>
      </w:r>
      <w:r w:rsidR="002B6B23">
        <w:rPr>
          <w:lang w:val="en-US"/>
        </w:rPr>
        <w:fldChar w:fldCharType="end"/>
      </w:r>
      <w:r w:rsidR="003F5C64">
        <w:rPr>
          <w:lang w:val="en-US"/>
        </w:rPr>
        <w:t xml:space="preserve">. </w:t>
      </w:r>
      <w:r w:rsidR="0081499C">
        <w:rPr>
          <w:lang w:val="en-US"/>
        </w:rPr>
        <w:t>For complex regulatory, this may not be sufficient though, as some single CpG sites can drastically affect expression, so a</w:t>
      </w:r>
      <w:r w:rsidR="00F7506E">
        <w:rPr>
          <w:lang w:val="en-US"/>
        </w:rPr>
        <w:t xml:space="preserve"> technique with a wider genomic range may be necessary.</w:t>
      </w:r>
    </w:p>
    <w:p w14:paraId="34C43EA4" w14:textId="4819E72E" w:rsidR="005B1766" w:rsidRPr="005B1766" w:rsidRDefault="005B1766" w:rsidP="00250D03">
      <w:pPr>
        <w:pStyle w:val="Heading3"/>
        <w:rPr>
          <w:lang w:val="en-US"/>
        </w:rPr>
      </w:pPr>
      <w:bookmarkStart w:id="14" w:name="_Toc87641260"/>
      <w:r>
        <w:rPr>
          <w:lang w:val="en-US"/>
        </w:rPr>
        <w:t>Whole genome bisulfite sequencing</w:t>
      </w:r>
      <w:bookmarkEnd w:id="14"/>
    </w:p>
    <w:p w14:paraId="0D06C9C7" w14:textId="01314375" w:rsidR="00C22ED4" w:rsidRDefault="00C22ED4" w:rsidP="005206DF">
      <w:pPr>
        <w:jc w:val="both"/>
        <w:rPr>
          <w:lang w:val="en-US"/>
        </w:rPr>
      </w:pPr>
      <w:r>
        <w:rPr>
          <w:lang w:val="en-US"/>
        </w:rPr>
        <w:t xml:space="preserve">Whole genome bisulfite sequencing (WGBS) is the </w:t>
      </w:r>
      <w:r w:rsidR="00297705">
        <w:rPr>
          <w:lang w:val="en-US"/>
        </w:rPr>
        <w:t>gold standard</w:t>
      </w:r>
      <w:r>
        <w:rPr>
          <w:lang w:val="en-US"/>
        </w:rPr>
        <w:t xml:space="preserve"> technique for studying the epigenomic landscape</w:t>
      </w:r>
      <w:r w:rsidR="00417399">
        <w:rPr>
          <w:lang w:val="en-US"/>
        </w:rPr>
        <w:t xml:space="preserve"> since its development in 1992</w:t>
      </w:r>
      <w:r w:rsidR="00916B83">
        <w:rPr>
          <w:lang w:val="en-US"/>
        </w:rPr>
        <w:fldChar w:fldCharType="begin"/>
      </w:r>
      <w:r w:rsidR="00AF1D5C">
        <w:rPr>
          <w:lang w:val="en-US"/>
        </w:rPr>
        <w:instrText xml:space="preserve"> ADDIN ZOTERO_ITEM CSL_CITATION {"citationID":"JyTEyB0p","properties":{"formattedCitation":"\\super 25\\nosupersub{}","plainCitation":"25","noteIndex":0},"citationItems":[{"id":1011,"uris":["http://zotero.org/users/local/oxMpWYo5/items/DB6GMWCC"],"uri":["http://zotero.org/users/local/oxMpWYo5/items/DB6GMWCC"],"itemData":{"id":1011,"type":"article-journal","abstract":"In the burgeoning field of epigenetics, there are several methods available to determine the methylation status of DNA samples. However, choosing the method that is best suited to answering a particular biological question still proves to be a difficult task. This review aims to provide biologists, particularly those new to the field of epigenetics, with a simple algorithm to help guide them in the selection of the most appropriate assay to meet their research needs. First of all, we have separated all methods into two categories: those that are used for: (1) the discovery of unknown epigenetic changes; and (2) the assessment of DNA methylation within particular regulatory regions/genes of interest. The techniques are then scrutinized and ranked according to their robustness, high throughput capabilities and cost. This review includes the majority of methods available to date, but with a particular focus on commercially available kits or other simple and straightforward solutions that have proven to be useful.","container-title":"Biology","DOI":"10.3390/biology5010003","ISSN":"2079-7737","issue":"1","journalAbbreviation":"Biology (Basel)","note":"PMID: 26751487\nPMCID: PMC4810160","page":"3","source":"PubMed Central","title":"DNA Methylation Analysis: Choosing the Right Method","title-short":"DNA Methylation Analysis","volume":"5","author":[{"family":"Kurdyukov","given":"Sergey"},{"family":"Bullock","given":"Martyn"}],"issued":{"date-parts":[["2016",1,6]]}}}],"schema":"https://github.com/citation-style-language/schema/raw/master/csl-citation.json"} </w:instrText>
      </w:r>
      <w:r w:rsidR="00916B83">
        <w:rPr>
          <w:lang w:val="en-US"/>
        </w:rPr>
        <w:fldChar w:fldCharType="separate"/>
      </w:r>
      <w:r w:rsidR="00AF1D5C" w:rsidRPr="00AF1D5C">
        <w:rPr>
          <w:rFonts w:ascii="Calibri" w:hAnsi="Calibri" w:cs="Calibri"/>
          <w:szCs w:val="24"/>
          <w:vertAlign w:val="superscript"/>
        </w:rPr>
        <w:t>25</w:t>
      </w:r>
      <w:r w:rsidR="00916B83">
        <w:rPr>
          <w:lang w:val="en-US"/>
        </w:rPr>
        <w:fldChar w:fldCharType="end"/>
      </w:r>
      <w:r>
        <w:rPr>
          <w:lang w:val="en-US"/>
        </w:rPr>
        <w:t xml:space="preserve">. In this technique, sodium bisulfite </w:t>
      </w:r>
      <w:r w:rsidR="008420A0">
        <w:rPr>
          <w:lang w:val="en-US"/>
        </w:rPr>
        <w:t>deaminates</w:t>
      </w:r>
      <w:r>
        <w:rPr>
          <w:lang w:val="en-US"/>
        </w:rPr>
        <w:t xml:space="preserve"> unmethylated cytosines </w:t>
      </w:r>
      <w:r w:rsidR="008420A0">
        <w:rPr>
          <w:lang w:val="en-US"/>
        </w:rPr>
        <w:t>in</w:t>
      </w:r>
      <w:r>
        <w:rPr>
          <w:lang w:val="en-US"/>
        </w:rPr>
        <w:t>to uracil</w:t>
      </w:r>
      <w:r w:rsidR="008420A0">
        <w:rPr>
          <w:lang w:val="en-US"/>
        </w:rPr>
        <w:t>,</w:t>
      </w:r>
      <w:r>
        <w:rPr>
          <w:lang w:val="en-US"/>
        </w:rPr>
        <w:t xml:space="preserve"> </w:t>
      </w:r>
      <w:r w:rsidR="004E662E">
        <w:rPr>
          <w:lang w:val="en-US"/>
        </w:rPr>
        <w:t xml:space="preserve">whereas the 5mC bases </w:t>
      </w:r>
      <w:r w:rsidR="0043660A">
        <w:rPr>
          <w:lang w:val="en-US"/>
        </w:rPr>
        <w:t xml:space="preserve">are </w:t>
      </w:r>
      <w:r w:rsidR="00F86FEE" w:rsidRPr="00F86FEE">
        <w:rPr>
          <w:lang w:val="en-US"/>
        </w:rPr>
        <w:t>bisulfite conversion</w:t>
      </w:r>
      <w:r w:rsidR="004E662E">
        <w:rPr>
          <w:lang w:val="en-US"/>
        </w:rPr>
        <w:t xml:space="preserve">. </w:t>
      </w:r>
      <w:r w:rsidR="001F5E54">
        <w:rPr>
          <w:lang w:val="en-US"/>
        </w:rPr>
        <w:t xml:space="preserve">Subsequent polymerase chain reaction (PCR) converts the </w:t>
      </w:r>
      <w:r w:rsidR="00053EE8">
        <w:rPr>
          <w:lang w:val="en-US"/>
        </w:rPr>
        <w:t xml:space="preserve">newly </w:t>
      </w:r>
      <w:r w:rsidR="007A1399">
        <w:rPr>
          <w:lang w:val="en-US"/>
        </w:rPr>
        <w:t>generated</w:t>
      </w:r>
      <w:r w:rsidR="00AA3E52">
        <w:rPr>
          <w:lang w:val="en-US"/>
        </w:rPr>
        <w:t xml:space="preserve"> </w:t>
      </w:r>
      <w:proofErr w:type="spellStart"/>
      <w:r w:rsidR="001F5E54">
        <w:rPr>
          <w:lang w:val="en-US"/>
        </w:rPr>
        <w:t>uracils</w:t>
      </w:r>
      <w:proofErr w:type="spellEnd"/>
      <w:r w:rsidR="001F5E54">
        <w:rPr>
          <w:lang w:val="en-US"/>
        </w:rPr>
        <w:t xml:space="preserve"> </w:t>
      </w:r>
      <w:r w:rsidR="00053EE8">
        <w:rPr>
          <w:lang w:val="en-US"/>
        </w:rPr>
        <w:t>in</w:t>
      </w:r>
      <w:r w:rsidR="001F5E54">
        <w:rPr>
          <w:lang w:val="en-US"/>
        </w:rPr>
        <w:t xml:space="preserve">to </w:t>
      </w:r>
      <w:proofErr w:type="spellStart"/>
      <w:r w:rsidR="001F5E54">
        <w:rPr>
          <w:lang w:val="en-US"/>
        </w:rPr>
        <w:t>thymines</w:t>
      </w:r>
      <w:proofErr w:type="spellEnd"/>
      <w:r w:rsidR="001F5E54">
        <w:rPr>
          <w:lang w:val="en-US"/>
        </w:rPr>
        <w:t xml:space="preserve">, and </w:t>
      </w:r>
      <w:r>
        <w:rPr>
          <w:lang w:val="en-US"/>
        </w:rPr>
        <w:t xml:space="preserve">by comparing pre- and post-treatment sequencing, </w:t>
      </w:r>
      <w:r w:rsidR="001F5E54">
        <w:rPr>
          <w:lang w:val="en-US"/>
        </w:rPr>
        <w:t>t</w:t>
      </w:r>
      <w:r>
        <w:rPr>
          <w:lang w:val="en-US"/>
        </w:rPr>
        <w:t xml:space="preserve">he resulting </w:t>
      </w:r>
      <w:r w:rsidR="001F5E54">
        <w:rPr>
          <w:lang w:val="en-US"/>
        </w:rPr>
        <w:t xml:space="preserve">single nucleotide polymorphisms </w:t>
      </w:r>
      <w:r>
        <w:rPr>
          <w:lang w:val="en-US"/>
        </w:rPr>
        <w:t>(SNPs) allow</w:t>
      </w:r>
      <w:r w:rsidR="001F5E54">
        <w:rPr>
          <w:lang w:val="en-US"/>
        </w:rPr>
        <w:t xml:space="preserve"> identification of the 5mC bases</w:t>
      </w:r>
      <w:r>
        <w:rPr>
          <w:lang w:val="en-US"/>
        </w:rPr>
        <w:t xml:space="preserve">. </w:t>
      </w:r>
      <w:r w:rsidR="00450CB8">
        <w:rPr>
          <w:lang w:val="en-US"/>
        </w:rPr>
        <w:t xml:space="preserve">This is highly </w:t>
      </w:r>
      <w:r w:rsidR="006B1FD6">
        <w:rPr>
          <w:lang w:val="en-US"/>
        </w:rPr>
        <w:t>reliable</w:t>
      </w:r>
      <w:r w:rsidR="00450CB8">
        <w:rPr>
          <w:lang w:val="en-US"/>
        </w:rPr>
        <w:t xml:space="preserve"> (&gt;99%</w:t>
      </w:r>
      <w:r w:rsidR="006B1FD6">
        <w:rPr>
          <w:lang w:val="en-US"/>
        </w:rPr>
        <w:t xml:space="preserve"> accuracy</w:t>
      </w:r>
      <w:r w:rsidR="00450CB8">
        <w:rPr>
          <w:lang w:val="en-US"/>
        </w:rPr>
        <w:t>)</w:t>
      </w:r>
      <w:r w:rsidR="008279FB">
        <w:rPr>
          <w:lang w:val="en-US"/>
        </w:rPr>
        <w:t xml:space="preserve"> and reproducible</w:t>
      </w:r>
      <w:r w:rsidR="008279FB">
        <w:rPr>
          <w:lang w:val="en-US"/>
        </w:rPr>
        <w:fldChar w:fldCharType="begin"/>
      </w:r>
      <w:r w:rsidR="009777BD">
        <w:rPr>
          <w:lang w:val="en-US"/>
        </w:rPr>
        <w:instrText xml:space="preserve"> ADDIN ZOTERO_ITEM CSL_CITATION {"citationID":"mD0mjp7T","properties":{"formattedCitation":"\\super 27\\nosupersub{}","plainCitation":"27","noteIndex":0},"citationItems":[{"id":1014,"uris":["http://zotero.org/users/local/oxMpWYo5/items/U7V9YXBP"],"uri":["http://zotero.org/users/local/oxMpWYo5/items/U7V9YXBP"],"itemData":{"id":1014,"type":"article-journal","abstract":"DNA methylation is an epigenetic mechanism that is related to mammalian cellular differentiation, gene expression regulation, and disease. In several studies, DNA methylation has been identified as an effective marker to identify differences between cells. In this review, we introduce single-cell DNA-methylation profiling methods, including experimental strategies and approaches to computational data analysis. Furthermore, the blind spots of the basic analysis and recent alternatives are briefly described. In addition, we introduce well-known applications and discuss future development.","container-title":"Biomolecules","DOI":"10.3390/biom11071013","ISSN":"2218-273X","issue":"7","journalAbbreviation":"Biomolecules","note":"PMID: 34356635\nPMCID: PMC8301785","page":"1013","source":"PubMed Central","title":"Introduction to Single-Cell DNA Methylation Profiling Methods","volume":"11","author":[{"family":"Ahn","given":"Jongseong"},{"family":"Heo","given":"Sunghoon"},{"family":"Lee","given":"Jihyun"},{"family":"Bang","given":"Duhee"}],"issued":{"date-parts":[["2021",7,10]]}}}],"schema":"https://github.com/citation-style-language/schema/raw/master/csl-citation.json"} </w:instrText>
      </w:r>
      <w:r w:rsidR="008279FB">
        <w:rPr>
          <w:lang w:val="en-US"/>
        </w:rPr>
        <w:fldChar w:fldCharType="separate"/>
      </w:r>
      <w:r w:rsidR="009777BD" w:rsidRPr="009777BD">
        <w:rPr>
          <w:rFonts w:ascii="Calibri" w:hAnsi="Calibri" w:cs="Calibri"/>
          <w:szCs w:val="24"/>
          <w:vertAlign w:val="superscript"/>
        </w:rPr>
        <w:t>27</w:t>
      </w:r>
      <w:r w:rsidR="008279FB">
        <w:rPr>
          <w:lang w:val="en-US"/>
        </w:rPr>
        <w:fldChar w:fldCharType="end"/>
      </w:r>
      <w:r w:rsidR="008279FB">
        <w:rPr>
          <w:lang w:val="en-US"/>
        </w:rPr>
        <w:t xml:space="preserve">. However, the treatment is very harsh; </w:t>
      </w:r>
      <w:r w:rsidR="00450CB8">
        <w:rPr>
          <w:lang w:val="en-US"/>
        </w:rPr>
        <w:t xml:space="preserve"> </w:t>
      </w:r>
      <w:r w:rsidR="008279FB">
        <w:rPr>
          <w:lang w:val="en-US"/>
        </w:rPr>
        <w:t>bisulfite treatment randomly induces single strand nicks, so up to 95% of the CpG sites lost during sequencing</w:t>
      </w:r>
      <w:r w:rsidR="008279FB">
        <w:rPr>
          <w:lang w:val="en-US"/>
        </w:rPr>
        <w:fldChar w:fldCharType="begin"/>
      </w:r>
      <w:r w:rsidR="009777BD">
        <w:rPr>
          <w:lang w:val="en-US"/>
        </w:rPr>
        <w:instrText xml:space="preserve"> ADDIN ZOTERO_ITEM CSL_CITATION {"citationID":"dz03fcpC","properties":{"formattedCitation":"\\super 28\\nosupersub{}","plainCitation":"28","noteIndex":0},"citationItems":[{"id":1003,"uris":["http://zotero.org/users/local/oxMpWYo5/items/AB26XYGU"],"uri":["http://zotero.org/users/local/oxMpWYo5/items/AB26XYGU"],"itemData":{"id":1003,"type":"article-journal","abstract":"Whole genome bisulfite sequencing (WGBS), with its ability to interrogate methylation status at single CpG site resolution epigenome-wide, is a powerful technique for use in molecular experiments. Here, we aim to advance strategies for accurate and efficient WGBS for application in future large-scale epidemiological studies. We systematically compared the performance of three WGBS library preparation methods with low DNA input requirement (Swift Biosciences Accel-NGS, Illumina TruSeq and QIAGEN QIAseq) on two state-of-the-art sequencing platforms (Illumina NovaSeq and HiSeq X), and also assessed concordance between data generated by WGBS and methylation arrays. Swift achieved the highest proportion of CpG sites assayed and effective coverage at 26x (P &lt; 0.001). TruSeq suffered from the highest proportion of PCR duplicates, while QIAseq failed to deliver across all quality metrics. There was little difference in performance between NovaSeq and HiSeq X, with the exception of higher read duplication rate on the NovaSeq (P &lt; 0.05), likely attributable to the higher cluster densities on its flow cells. Systematic biases exist between WGBS and methylation arrays, with lower precision observed for WGBS across the range of depths investigated. To achieve a level of precision broadly comparable to the methylation array, a minimum coverage of 100x is recommended.","container-title":"Scientific Reports","DOI":"10.1038/s41598-019-46875-5","ISSN":"2045-2322","issue":"1","journalAbbreviation":"Sci Rep","language":"en","note":"Bandiera_abtest: a\nCc_license_type: cc_by\nCg_type: Nature Research Journals\nnumber: 1\nPrimary_atype: Research\npublisher: Nature Publishing Group\nSubject_term: Biotechnology;Genomics;Sequencing\nSubject_term_id: biotechnology;genomics;sequencing","page":"10383","source":"www.nature.com","title":"Systematic evaluation of library preparation methods and sequencing platforms for high-throughput whole genome bisulfite sequencing","volume":"9","author":[{"family":"Zhou","given":"Li"},{"family":"Ng","given":"Hong Kiat"},{"family":"Drautz-Moses","given":"Daniela I."},{"family":"Schuster","given":"Stephan C."},{"family":"Beck","given":"Stephan"},{"family":"Kim","given":"Changhoon"},{"family":"Chambers","given":"John Campbell"},{"family":"Loh","given":"Marie"}],"issued":{"date-parts":[["2019",7,17]]}}}],"schema":"https://github.com/citation-style-language/schema/raw/master/csl-citation.json"} </w:instrText>
      </w:r>
      <w:r w:rsidR="008279FB">
        <w:rPr>
          <w:lang w:val="en-US"/>
        </w:rPr>
        <w:fldChar w:fldCharType="separate"/>
      </w:r>
      <w:r w:rsidR="009777BD" w:rsidRPr="009777BD">
        <w:rPr>
          <w:rFonts w:ascii="Calibri" w:hAnsi="Calibri" w:cs="Calibri"/>
          <w:szCs w:val="24"/>
          <w:vertAlign w:val="superscript"/>
        </w:rPr>
        <w:t>28</w:t>
      </w:r>
      <w:r w:rsidR="008279FB">
        <w:rPr>
          <w:lang w:val="en-US"/>
        </w:rPr>
        <w:fldChar w:fldCharType="end"/>
      </w:r>
      <w:r w:rsidR="008279FB">
        <w:rPr>
          <w:lang w:val="en-US"/>
        </w:rPr>
        <w:t>, so a coverage of at least 30x is recommended.</w:t>
      </w:r>
      <w:r w:rsidR="00F62903">
        <w:rPr>
          <w:lang w:val="en-US"/>
        </w:rPr>
        <w:t xml:space="preserve"> </w:t>
      </w:r>
    </w:p>
    <w:p w14:paraId="0CF76751" w14:textId="3E1ECD22" w:rsidR="006F57A7" w:rsidRDefault="006F57A7" w:rsidP="005206DF">
      <w:pPr>
        <w:jc w:val="both"/>
        <w:rPr>
          <w:lang w:val="en-US"/>
        </w:rPr>
      </w:pPr>
      <w:r>
        <w:rPr>
          <w:lang w:val="en-US"/>
        </w:rPr>
        <w:t xml:space="preserve">Unfortunately, normal WGBS suffers some drawbacks due to its bulk processing. </w:t>
      </w:r>
      <w:r w:rsidR="00197413">
        <w:rPr>
          <w:lang w:val="en-US"/>
        </w:rPr>
        <w:t>First, l</w:t>
      </w:r>
      <w:r>
        <w:rPr>
          <w:lang w:val="en-US"/>
        </w:rPr>
        <w:t>ow population samples cannot give suitable coverage</w:t>
      </w:r>
      <w:r w:rsidR="00303C3F">
        <w:rPr>
          <w:lang w:val="en-US"/>
        </w:rPr>
        <w:t xml:space="preserve">. </w:t>
      </w:r>
      <w:r w:rsidR="00C04E02">
        <w:rPr>
          <w:lang w:val="en-US"/>
        </w:rPr>
        <w:t xml:space="preserve">If the cells cannot be grown, like some bacteria which are viable but not culturable, or if it may be dangerous to allow cell growth, such as cancer cells in a patient, this technique will not work. Secondly, it can be difficult to differentiate between heterogenous cells. Rare </w:t>
      </w:r>
      <w:r w:rsidR="00EE55F3">
        <w:rPr>
          <w:lang w:val="en-US"/>
        </w:rPr>
        <w:t xml:space="preserve">or aberrant cell types can </w:t>
      </w:r>
      <w:r w:rsidR="00C14E4C">
        <w:rPr>
          <w:lang w:val="en-US"/>
        </w:rPr>
        <w:t xml:space="preserve">have </w:t>
      </w:r>
      <w:r w:rsidR="00EE55F3">
        <w:rPr>
          <w:lang w:val="en-US"/>
        </w:rPr>
        <w:t xml:space="preserve">significant effect on </w:t>
      </w:r>
      <w:r w:rsidR="00EE55F3" w:rsidRPr="00EE55F3">
        <w:rPr>
          <w:lang w:val="en-US"/>
        </w:rPr>
        <w:t>mediating immune responses</w:t>
      </w:r>
      <w:r w:rsidR="00EE55F3">
        <w:rPr>
          <w:lang w:val="en-US"/>
        </w:rPr>
        <w:t xml:space="preserve"> or ever the </w:t>
      </w:r>
      <w:r w:rsidR="00EE55F3" w:rsidRPr="00EE55F3">
        <w:rPr>
          <w:lang w:val="en-US"/>
        </w:rPr>
        <w:t>pathogenesis of cancer</w:t>
      </w:r>
      <w:r w:rsidR="00C14E4C">
        <w:rPr>
          <w:lang w:val="en-US"/>
        </w:rPr>
        <w:fldChar w:fldCharType="begin"/>
      </w:r>
      <w:r w:rsidR="009777BD">
        <w:rPr>
          <w:lang w:val="en-US"/>
        </w:rPr>
        <w:instrText xml:space="preserve"> ADDIN ZOTERO_ITEM CSL_CITATION {"citationID":"CImEhtdh","properties":{"formattedCitation":"\\super 29\\nosupersub{}","plainCitation":"29","noteIndex":0},"citationItems":[{"id":1017,"uris":["http://zotero.org/users/local/oxMpWYo5/items/9XJ8I2ZE"],"uri":["http://zotero.org/users/local/oxMpWYo5/items/9XJ8I2ZE"],"itemData":{"id":1017,"type":"article-journal","abstract":"Single cell messenger RNA sequencing (scRNA-seq) provides a window into transcriptional landscapes in complex tissues. The recent introduction of droplet based transcriptomics platforms has enabled the parallel screening of thousands of cells. Large-scale single cell transcriptomics is advantageous as it promises the discovery of a number of rare cell sub-populations. Existing algorithms to find rare cells scale unbearably slowly or terminate, as the sample size grows to the order of tens of thousands. We propose Finder of Rare Entities (FiRE), an algorithm that, in a matter of seconds, assigns a rareness score to every individual expression profile under study. We demonstrate how FiRE scores can help bioinformaticians focus the downstream analyses only on a fraction of expression profiles within ultra-large scRNA-seq data. When applied to a large scRNA-seq dataset of mouse brain cells, FiRE recovered a novel sub-type of the pars tuberalis lineage.","container-title":"Nature Communications","DOI":"10.1038/s41467-018-07234-6","ISSN":"2041-1723","issue":"1","journalAbbreviation":"Nat Commun","language":"en","note":"Bandiera_abtest: a\nCc_license_type: cc_by\nCg_type: Nature Research Journals\nnumber: 1\nPrimary_atype: Research\npublisher: Nature Publishing Group\nSubject_term: Gene expression profiling;Genomics;Software\nSubject_term_id: gene-expression-profiling;genomics;software","page":"4719","source":"www.nature.com","title":"Discovery of rare cells from voluminous single cell expression data","volume":"9","author":[{"family":"Jindal","given":"Aashi"},{"family":"Gupta","given":"Prashant"},{"family":"Jayadeva","given":""},{"family":"Sengupta","given":"Debarka"}],"issued":{"date-parts":[["2018",11,9]]}}}],"schema":"https://github.com/citation-style-language/schema/raw/master/csl-citation.json"} </w:instrText>
      </w:r>
      <w:r w:rsidR="00C14E4C">
        <w:rPr>
          <w:lang w:val="en-US"/>
        </w:rPr>
        <w:fldChar w:fldCharType="separate"/>
      </w:r>
      <w:r w:rsidR="009777BD" w:rsidRPr="009777BD">
        <w:rPr>
          <w:rFonts w:ascii="Calibri" w:hAnsi="Calibri" w:cs="Calibri"/>
          <w:szCs w:val="24"/>
          <w:vertAlign w:val="superscript"/>
        </w:rPr>
        <w:t>29</w:t>
      </w:r>
      <w:r w:rsidR="00C14E4C">
        <w:rPr>
          <w:lang w:val="en-US"/>
        </w:rPr>
        <w:fldChar w:fldCharType="end"/>
      </w:r>
      <w:r w:rsidR="00C14E4C">
        <w:rPr>
          <w:lang w:val="en-US"/>
        </w:rPr>
        <w:t>.</w:t>
      </w:r>
      <w:r w:rsidR="00717386">
        <w:rPr>
          <w:lang w:val="en-US"/>
        </w:rPr>
        <w:t xml:space="preserve"> </w:t>
      </w:r>
      <w:r w:rsidR="00981C7C">
        <w:rPr>
          <w:lang w:val="en-US"/>
        </w:rPr>
        <w:t>This cell might differ in only a few CpG sites, and thus lost as noise during WGBS</w:t>
      </w:r>
      <w:r w:rsidR="004828F9">
        <w:rPr>
          <w:lang w:val="en-US"/>
        </w:rPr>
        <w:t>.</w:t>
      </w:r>
      <w:r w:rsidR="00981C7C">
        <w:rPr>
          <w:lang w:val="en-US"/>
        </w:rPr>
        <w:t xml:space="preserve"> </w:t>
      </w:r>
      <w:r w:rsidR="004828F9">
        <w:rPr>
          <w:lang w:val="en-US"/>
        </w:rPr>
        <w:t>S</w:t>
      </w:r>
      <w:r w:rsidR="00E31D10" w:rsidRPr="00E31D10">
        <w:rPr>
          <w:lang w:val="en-US"/>
        </w:rPr>
        <w:t xml:space="preserve">ingle CpG hypermethylation </w:t>
      </w:r>
      <w:r w:rsidR="004828F9">
        <w:rPr>
          <w:lang w:val="en-US"/>
        </w:rPr>
        <w:t xml:space="preserve">has shown to have significant effect in breast cancer, </w:t>
      </w:r>
      <w:r w:rsidR="00E31D10">
        <w:rPr>
          <w:lang w:val="en-US"/>
        </w:rPr>
        <w:t xml:space="preserve">appearing </w:t>
      </w:r>
      <w:r w:rsidR="004828F9">
        <w:rPr>
          <w:lang w:val="en-US"/>
        </w:rPr>
        <w:t xml:space="preserve">in tumor suppression genes </w:t>
      </w:r>
      <w:r w:rsidR="00E31D10">
        <w:rPr>
          <w:lang w:val="en-US"/>
        </w:rPr>
        <w:t>at 10x the rate in breast patients versus controls</w:t>
      </w:r>
      <w:r w:rsidR="00981C7C">
        <w:rPr>
          <w:lang w:val="en-US"/>
        </w:rPr>
        <w:fldChar w:fldCharType="begin"/>
      </w:r>
      <w:r w:rsidR="009777BD">
        <w:rPr>
          <w:lang w:val="en-US"/>
        </w:rPr>
        <w:instrText xml:space="preserve"> ADDIN ZOTERO_ITEM CSL_CITATION {"citationID":"nlgr8aSj","properties":{"formattedCitation":"\\super 30\\nosupersub{}","plainCitation":"30","noteIndex":0},"citationItems":[{"id":1020,"uris":["http://zotero.org/users/local/oxMpWYo5/items/QNNI3AJB"],"uri":["http://zotero.org/users/local/oxMpWYo5/items/QNNI3AJB"],"itemData":{"id":1020,"type":"article-journal","abstract":"To evaluate the role of constitutive epigenetic changes in normal body cells of BRCA1/BRCA2‐mutation negative patients, we have developed a deep bisulfite sequencing assay targeting the promoter regions of 8 tumor suppressor (TS) genes (BRCA1, BRCA2, RAD51C, ATM, PTEN, TP53, MLH1, RB1) and the estrogene receptor gene (ESR1), which plays a role in tumor progression. We analyzed blood samples of two breast cancer (BC) cohorts with early onset (EO) and high risk (HR) for a heterozygous mutation, respectively, along with age‐matched controls. Methylation analysis of up to 50,000 individual DNA molecules per gene and sample allowed quantification of epimutations (alleles with &gt;50% methylated CpGs), which are associated with epigenetic silencing. Compared to ESR1, which is representative for an average promoter, TS genes were characterized by a very low (&lt; 1%) average methylation level and a very low mean epimutation rate (EMR; &lt; 0.0001% to 0.1%). With exception of BRCA1, which showed an increased EMR in BC (0.31% vs. 0.06%), there was no significant difference between patients and controls. One of 36 HR BC patients exhibited a dramatically increased EMR (14.7%) in BRCA1, consistent with a disease‐causing epimutation. Approximately one third (15 of 44) EO BC patients exhibited increased rates of single CpG methylation errors in multiple TS genes. Both EO and HR BC patients exhibited global underexpression of blood TS genes. We propose that epigenetic abnormalities in normal body cells are indicative of disturbed mechanisms for maintaining low methylation and appropriate expression levels and may be associated with an increased BC risk., \nWhat's new?\n, Cancer can change patterns of DNA methylation, with widespread loss of methylation but also localized increases in methylation. Here, the authors analyzed blood cells, looking for differences in methylation between breast cancer patients and healthy persons. They developed a deep bisulfite sequencing assay to specifically test the promoter regions of 8 tumor suppressor genes, plus the estrogen receptor gene, along with reduced tumor suppressor gene expression. They found that breast cancer patients showed increased methylation changes in multiple tumor suppressor genes, reduced tumor suppressor gene expression. Thus, epigenetic abnormalities could indicate disruptions in the mechanisms that maintain proper methylation, and could signal increased tumor risk.","container-title":"International Journal of Cancer","DOI":"10.1002/ijc.31526","ISSN":"0020-7136","issue":"6","journalAbbreviation":"Int J Cancer","note":"PMID: 29659014\nPMCID: PMC6099327","page":"1416-1425","source":"PubMed Central","title":"Single CpG hypermethylation, allele methylation errors, and decreased expression of multiple tumor suppressor genes in normal body cells of mutation‐negative early‐onset and high‐risk breast cancer patients","volume":"143","author":[{"family":"Böck","given":"Julia"},{"family":"Appenzeller","given":"Silke"},{"family":"Haertle","given":"Larissa"},{"family":"Schneider","given":"Tamara"},{"family":"Gehrig","given":"Andrea"},{"family":"Schröder","given":"Jörg"},{"family":"Rost","given":"Simone"},{"family":"Wolf","given":"Beat"},{"family":"Bartram","given":"Claus R."},{"family":"Sutter","given":"Christian"},{"family":"Haaf","given":"Thomas"}],"issued":{"date-parts":[["2018",9,15]]}}}],"schema":"https://github.com/citation-style-language/schema/raw/master/csl-citation.json"} </w:instrText>
      </w:r>
      <w:r w:rsidR="00981C7C">
        <w:rPr>
          <w:lang w:val="en-US"/>
        </w:rPr>
        <w:fldChar w:fldCharType="separate"/>
      </w:r>
      <w:r w:rsidR="009777BD" w:rsidRPr="009777BD">
        <w:rPr>
          <w:rFonts w:ascii="Calibri" w:hAnsi="Calibri" w:cs="Calibri"/>
          <w:szCs w:val="24"/>
          <w:vertAlign w:val="superscript"/>
        </w:rPr>
        <w:t>30</w:t>
      </w:r>
      <w:r w:rsidR="00981C7C">
        <w:rPr>
          <w:lang w:val="en-US"/>
        </w:rPr>
        <w:fldChar w:fldCharType="end"/>
      </w:r>
      <w:r w:rsidR="0009111E">
        <w:rPr>
          <w:lang w:val="en-US"/>
        </w:rPr>
        <w:t>.</w:t>
      </w:r>
      <w:r w:rsidR="004738D5">
        <w:rPr>
          <w:lang w:val="en-US"/>
        </w:rPr>
        <w:t xml:space="preserve"> Single cell DNAme quantification would allow this level of analysis.</w:t>
      </w:r>
    </w:p>
    <w:p w14:paraId="58779EC6" w14:textId="5320EE81" w:rsidR="00C22ED4" w:rsidRDefault="005B1766" w:rsidP="00250D03">
      <w:pPr>
        <w:pStyle w:val="Heading3"/>
        <w:rPr>
          <w:lang w:val="en-US"/>
        </w:rPr>
      </w:pPr>
      <w:bookmarkStart w:id="15" w:name="_Toc87641261"/>
      <w:r>
        <w:rPr>
          <w:lang w:val="en-US"/>
        </w:rPr>
        <w:t>Single cell bisulfite sequencing</w:t>
      </w:r>
      <w:bookmarkEnd w:id="15"/>
    </w:p>
    <w:p w14:paraId="0012F6B6" w14:textId="402C470E" w:rsidR="00C22ED4" w:rsidRDefault="005C43B1" w:rsidP="00C244F5">
      <w:pPr>
        <w:jc w:val="both"/>
        <w:rPr>
          <w:color w:val="000000"/>
          <w:shd w:val="clear" w:color="auto" w:fill="FFFFFF"/>
        </w:rPr>
      </w:pPr>
      <w:r>
        <w:rPr>
          <w:lang w:val="en-US"/>
        </w:rPr>
        <w:lastRenderedPageBreak/>
        <w:t xml:space="preserve">Whole genome </w:t>
      </w:r>
      <w:r w:rsidR="002F0A4A">
        <w:rPr>
          <w:lang w:val="en-US"/>
        </w:rPr>
        <w:t>s</w:t>
      </w:r>
      <w:r w:rsidR="00C22ED4">
        <w:rPr>
          <w:lang w:val="en-US"/>
        </w:rPr>
        <w:t>ingle cell bisulfite sequencing (</w:t>
      </w:r>
      <w:proofErr w:type="spellStart"/>
      <w:r w:rsidR="00C22ED4">
        <w:rPr>
          <w:lang w:val="en-US"/>
        </w:rPr>
        <w:t>scBS</w:t>
      </w:r>
      <w:proofErr w:type="spellEnd"/>
      <w:r w:rsidR="001F7958">
        <w:rPr>
          <w:lang w:val="en-US"/>
        </w:rPr>
        <w:t>-</w:t>
      </w:r>
      <w:r>
        <w:rPr>
          <w:lang w:val="en-US"/>
        </w:rPr>
        <w:t>seq</w:t>
      </w:r>
      <w:r w:rsidR="00C22ED4">
        <w:rPr>
          <w:lang w:val="en-US"/>
        </w:rPr>
        <w:t xml:space="preserve">) </w:t>
      </w:r>
      <w:r w:rsidR="00417399">
        <w:rPr>
          <w:lang w:val="en-US"/>
        </w:rPr>
        <w:t xml:space="preserve">has </w:t>
      </w:r>
      <w:r w:rsidR="004D5ECF">
        <w:rPr>
          <w:lang w:val="en-US"/>
        </w:rPr>
        <w:t xml:space="preserve">more recently been </w:t>
      </w:r>
      <w:r w:rsidR="006318E3">
        <w:rPr>
          <w:lang w:val="en-US"/>
        </w:rPr>
        <w:t>developed</w:t>
      </w:r>
      <w:r w:rsidR="004D5ECF">
        <w:rPr>
          <w:lang w:val="en-US"/>
        </w:rPr>
        <w:t xml:space="preserve"> (2014)</w:t>
      </w:r>
      <w:r w:rsidR="006318E3">
        <w:rPr>
          <w:lang w:val="en-US"/>
        </w:rPr>
        <w:fldChar w:fldCharType="begin"/>
      </w:r>
      <w:r w:rsidR="009777BD">
        <w:rPr>
          <w:lang w:val="en-US"/>
        </w:rPr>
        <w:instrText xml:space="preserve"> ADDIN ZOTERO_ITEM CSL_CITATION {"citationID":"5wU3k4ec","properties":{"formattedCitation":"\\super 31\\nosupersub{}","plainCitation":"31","noteIndex":0},"citationItems":[{"id":1023,"uris":["http://zotero.org/users/local/oxMpWYo5/items/KLZSE5RE"],"uri":["http://zotero.org/users/local/oxMpWYo5/items/KLZSE5RE"],"itemData":{"id":1023,"type":"article-journal","abstract":"We report a single-cell bisulfite sequencing method (scBS-Seq) capable of accurately measuring DNA methylation at up to 48.4% of CpGs. We observed that ESCs grown in serum or 2i both display epigenetic heterogeneity, with “2i-like” cells present in serum cultures. In silico integration of 12 individual mouse oocyte datasets largely recapitulates the whole DNA methylome, making scBS-Seq a versatile tool to explore DNA methylation in rare cells and heterogeneous populations.","container-title":"Nature methods","DOI":"10.1038/nmeth.3035","ISSN":"1548-7091","issue":"8","journalAbbreviation":"Nat Methods","note":"PMID: 25042786\nPMCID: PMC4117646","page":"817-820","source":"PubMed Central","title":"Single-Cell Genome-Wide Bisulfite Sequencing for Assessing Epigenetic Heterogeneity","volume":"11","author":[{"family":"Smallwood","given":"Sébastien A"},{"family":"Lee","given":"Heather J"},{"family":"Angermueller","given":"Christof"},{"family":"Krueger","given":"Felix"},{"family":"Saadeh","given":"Heba"},{"family":"Peat","given":"Julian"},{"family":"Andrews","given":"Simon R"},{"family":"Stegle","given":"Oliver"},{"family":"Reik","given":"Wolf"},{"family":"Kelsey","given":"Gavin"}],"issued":{"date-parts":[["2014",8]]}}}],"schema":"https://github.com/citation-style-language/schema/raw/master/csl-citation.json"} </w:instrText>
      </w:r>
      <w:r w:rsidR="006318E3">
        <w:rPr>
          <w:lang w:val="en-US"/>
        </w:rPr>
        <w:fldChar w:fldCharType="separate"/>
      </w:r>
      <w:r w:rsidR="009777BD" w:rsidRPr="009777BD">
        <w:rPr>
          <w:rFonts w:ascii="Calibri" w:hAnsi="Calibri" w:cs="Calibri"/>
          <w:szCs w:val="24"/>
          <w:vertAlign w:val="superscript"/>
        </w:rPr>
        <w:t>31</w:t>
      </w:r>
      <w:r w:rsidR="006318E3">
        <w:rPr>
          <w:lang w:val="en-US"/>
        </w:rPr>
        <w:fldChar w:fldCharType="end"/>
      </w:r>
      <w:r w:rsidR="004D5ECF">
        <w:rPr>
          <w:lang w:val="en-US"/>
        </w:rPr>
        <w:t>, and serves to address the major drawbacks of bulk WGBS</w:t>
      </w:r>
      <w:r w:rsidR="003E1683">
        <w:rPr>
          <w:lang w:val="en-US"/>
        </w:rPr>
        <w:t>.</w:t>
      </w:r>
      <w:r w:rsidR="00F42EC1">
        <w:rPr>
          <w:lang w:val="en-US"/>
        </w:rPr>
        <w:t xml:space="preserve"> </w:t>
      </w:r>
      <w:r w:rsidR="007545DC">
        <w:rPr>
          <w:lang w:val="en-US"/>
        </w:rPr>
        <w:t xml:space="preserve">In contrast, </w:t>
      </w:r>
      <w:proofErr w:type="spellStart"/>
      <w:r w:rsidR="001F7958">
        <w:rPr>
          <w:lang w:val="en-US"/>
        </w:rPr>
        <w:t>scBS</w:t>
      </w:r>
      <w:proofErr w:type="spellEnd"/>
      <w:r w:rsidR="001F7958">
        <w:rPr>
          <w:lang w:val="en-US"/>
        </w:rPr>
        <w:t xml:space="preserve">-seq </w:t>
      </w:r>
      <w:r w:rsidR="007545DC">
        <w:rPr>
          <w:lang w:val="en-US"/>
        </w:rPr>
        <w:t>typically involves lysing of single cells</w:t>
      </w:r>
      <w:r w:rsidR="006B1A1A">
        <w:rPr>
          <w:lang w:val="en-US"/>
        </w:rPr>
        <w:t xml:space="preserve">, treatment with bisulfite, </w:t>
      </w:r>
      <w:r w:rsidR="0021023E">
        <w:rPr>
          <w:lang w:val="en-US"/>
        </w:rPr>
        <w:t>and</w:t>
      </w:r>
      <w:r w:rsidR="007545DC">
        <w:rPr>
          <w:lang w:val="en-US"/>
        </w:rPr>
        <w:t xml:space="preserve"> </w:t>
      </w:r>
      <w:r w:rsidR="006B1A1A">
        <w:rPr>
          <w:lang w:val="en-US"/>
        </w:rPr>
        <w:t xml:space="preserve">the resulting DNA fragments are primed with tagged adapters. The cells can be then combined, and the PCR amplification will use indexed primers </w:t>
      </w:r>
      <w:r w:rsidR="000F5A04">
        <w:rPr>
          <w:lang w:val="en-US"/>
        </w:rPr>
        <w:t xml:space="preserve">corresponding to the tagged adapters </w:t>
      </w:r>
      <w:r w:rsidR="006B1A1A">
        <w:rPr>
          <w:lang w:val="en-US"/>
        </w:rPr>
        <w:t xml:space="preserve">to generate </w:t>
      </w:r>
      <w:r w:rsidR="006B1A1A">
        <w:rPr>
          <w:color w:val="000000"/>
          <w:shd w:val="clear" w:color="auto" w:fill="FFFFFF"/>
        </w:rPr>
        <w:t>multiple single-cell libraries at once.</w:t>
      </w:r>
      <w:r w:rsidR="003E384E">
        <w:rPr>
          <w:color w:val="000000"/>
          <w:shd w:val="clear" w:color="auto" w:fill="FFFFFF"/>
        </w:rPr>
        <w:t xml:space="preserve"> </w:t>
      </w:r>
      <w:r w:rsidR="00A4073A">
        <w:rPr>
          <w:color w:val="000000"/>
          <w:shd w:val="clear" w:color="auto" w:fill="FFFFFF"/>
        </w:rPr>
        <w:t>T</w:t>
      </w:r>
      <w:r w:rsidR="002F6258">
        <w:rPr>
          <w:color w:val="000000"/>
          <w:shd w:val="clear" w:color="auto" w:fill="FFFFFF"/>
        </w:rPr>
        <w:t xml:space="preserve">his technique is suitable for low population samples as well as detecting rare or aberrant cell </w:t>
      </w:r>
      <w:r w:rsidR="005A5E7D">
        <w:rPr>
          <w:color w:val="000000"/>
          <w:shd w:val="clear" w:color="auto" w:fill="FFFFFF"/>
        </w:rPr>
        <w:t>types and</w:t>
      </w:r>
      <w:r w:rsidR="00026A82">
        <w:rPr>
          <w:color w:val="000000"/>
          <w:shd w:val="clear" w:color="auto" w:fill="FFFFFF"/>
        </w:rPr>
        <w:t xml:space="preserve"> can allow for deeper analysis where cell-to-cell differences are necessary</w:t>
      </w:r>
      <w:r w:rsidR="00A4073A">
        <w:rPr>
          <w:color w:val="000000"/>
          <w:shd w:val="clear" w:color="auto" w:fill="FFFFFF"/>
        </w:rPr>
        <w:t>.</w:t>
      </w:r>
    </w:p>
    <w:p w14:paraId="3676380D" w14:textId="3C066802" w:rsidR="00355BF3" w:rsidRDefault="00026A82" w:rsidP="00C244F5">
      <w:pPr>
        <w:jc w:val="both"/>
        <w:rPr>
          <w:color w:val="000000"/>
          <w:shd w:val="clear" w:color="auto" w:fill="FFFFFF"/>
        </w:rPr>
      </w:pPr>
      <w:r>
        <w:rPr>
          <w:color w:val="000000"/>
          <w:shd w:val="clear" w:color="auto" w:fill="FFFFFF"/>
        </w:rPr>
        <w:t xml:space="preserve">Lineage </w:t>
      </w:r>
      <w:r w:rsidR="00453FFC">
        <w:rPr>
          <w:color w:val="000000"/>
          <w:shd w:val="clear" w:color="auto" w:fill="FFFFFF"/>
        </w:rPr>
        <w:t>of cells</w:t>
      </w:r>
      <w:r>
        <w:rPr>
          <w:color w:val="000000"/>
          <w:shd w:val="clear" w:color="auto" w:fill="FFFFFF"/>
        </w:rPr>
        <w:t xml:space="preserve"> can be weakly studied using bulk WGBS. </w:t>
      </w:r>
      <w:r w:rsidR="00355BF3">
        <w:rPr>
          <w:color w:val="000000"/>
          <w:shd w:val="clear" w:color="auto" w:fill="FFFFFF"/>
        </w:rPr>
        <w:t>Distinct cell states can be observed, but does not have the resolution necessary for the mapping the trajectory of intermediate cell types</w:t>
      </w:r>
      <w:r w:rsidR="00355BF3">
        <w:rPr>
          <w:color w:val="000000"/>
          <w:shd w:val="clear" w:color="auto" w:fill="FFFFFF"/>
        </w:rPr>
        <w:fldChar w:fldCharType="begin"/>
      </w:r>
      <w:r w:rsidR="009777BD">
        <w:rPr>
          <w:color w:val="000000"/>
          <w:shd w:val="clear" w:color="auto" w:fill="FFFFFF"/>
        </w:rPr>
        <w:instrText xml:space="preserve"> ADDIN ZOTERO_ITEM CSL_CITATION {"citationID":"efzef2aT","properties":{"formattedCitation":"\\super 32\\nosupersub{}","plainCitation":"32","noteIndex":0},"citationItems":[{"id":1026,"uris":["http://zotero.org/users/local/oxMpWYo5/items/PJNIB6EL"],"uri":["http://zotero.org/users/local/oxMpWYo5/items/PJNIB6EL"],"itemData":{"id":1026,"type":"article-journal","abstract":"The recent boom in microfluidics and combinatorial indexing strategies, combined with low sequencing costs, has empowered single-cell sequencing technology. Thousands—or even millions—of cells analyzed in a single experiment amount to a data revolution in single-cell biology and pose unique data science problems. Here, we outline eleven challenges that will be central to bringing this emerging field of single-cell data science forward. For each challenge, we highlight motivating research questions, review prior work, and formulate open problems. This compendium is for established researchers, newcomers, and students alike, highlighting interesting and rewarding problems for the coming years.","container-title":"Genome Biology","DOI":"10.1186/s13059-020-1926-6","ISSN":"1474-760X","issue":"1","journalAbbreviation":"Genome Biology","page":"31","source":"BioMed Central","title":"Eleven grand challenges in single-cell data science","volume":"21","author":[{"family":"Lähnemann","given":"David"},{"family":"Köster","given":"Johannes"},{"family":"Szczurek","given":"Ewa"},{"family":"McCarthy","given":"Davis J."},{"family":"Hicks","given":"Stephanie C."},{"family":"Robinson","given":"Mark D."},{"family":"Vallejos","given":"Catalina A."},{"family":"Campbell","given":"Kieran R."},{"family":"Beerenwinkel","given":"Niko"},{"family":"Mahfouz","given":"Ahmed"},{"family":"Pinello","given":"Luca"},{"family":"Skums","given":"Pavel"},{"family":"Stamatakis","given":"Alexandros"},{"family":"Attolini","given":"Camille Stephan-Otto"},{"family":"Aparicio","given":"Samuel"},{"family":"Baaijens","given":"Jasmijn"},{"family":"Balvert","given":"Marleen"},{"family":"Barbanson","given":"Buys","dropping-particle":"de"},{"family":"Cappuccio","given":"Antonio"},{"family":"Corleone","given":"Giacomo"},{"family":"Dutilh","given":"Bas E."},{"family":"Florescu","given":"Maria"},{"family":"Guryev","given":"Victor"},{"family":"Holmer","given":"Rens"},{"family":"Jahn","given":"Katharina"},{"family":"Lobo","given":"Thamar Jessurun"},{"family":"Keizer","given":"Emma M."},{"family":"Khatri","given":"Indu"},{"family":"Kielbasa","given":"Szymon M."},{"family":"Korbel","given":"Jan O."},{"family":"Kozlov","given":"Alexey M."},{"family":"Kuo","given":"Tzu-Hao"},{"family":"Lelieveldt","given":"Boudewijn P.F."},{"family":"Mandoiu","given":"Ion I."},{"family":"Marioni","given":"John C."},{"family":"Marschall","given":"Tobias"},{"family":"Mölder","given":"Felix"},{"family":"Niknejad","given":"Amir"},{"family":"Raczkowski","given":"Lukasz"},{"family":"Reinders","given":"Marcel"},{"family":"Ridder","given":"Jeroen","dropping-particle":"de"},{"family":"Saliba","given":"Antoine-Emmanuel"},{"family":"Somarakis","given":"Antonios"},{"family":"Stegle","given":"Oliver"},{"family":"Theis","given":"Fabian J."},{"family":"Yang","given":"Huan"},{"family":"Zelikovsky","given":"Alex"},{"family":"McHardy","given":"Alice C."},{"family":"Raphael","given":"Benjamin J."},{"family":"Shah","given":"Sohrab P."},{"family":"Schönhuth","given":"Alexander"}],"issued":{"date-parts":[["2020",2,7]]}}}],"schema":"https://github.com/citation-style-language/schema/raw/master/csl-citation.json"} </w:instrText>
      </w:r>
      <w:r w:rsidR="00355BF3">
        <w:rPr>
          <w:color w:val="000000"/>
          <w:shd w:val="clear" w:color="auto" w:fill="FFFFFF"/>
        </w:rPr>
        <w:fldChar w:fldCharType="separate"/>
      </w:r>
      <w:r w:rsidR="009777BD" w:rsidRPr="009777BD">
        <w:rPr>
          <w:rFonts w:ascii="Calibri" w:hAnsi="Calibri" w:cs="Calibri"/>
          <w:szCs w:val="24"/>
          <w:vertAlign w:val="superscript"/>
        </w:rPr>
        <w:t>32</w:t>
      </w:r>
      <w:r w:rsidR="00355BF3">
        <w:rPr>
          <w:color w:val="000000"/>
          <w:shd w:val="clear" w:color="auto" w:fill="FFFFFF"/>
        </w:rPr>
        <w:fldChar w:fldCharType="end"/>
      </w:r>
      <w:r w:rsidR="00355BF3">
        <w:rPr>
          <w:color w:val="000000"/>
          <w:shd w:val="clear" w:color="auto" w:fill="FFFFFF"/>
        </w:rPr>
        <w:t xml:space="preserve">. </w:t>
      </w:r>
      <w:r w:rsidR="005B2826">
        <w:rPr>
          <w:color w:val="000000"/>
          <w:shd w:val="clear" w:color="auto" w:fill="FFFFFF"/>
        </w:rPr>
        <w:t>Cells retain a strong epigenetic memory</w:t>
      </w:r>
      <w:r w:rsidR="00E57016">
        <w:rPr>
          <w:color w:val="000000"/>
          <w:shd w:val="clear" w:color="auto" w:fill="FFFFFF"/>
        </w:rPr>
        <w:t>, as described above, and can be used to determine lineage</w:t>
      </w:r>
      <w:r w:rsidR="000979BD">
        <w:rPr>
          <w:color w:val="000000"/>
          <w:shd w:val="clear" w:color="auto" w:fill="FFFFFF"/>
        </w:rPr>
        <w:t xml:space="preserve"> with better precision than other single-cell based techniques (e.g., </w:t>
      </w:r>
      <w:proofErr w:type="spellStart"/>
      <w:r w:rsidR="000979BD">
        <w:rPr>
          <w:color w:val="000000"/>
          <w:shd w:val="clear" w:color="auto" w:fill="FFFFFF"/>
        </w:rPr>
        <w:t>scRNA</w:t>
      </w:r>
      <w:proofErr w:type="spellEnd"/>
      <w:r w:rsidR="000979BD">
        <w:rPr>
          <w:color w:val="000000"/>
          <w:shd w:val="clear" w:color="auto" w:fill="FFFFFF"/>
        </w:rPr>
        <w:t>-seq).</w:t>
      </w:r>
      <w:r w:rsidR="002A0BF5">
        <w:rPr>
          <w:color w:val="000000"/>
          <w:shd w:val="clear" w:color="auto" w:fill="FFFFFF"/>
        </w:rPr>
        <w:t xml:space="preserve"> </w:t>
      </w:r>
    </w:p>
    <w:p w14:paraId="4FBB2CE3" w14:textId="628361F6" w:rsidR="006D726D" w:rsidRDefault="006D726D" w:rsidP="005206DF">
      <w:pPr>
        <w:jc w:val="both"/>
        <w:rPr>
          <w:lang w:val="en-US"/>
        </w:rPr>
      </w:pPr>
    </w:p>
    <w:p w14:paraId="6551FD58" w14:textId="43F4230F" w:rsidR="0006230A" w:rsidRDefault="0006230A" w:rsidP="005206DF">
      <w:pPr>
        <w:jc w:val="both"/>
        <w:rPr>
          <w:lang w:val="en-US"/>
        </w:rPr>
      </w:pPr>
      <w:r>
        <w:rPr>
          <w:lang w:val="en-US"/>
        </w:rPr>
        <w:t xml:space="preserve">While </w:t>
      </w:r>
      <w:proofErr w:type="spellStart"/>
      <w:r w:rsidR="0052234F">
        <w:rPr>
          <w:lang w:val="en-US"/>
        </w:rPr>
        <w:t>scBS</w:t>
      </w:r>
      <w:proofErr w:type="spellEnd"/>
      <w:r w:rsidR="0052234F">
        <w:rPr>
          <w:lang w:val="en-US"/>
        </w:rPr>
        <w:t xml:space="preserve">-seq </w:t>
      </w:r>
      <w:r>
        <w:rPr>
          <w:lang w:val="en-US"/>
        </w:rPr>
        <w:t>can allow for high resolution analysis, it some drawbacks.</w:t>
      </w:r>
      <w:r w:rsidR="005701FF">
        <w:rPr>
          <w:lang w:val="en-US"/>
        </w:rPr>
        <w:t xml:space="preserve"> Data sparsity is a significant challenge, </w:t>
      </w:r>
      <w:r w:rsidR="008439E1">
        <w:rPr>
          <w:lang w:val="en-US"/>
        </w:rPr>
        <w:t>as a vast majority of CpGs will be undetected in each cell.</w:t>
      </w:r>
      <w:r w:rsidR="00365C22">
        <w:rPr>
          <w:lang w:val="en-US"/>
        </w:rPr>
        <w:t xml:space="preserve"> </w:t>
      </w:r>
    </w:p>
    <w:p w14:paraId="4BB5267C" w14:textId="67ED018F" w:rsidR="0006230A" w:rsidRDefault="00CB7540" w:rsidP="005206DF">
      <w:pPr>
        <w:jc w:val="both"/>
        <w:rPr>
          <w:lang w:val="en-US"/>
        </w:rPr>
      </w:pPr>
      <w:r>
        <w:rPr>
          <w:lang w:val="en-US"/>
        </w:rPr>
        <w:t xml:space="preserve">Grouping of homogenous cells is a common technique, and this can </w:t>
      </w:r>
      <w:r w:rsidR="00652686">
        <w:rPr>
          <w:lang w:val="en-US"/>
        </w:rPr>
        <w:t xml:space="preserve">be achieved by methylation-specific clustering methods, such as </w:t>
      </w:r>
      <w:proofErr w:type="spellStart"/>
      <w:r w:rsidR="00652686" w:rsidRPr="00C163E1">
        <w:rPr>
          <w:i/>
          <w:iCs/>
          <w:lang w:val="en-US"/>
        </w:rPr>
        <w:t>Epiclomal</w:t>
      </w:r>
      <w:proofErr w:type="spellEnd"/>
      <w:r w:rsidR="00652686">
        <w:rPr>
          <w:lang w:val="en-US"/>
        </w:rPr>
        <w:fldChar w:fldCharType="begin"/>
      </w:r>
      <w:r w:rsidR="009777BD">
        <w:rPr>
          <w:lang w:val="en-US"/>
        </w:rPr>
        <w:instrText xml:space="preserve"> ADDIN ZOTERO_ITEM CSL_CITATION {"citationID":"REvnoaX0","properties":{"formattedCitation":"\\super 33\\nosupersub{}","plainCitation":"33","noteIndex":0},"citationItems":[{"id":1035,"uris":["http://zotero.org/users/local/oxMpWYo5/items/2TXL3VJN"],"uri":["http://zotero.org/users/local/oxMpWYo5/items/2TXL3VJN"],"itemData":{"id":1035,"type":"article-journal","abstract":"We present Epiclomal, a probabilistic clustering method arising from a hierarchical mixture model to simultaneously cluster sparse single-cell DNA methylation data and impute missing values. Using synthetic and published single-cell CpG datasets, we show that Epiclomal outperforms non-probabilistic methods and can handle the inherent missing data characteristic that dominates single-cell CpG genome sequences. Using newly generated single-cell 5mCpG sequencing data, we show that Epiclomal discovers sub-clonal methylation patterns in aneuploid tumour genomes, thus defining epiclones that can match or transcend copy number-determined clonal lineages and opening up an important form of clonal analysis in cancer. Epiclomal is written in R and Python and is available at https://github.com/shahcompbio/Epiclomal.","container-title":"PLOS Computational Biology","DOI":"10.1371/journal.pcbi.1008270","ISSN":"1553-7358","issue":"9","journalAbbreviation":"PLOS Computational Biology","language":"en","note":"publisher: Public Library of Science","page":"e1008270","source":"PLoS Journals","title":"Epiclomal: Probabilistic clustering of sparse single-cell DNA methylation data","title-short":"Epiclomal","volume":"16","author":[{"family":"Souza","given":"Camila P. E.","dropping-particle":"de"},{"family":"Andronescu","given":"Mirela"},{"family":"Masud","given":"Tehmina"},{"family":"Kabeer","given":"Farhia"},{"family":"Biele","given":"Justina"},{"family":"Laks","given":"Emma"},{"family":"Lai","given":"Daniel"},{"family":"Ye","given":"Patricia"},{"family":"Brimhall","given":"Jazmine"},{"family":"Wang","given":"Beixi"},{"family":"Su","given":"Edmund"},{"family":"Hui","given":"Tony"},{"family":"Cao","given":"Qi"},{"family":"Wong","given":"Marcus"},{"family":"Moksa","given":"Michelle"},{"family":"Moore","given":"Richard A."},{"family":"Hirst","given":"Martin"},{"family":"Aparicio","given":"Samuel"},{"family":"Shah","given":"Sohrab P."}],"issued":{"date-parts":[["2020",9,23]]}}}],"schema":"https://github.com/citation-style-language/schema/raw/master/csl-citation.json"} </w:instrText>
      </w:r>
      <w:r w:rsidR="00652686">
        <w:rPr>
          <w:lang w:val="en-US"/>
        </w:rPr>
        <w:fldChar w:fldCharType="separate"/>
      </w:r>
      <w:r w:rsidR="009777BD" w:rsidRPr="009777BD">
        <w:rPr>
          <w:rFonts w:ascii="Calibri" w:hAnsi="Calibri" w:cs="Calibri"/>
          <w:szCs w:val="24"/>
          <w:vertAlign w:val="superscript"/>
        </w:rPr>
        <w:t>33</w:t>
      </w:r>
      <w:r w:rsidR="00652686">
        <w:rPr>
          <w:lang w:val="en-US"/>
        </w:rPr>
        <w:fldChar w:fldCharType="end"/>
      </w:r>
      <w:r w:rsidR="008318B9">
        <w:rPr>
          <w:lang w:val="en-US"/>
        </w:rPr>
        <w:t>, and allow discovery of hidden subpopulations where bulk WGBS is unable to do so.</w:t>
      </w:r>
      <w:r w:rsidR="00692670">
        <w:rPr>
          <w:lang w:val="en-US"/>
        </w:rPr>
        <w:t xml:space="preserve"> </w:t>
      </w:r>
    </w:p>
    <w:p w14:paraId="01E37F98" w14:textId="1791B2FA" w:rsidR="00C22ED4" w:rsidRDefault="008F231B" w:rsidP="005206DF">
      <w:pPr>
        <w:jc w:val="both"/>
        <w:rPr>
          <w:lang w:val="en-US"/>
        </w:rPr>
      </w:pPr>
      <w:r>
        <w:rPr>
          <w:lang w:val="en-US"/>
        </w:rPr>
        <w:t>Finally</w:t>
      </w:r>
      <w:r w:rsidR="0006230A">
        <w:rPr>
          <w:lang w:val="en-US"/>
        </w:rPr>
        <w:t xml:space="preserve">, this is a </w:t>
      </w:r>
      <w:r w:rsidR="007A4D30">
        <w:rPr>
          <w:lang w:val="en-US"/>
        </w:rPr>
        <w:t>n</w:t>
      </w:r>
      <w:r w:rsidR="0006230A">
        <w:rPr>
          <w:lang w:val="en-US"/>
        </w:rPr>
        <w:t xml:space="preserve">ew technique to the mainstream, and few tools adequately support it. </w:t>
      </w:r>
      <w:r w:rsidR="00C22ED4">
        <w:rPr>
          <w:lang w:val="en-US"/>
        </w:rPr>
        <w:t xml:space="preserve">Existing </w:t>
      </w:r>
      <w:r w:rsidR="003A72CC">
        <w:rPr>
          <w:lang w:val="en-US"/>
        </w:rPr>
        <w:t xml:space="preserve">bulk </w:t>
      </w:r>
      <w:r w:rsidR="00C22ED4">
        <w:rPr>
          <w:lang w:val="en-US"/>
        </w:rPr>
        <w:t>WGBS tools are unable of handle</w:t>
      </w:r>
      <w:r w:rsidR="003819B1">
        <w:rPr>
          <w:lang w:val="en-US"/>
        </w:rPr>
        <w:t xml:space="preserve"> sparsity and the</w:t>
      </w:r>
      <w:r w:rsidR="00C22ED4">
        <w:rPr>
          <w:lang w:val="en-US"/>
        </w:rPr>
        <w:t xml:space="preserve"> </w:t>
      </w:r>
      <w:r w:rsidR="003819B1">
        <w:rPr>
          <w:lang w:val="en-US"/>
        </w:rPr>
        <w:t xml:space="preserve">resulting </w:t>
      </w:r>
      <w:r w:rsidR="00C22ED4">
        <w:rPr>
          <w:lang w:val="en-US"/>
        </w:rPr>
        <w:t xml:space="preserve">high proportion of </w:t>
      </w:r>
      <w:r w:rsidR="002C446E">
        <w:rPr>
          <w:lang w:val="en-US"/>
        </w:rPr>
        <w:t>missing</w:t>
      </w:r>
      <w:r w:rsidR="00C22ED4">
        <w:rPr>
          <w:lang w:val="en-US"/>
        </w:rPr>
        <w:t xml:space="preserve"> values</w:t>
      </w:r>
      <w:r w:rsidR="00E339F5">
        <w:rPr>
          <w:lang w:val="en-US"/>
        </w:rPr>
        <w:t xml:space="preserve">. Statistical analysis is complicated by missing data and may require specialized algorithms. As well, </w:t>
      </w:r>
      <w:r w:rsidR="00C22ED4">
        <w:rPr>
          <w:lang w:val="en-US"/>
        </w:rPr>
        <w:t>there is</w:t>
      </w:r>
      <w:r w:rsidR="00E339F5">
        <w:rPr>
          <w:lang w:val="en-US"/>
        </w:rPr>
        <w:t xml:space="preserve"> </w:t>
      </w:r>
      <w:r w:rsidR="00C22ED4">
        <w:rPr>
          <w:lang w:val="en-US"/>
        </w:rPr>
        <w:t xml:space="preserve">high memory requirement if stored in a dense matrix, as most also require. </w:t>
      </w:r>
      <w:r w:rsidR="001C459A">
        <w:rPr>
          <w:lang w:val="en-US"/>
        </w:rPr>
        <w:t xml:space="preserve">As more </w:t>
      </w:r>
      <w:proofErr w:type="spellStart"/>
      <w:r w:rsidR="00FD0598">
        <w:rPr>
          <w:lang w:val="en-US"/>
        </w:rPr>
        <w:t>scBS</w:t>
      </w:r>
      <w:proofErr w:type="spellEnd"/>
      <w:r w:rsidR="00FD0598">
        <w:rPr>
          <w:lang w:val="en-US"/>
        </w:rPr>
        <w:t xml:space="preserve">-seq </w:t>
      </w:r>
      <w:r w:rsidR="001C459A">
        <w:rPr>
          <w:lang w:val="en-US"/>
        </w:rPr>
        <w:t xml:space="preserve">experiments are performed, new software tools will be needed </w:t>
      </w:r>
      <w:r w:rsidR="00D03BD6">
        <w:rPr>
          <w:lang w:val="en-US"/>
        </w:rPr>
        <w:t xml:space="preserve">to </w:t>
      </w:r>
      <w:r w:rsidR="001C459A">
        <w:rPr>
          <w:lang w:val="en-US"/>
        </w:rPr>
        <w:t xml:space="preserve">adequately handle </w:t>
      </w:r>
      <w:r w:rsidR="00D03BD6">
        <w:rPr>
          <w:lang w:val="en-US"/>
        </w:rPr>
        <w:t xml:space="preserve">single cell </w:t>
      </w:r>
      <w:r w:rsidR="001C459A">
        <w:rPr>
          <w:lang w:val="en-US"/>
        </w:rPr>
        <w:t xml:space="preserve">data. </w:t>
      </w:r>
      <w:r w:rsidR="00F1082D">
        <w:rPr>
          <w:lang w:val="en-US"/>
        </w:rPr>
        <w:t>Therefore</w:t>
      </w:r>
      <w:r w:rsidR="00C22ED4">
        <w:rPr>
          <w:lang w:val="en-US"/>
        </w:rPr>
        <w:t xml:space="preserve">, we have developed a new tool to address these problems and allow a pipeline similar to traditional WGBS tools. </w:t>
      </w:r>
    </w:p>
    <w:p w14:paraId="1CD44420" w14:textId="6F04BCFA" w:rsidR="00DD27A1" w:rsidRDefault="00DD27A1" w:rsidP="005206DF">
      <w:pPr>
        <w:pStyle w:val="Heading2"/>
        <w:jc w:val="both"/>
        <w:rPr>
          <w:lang w:val="en-US"/>
        </w:rPr>
      </w:pPr>
      <w:bookmarkStart w:id="16" w:name="_Toc87641262"/>
      <w:r>
        <w:rPr>
          <w:lang w:val="en-US"/>
        </w:rPr>
        <w:t>Project aim</w:t>
      </w:r>
      <w:bookmarkEnd w:id="16"/>
    </w:p>
    <w:p w14:paraId="213B820F" w14:textId="6EF7A13B" w:rsidR="00BE5533" w:rsidRDefault="00C44FBB" w:rsidP="005206DF">
      <w:pPr>
        <w:jc w:val="both"/>
        <w:rPr>
          <w:lang w:val="en-US"/>
        </w:rPr>
      </w:pPr>
      <w:r>
        <w:rPr>
          <w:lang w:val="en-US"/>
        </w:rPr>
        <w:t>The aim of this project is two-fold. First, a new tool is to be developed for handling single cell methylome data</w:t>
      </w:r>
      <w:r w:rsidR="004F5517">
        <w:rPr>
          <w:lang w:val="en-US"/>
        </w:rPr>
        <w:t>, as</w:t>
      </w:r>
      <w:r w:rsidR="00312198">
        <w:rPr>
          <w:lang w:val="en-US"/>
        </w:rPr>
        <w:t xml:space="preserve"> </w:t>
      </w:r>
      <w:r w:rsidR="004F5517">
        <w:rPr>
          <w:lang w:val="en-US"/>
        </w:rPr>
        <w:t>t</w:t>
      </w:r>
      <w:r w:rsidR="00312198">
        <w:rPr>
          <w:lang w:val="en-US"/>
        </w:rPr>
        <w:t xml:space="preserve">he challenges of data sparsity and incompatibility with established downstream methylation analysis techniques remain poorly fulfilled by existing software tools. The software package will </w:t>
      </w:r>
      <w:r w:rsidR="00E03F3B">
        <w:rPr>
          <w:lang w:val="en-US"/>
        </w:rPr>
        <w:t xml:space="preserve">be </w:t>
      </w:r>
      <w:r w:rsidR="00312198">
        <w:rPr>
          <w:lang w:val="en-US"/>
        </w:rPr>
        <w:t>modelled after its bulk</w:t>
      </w:r>
      <w:r w:rsidR="00CA1987">
        <w:rPr>
          <w:lang w:val="en-US"/>
        </w:rPr>
        <w:t xml:space="preserve"> </w:t>
      </w:r>
      <w:r w:rsidR="00312198">
        <w:rPr>
          <w:lang w:val="en-US"/>
        </w:rPr>
        <w:t xml:space="preserve">WGBS predecessor, </w:t>
      </w:r>
      <w:proofErr w:type="spellStart"/>
      <w:r w:rsidR="00312198" w:rsidRPr="00602F67">
        <w:rPr>
          <w:i/>
          <w:iCs/>
          <w:lang w:val="en-US"/>
        </w:rPr>
        <w:t>methrix</w:t>
      </w:r>
      <w:proofErr w:type="spellEnd"/>
      <w:r w:rsidR="007115DA" w:rsidRPr="00602F67">
        <w:rPr>
          <w:i/>
          <w:iCs/>
          <w:lang w:val="en-US"/>
        </w:rPr>
        <w:fldChar w:fldCharType="begin"/>
      </w:r>
      <w:r w:rsidR="009777BD">
        <w:rPr>
          <w:i/>
          <w:iCs/>
          <w:lang w:val="en-US"/>
        </w:rPr>
        <w:instrText xml:space="preserve"> ADDIN ZOTERO_ITEM CSL_CITATION {"citationID":"Ywpoi0sf","properties":{"formattedCitation":"\\super 34\\nosupersub{}","plainCitation":"34","noteIndex":0},"citationItems":[{"id":795,"uris":["http://zotero.org/users/local/oxMpWYo5/items/99IQ8H3U"],"uri":["http://zotero.org/users/local/oxMpWYo5/items/99IQ8H3U"],"itemData":{"id":795,"type":"webpage","title":"Methrix: an R/Bioconductor package for systematic aggregation and analysis of bisulfite sequencing data | Bioinformatics | Oxford Academic","URL":"https://academic.oup.com/bioinformatics/article/36/22-23/5524/6042753","accessed":{"date-parts":[["2021",10,12]]}}}],"schema":"https://github.com/citation-style-language/schema/raw/master/csl-citation.json"} </w:instrText>
      </w:r>
      <w:r w:rsidR="007115DA" w:rsidRPr="00602F67">
        <w:rPr>
          <w:i/>
          <w:iCs/>
          <w:lang w:val="en-US"/>
        </w:rPr>
        <w:fldChar w:fldCharType="separate"/>
      </w:r>
      <w:r w:rsidR="009777BD" w:rsidRPr="009777BD">
        <w:rPr>
          <w:rFonts w:ascii="Calibri" w:hAnsi="Calibri" w:cs="Calibri"/>
          <w:szCs w:val="24"/>
          <w:vertAlign w:val="superscript"/>
        </w:rPr>
        <w:t>34</w:t>
      </w:r>
      <w:r w:rsidR="007115DA" w:rsidRPr="00602F67">
        <w:rPr>
          <w:i/>
          <w:iCs/>
          <w:lang w:val="en-US"/>
        </w:rPr>
        <w:fldChar w:fldCharType="end"/>
      </w:r>
      <w:r w:rsidR="00312198">
        <w:rPr>
          <w:lang w:val="en-US"/>
        </w:rPr>
        <w:t xml:space="preserve">, but will give additionally functionality for imputation, clustering, binning, </w:t>
      </w:r>
      <w:r w:rsidR="0061792F">
        <w:rPr>
          <w:lang w:val="en-US"/>
        </w:rPr>
        <w:t xml:space="preserve">and more. </w:t>
      </w:r>
      <w:r w:rsidR="00FC0FB3">
        <w:rPr>
          <w:lang w:val="en-US"/>
        </w:rPr>
        <w:t xml:space="preserve">Our intention is to </w:t>
      </w:r>
      <w:r w:rsidR="004F5517">
        <w:rPr>
          <w:lang w:val="en-US"/>
        </w:rPr>
        <w:t>integrate</w:t>
      </w:r>
      <w:r w:rsidR="00FC0FB3">
        <w:rPr>
          <w:lang w:val="en-US"/>
        </w:rPr>
        <w:t xml:space="preserve"> it within the Bioconductor </w:t>
      </w:r>
      <w:r w:rsidR="0093218B">
        <w:rPr>
          <w:lang w:val="en-US"/>
        </w:rPr>
        <w:t>ecosystem</w:t>
      </w:r>
      <w:r w:rsidR="00FC0FB3">
        <w:rPr>
          <w:lang w:val="en-US"/>
        </w:rPr>
        <w:t xml:space="preserve"> </w:t>
      </w:r>
      <w:r w:rsidR="00947BBC">
        <w:rPr>
          <w:lang w:val="en-US"/>
        </w:rPr>
        <w:t>to maximize compatibility and audience</w:t>
      </w:r>
      <w:r w:rsidR="008C37A2">
        <w:rPr>
          <w:lang w:val="en-US"/>
        </w:rPr>
        <w:t xml:space="preserve">. </w:t>
      </w:r>
      <w:r>
        <w:rPr>
          <w:lang w:val="en-US"/>
        </w:rPr>
        <w:t>Secondly, to help validate the tool, we will look at the relationship between glioma and macrophage methylation. U</w:t>
      </w:r>
      <w:r w:rsidR="009D374E">
        <w:rPr>
          <w:lang w:val="en-US"/>
        </w:rPr>
        <w:t>sing epigenetic lineage, we hypothesize that methylation can be used to identify and help determine the origins of TAMs implicated in gliomagenesis</w:t>
      </w:r>
      <w:r w:rsidR="00767C3A">
        <w:rPr>
          <w:lang w:val="en-US"/>
        </w:rPr>
        <w:t xml:space="preserve">, </w:t>
      </w:r>
      <w:r w:rsidR="00C941CF">
        <w:rPr>
          <w:lang w:val="en-US"/>
        </w:rPr>
        <w:t>whether they be</w:t>
      </w:r>
      <w:r w:rsidR="00767C3A">
        <w:rPr>
          <w:lang w:val="en-US"/>
        </w:rPr>
        <w:t xml:space="preserve"> native microglia </w:t>
      </w:r>
      <w:r w:rsidR="00361CF1">
        <w:rPr>
          <w:lang w:val="en-US"/>
        </w:rPr>
        <w:t>or</w:t>
      </w:r>
      <w:r w:rsidR="00C941CF">
        <w:rPr>
          <w:lang w:val="en-US"/>
        </w:rPr>
        <w:t xml:space="preserve"> differentiated from</w:t>
      </w:r>
      <w:r w:rsidR="00767C3A">
        <w:rPr>
          <w:lang w:val="en-US"/>
        </w:rPr>
        <w:t xml:space="preserve"> infiltrating monocytes</w:t>
      </w:r>
      <w:r w:rsidR="009D374E">
        <w:rPr>
          <w:lang w:val="en-US"/>
        </w:rPr>
        <w:t xml:space="preserve">. With this knowledge, it may be possible to generate prognostic outcomes based on diversity of TAMs or their characteristic methylation profiles. This may improve patient-specific treatment and aid in identifying further avenues of research for fighting this devastating disease. </w:t>
      </w:r>
    </w:p>
    <w:p w14:paraId="1ED2ED6B" w14:textId="77777777" w:rsidR="005D7692" w:rsidRDefault="005D7692" w:rsidP="005D7692">
      <w:pPr>
        <w:pStyle w:val="Heading1"/>
        <w:jc w:val="both"/>
        <w:rPr>
          <w:lang w:val="en-US"/>
        </w:rPr>
      </w:pPr>
      <w:bookmarkStart w:id="17" w:name="_Toc87454543"/>
      <w:bookmarkStart w:id="18" w:name="_Toc87641263"/>
      <w:r>
        <w:rPr>
          <w:lang w:val="en-US"/>
        </w:rPr>
        <w:lastRenderedPageBreak/>
        <w:t>Methods</w:t>
      </w:r>
      <w:bookmarkEnd w:id="17"/>
      <w:bookmarkEnd w:id="18"/>
    </w:p>
    <w:p w14:paraId="1CEAD6D7" w14:textId="77777777" w:rsidR="005D7692" w:rsidRDefault="005D7692" w:rsidP="005D7692">
      <w:pPr>
        <w:pStyle w:val="Heading2"/>
        <w:jc w:val="both"/>
        <w:rPr>
          <w:lang w:val="en-US"/>
        </w:rPr>
      </w:pPr>
      <w:bookmarkStart w:id="19" w:name="_Toc87454544"/>
      <w:bookmarkStart w:id="20" w:name="_Toc87641264"/>
      <w:proofErr w:type="spellStart"/>
      <w:r>
        <w:rPr>
          <w:lang w:val="en-US"/>
        </w:rPr>
        <w:t>scMethrix</w:t>
      </w:r>
      <w:bookmarkEnd w:id="19"/>
      <w:bookmarkEnd w:id="20"/>
      <w:proofErr w:type="spellEnd"/>
    </w:p>
    <w:p w14:paraId="7840AA71" w14:textId="77777777" w:rsidR="005D7692" w:rsidRPr="0072350E" w:rsidRDefault="005D7692" w:rsidP="005D7692">
      <w:pPr>
        <w:pStyle w:val="Heading3"/>
        <w:rPr>
          <w:lang w:val="en-US"/>
        </w:rPr>
      </w:pPr>
      <w:bookmarkStart w:id="21" w:name="_Toc87454545"/>
      <w:bookmarkStart w:id="22" w:name="_Toc87641265"/>
      <w:r>
        <w:rPr>
          <w:lang w:val="en-US"/>
        </w:rPr>
        <w:t>Overview</w:t>
      </w:r>
      <w:bookmarkEnd w:id="21"/>
      <w:bookmarkEnd w:id="22"/>
    </w:p>
    <w:p w14:paraId="63D79950" w14:textId="77777777" w:rsidR="005D7692" w:rsidRDefault="005D7692" w:rsidP="005D7692">
      <w:pPr>
        <w:jc w:val="both"/>
        <w:rPr>
          <w:lang w:val="en-US"/>
        </w:rPr>
      </w:pPr>
      <w:r>
        <w:rPr>
          <w:lang w:val="en-US"/>
        </w:rPr>
        <w:t xml:space="preserve">We introduce </w:t>
      </w:r>
      <w:proofErr w:type="spellStart"/>
      <w:r w:rsidRPr="00602F67">
        <w:rPr>
          <w:i/>
          <w:iCs/>
          <w:lang w:val="en-US"/>
        </w:rPr>
        <w:t>scMethrix</w:t>
      </w:r>
      <w:proofErr w:type="spellEnd"/>
      <w:r>
        <w:rPr>
          <w:lang w:val="en-US"/>
        </w:rPr>
        <w:t xml:space="preserve">, an R-based data storage and manipulation tool that is ideal for single cell methylation data. A complete overview of the package structure is show in </w:t>
      </w:r>
      <w:r w:rsidRPr="001454F8">
        <w:rPr>
          <w:rStyle w:val="SubtitleChar"/>
        </w:rPr>
        <w:fldChar w:fldCharType="begin"/>
      </w:r>
      <w:r w:rsidRPr="001454F8">
        <w:rPr>
          <w:rStyle w:val="SubtitleChar"/>
        </w:rPr>
        <w:instrText xml:space="preserve"> REF _Ref87187804 \h </w:instrText>
      </w:r>
      <w:r>
        <w:rPr>
          <w:rStyle w:val="SubtitleChar"/>
        </w:rPr>
        <w:instrText xml:space="preserve"> \* MERGEFORMAT </w:instrText>
      </w:r>
      <w:r w:rsidRPr="001454F8">
        <w:rPr>
          <w:rStyle w:val="SubtitleChar"/>
        </w:rPr>
      </w:r>
      <w:r w:rsidRPr="001454F8">
        <w:rPr>
          <w:rStyle w:val="SubtitleChar"/>
        </w:rPr>
        <w:fldChar w:fldCharType="separate"/>
      </w:r>
      <w:r w:rsidRPr="001454F8">
        <w:rPr>
          <w:rStyle w:val="SubtitleChar"/>
        </w:rPr>
        <w:t>Figure 1</w:t>
      </w:r>
      <w:r w:rsidRPr="001454F8">
        <w:rPr>
          <w:rStyle w:val="SubtitleChar"/>
        </w:rPr>
        <w:fldChar w:fldCharType="end"/>
      </w:r>
      <w:r>
        <w:rPr>
          <w:rStyle w:val="SubtitleChar"/>
        </w:rPr>
        <w:t xml:space="preserve">. </w:t>
      </w:r>
      <w:r>
        <w:rPr>
          <w:lang w:val="en-US"/>
        </w:rPr>
        <w:t xml:space="preserve">A condensed workflow is provided in </w:t>
      </w:r>
      <w:r>
        <w:rPr>
          <w:lang w:val="en-US"/>
        </w:rPr>
        <w:fldChar w:fldCharType="begin"/>
      </w:r>
      <w:r>
        <w:rPr>
          <w:lang w:val="en-US"/>
        </w:rPr>
        <w:instrText xml:space="preserve"> REF _Ref87291392 \h  \* MERGEFORMAT </w:instrText>
      </w:r>
      <w:r>
        <w:rPr>
          <w:lang w:val="en-US"/>
        </w:rPr>
      </w:r>
      <w:r>
        <w:rPr>
          <w:lang w:val="en-US"/>
        </w:rPr>
        <w:fldChar w:fldCharType="separate"/>
      </w:r>
      <w:r w:rsidRPr="004A2776">
        <w:rPr>
          <w:rStyle w:val="SubtitleChar"/>
        </w:rPr>
        <w:t>Supplemental Method 1</w:t>
      </w:r>
      <w:r>
        <w:rPr>
          <w:lang w:val="en-US"/>
        </w:rPr>
        <w:fldChar w:fldCharType="end"/>
      </w:r>
      <w:r>
        <w:rPr>
          <w:lang w:val="en-US"/>
        </w:rPr>
        <w:t>, as well as a</w:t>
      </w:r>
      <w:r w:rsidRPr="000F14DA">
        <w:rPr>
          <w:lang w:val="en-US"/>
        </w:rPr>
        <w:t xml:space="preserve"> comprehensive vignette that outlines the specifics of each function </w:t>
      </w:r>
      <w:r>
        <w:rPr>
          <w:lang w:val="en-US"/>
        </w:rPr>
        <w:t>via a</w:t>
      </w:r>
      <w:r w:rsidRPr="000F14DA">
        <w:rPr>
          <w:lang w:val="en-US"/>
        </w:rPr>
        <w:t xml:space="preserve"> sample workflow</w:t>
      </w:r>
      <w:r>
        <w:rPr>
          <w:lang w:val="en-US"/>
        </w:rPr>
        <w:t xml:space="preserve"> using publicly available single cell methylation data (see </w:t>
      </w:r>
      <w:hyperlink w:anchor="_Data_Availability" w:history="1">
        <w:r w:rsidRPr="00EB35B6">
          <w:rPr>
            <w:rStyle w:val="SubtitleChar"/>
          </w:rPr>
          <w:t>Data Availability</w:t>
        </w:r>
      </w:hyperlink>
      <w:r>
        <w:rPr>
          <w:lang w:val="en-US"/>
        </w:rPr>
        <w:t xml:space="preserve"> section)</w:t>
      </w:r>
      <w:r w:rsidRPr="000F14DA">
        <w:rPr>
          <w:lang w:val="en-US"/>
        </w:rPr>
        <w:t>.</w:t>
      </w:r>
    </w:p>
    <w:tbl>
      <w:tblPr>
        <w:tblStyle w:val="TableGrid0"/>
        <w:tblpPr w:leftFromText="180" w:rightFromText="180" w:vertAnchor="text" w:tblpX="4405" w:tblpY="1"/>
        <w:tblOverlap w:val="never"/>
        <w:tblW w:w="0" w:type="auto"/>
        <w:tblLook w:val="04A0" w:firstRow="1" w:lastRow="0" w:firstColumn="1" w:lastColumn="0" w:noHBand="0" w:noVBand="1"/>
      </w:tblPr>
      <w:tblGrid>
        <w:gridCol w:w="5046"/>
      </w:tblGrid>
      <w:tr w:rsidR="005D7692" w14:paraId="5BAAFDC7" w14:textId="77777777" w:rsidTr="00E125F1">
        <w:tc>
          <w:tcPr>
            <w:tcW w:w="4945" w:type="dxa"/>
          </w:tcPr>
          <w:p w14:paraId="612175A4" w14:textId="77777777" w:rsidR="005D7692" w:rsidRDefault="005D7692" w:rsidP="00E125F1">
            <w:pPr>
              <w:jc w:val="both"/>
              <w:rPr>
                <w:lang w:val="en-US"/>
              </w:rPr>
            </w:pPr>
            <w:commentRangeStart w:id="23"/>
            <w:commentRangeStart w:id="24"/>
            <w:commentRangeStart w:id="25"/>
            <w:r>
              <w:rPr>
                <w:noProof/>
                <w:lang w:val="en-US"/>
              </w:rPr>
              <w:drawing>
                <wp:inline distT="0" distB="0" distL="0" distR="0" wp14:anchorId="2FAE115E" wp14:editId="43DD1725">
                  <wp:extent cx="3066223" cy="3939742"/>
                  <wp:effectExtent l="0" t="0" r="1270" b="3810"/>
                  <wp:docPr id="615" name="Picture 61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 name="Picture 615" descr="Text&#10;&#10;Description automatically generated"/>
                          <pic:cNvPicPr/>
                        </pic:nvPicPr>
                        <pic:blipFill rotWithShape="1">
                          <a:blip r:embed="rId12">
                            <a:extLst>
                              <a:ext uri="{28A0092B-C50C-407E-A947-70E740481C1C}">
                                <a14:useLocalDpi xmlns:a14="http://schemas.microsoft.com/office/drawing/2010/main" val="0"/>
                              </a:ext>
                            </a:extLst>
                          </a:blip>
                          <a:srcRect l="30043" t="22781" r="29167" b="23466"/>
                          <a:stretch/>
                        </pic:blipFill>
                        <pic:spPr bwMode="auto">
                          <a:xfrm>
                            <a:off x="0" y="0"/>
                            <a:ext cx="3089054" cy="3969078"/>
                          </a:xfrm>
                          <a:prstGeom prst="rect">
                            <a:avLst/>
                          </a:prstGeom>
                          <a:ln>
                            <a:noFill/>
                          </a:ln>
                          <a:extLst>
                            <a:ext uri="{53640926-AAD7-44D8-BBD7-CCE9431645EC}">
                              <a14:shadowObscured xmlns:a14="http://schemas.microsoft.com/office/drawing/2010/main"/>
                            </a:ext>
                          </a:extLst>
                        </pic:spPr>
                      </pic:pic>
                    </a:graphicData>
                  </a:graphic>
                </wp:inline>
              </w:drawing>
            </w:r>
            <w:commentRangeEnd w:id="23"/>
            <w:r>
              <w:rPr>
                <w:rStyle w:val="CommentReference"/>
              </w:rPr>
              <w:commentReference w:id="23"/>
            </w:r>
            <w:commentRangeEnd w:id="24"/>
            <w:r>
              <w:rPr>
                <w:rStyle w:val="CommentReference"/>
              </w:rPr>
              <w:commentReference w:id="24"/>
            </w:r>
            <w:commentRangeEnd w:id="25"/>
            <w:r>
              <w:rPr>
                <w:rStyle w:val="CommentReference"/>
              </w:rPr>
              <w:commentReference w:id="25"/>
            </w:r>
          </w:p>
        </w:tc>
      </w:tr>
      <w:tr w:rsidR="005D7692" w14:paraId="5514B542" w14:textId="77777777" w:rsidTr="00E125F1">
        <w:trPr>
          <w:trHeight w:val="1080"/>
        </w:trPr>
        <w:tc>
          <w:tcPr>
            <w:tcW w:w="4945" w:type="dxa"/>
          </w:tcPr>
          <w:p w14:paraId="49D69608" w14:textId="77777777" w:rsidR="005D7692" w:rsidRPr="000C7FBD" w:rsidRDefault="005D7692" w:rsidP="00E125F1">
            <w:pPr>
              <w:pStyle w:val="Caption"/>
              <w:rPr>
                <w:rStyle w:val="SubtleEmphasis"/>
              </w:rPr>
            </w:pPr>
            <w:bookmarkStart w:id="26" w:name="_Ref87187804"/>
            <w:bookmarkStart w:id="27" w:name="_Toc87454340"/>
            <w:r w:rsidRPr="005F30D8">
              <w:rPr>
                <w:rStyle w:val="SubtleEmphasis"/>
              </w:rPr>
              <w:t xml:space="preserve">Figure </w:t>
            </w:r>
            <w:r w:rsidRPr="005F30D8">
              <w:rPr>
                <w:rStyle w:val="SubtleEmphasis"/>
              </w:rPr>
              <w:fldChar w:fldCharType="begin"/>
            </w:r>
            <w:r w:rsidRPr="005F30D8">
              <w:rPr>
                <w:rStyle w:val="SubtleEmphasis"/>
              </w:rPr>
              <w:instrText xml:space="preserve"> SEQ Figure \* ARABIC </w:instrText>
            </w:r>
            <w:r w:rsidRPr="005F30D8">
              <w:rPr>
                <w:rStyle w:val="SubtleEmphasis"/>
              </w:rPr>
              <w:fldChar w:fldCharType="separate"/>
            </w:r>
            <w:r w:rsidRPr="005F30D8">
              <w:rPr>
                <w:rStyle w:val="SubtleEmphasis"/>
                <w:noProof/>
              </w:rPr>
              <w:t>1</w:t>
            </w:r>
            <w:r w:rsidRPr="005F30D8">
              <w:rPr>
                <w:rStyle w:val="SubtleEmphasis"/>
              </w:rPr>
              <w:fldChar w:fldCharType="end"/>
            </w:r>
            <w:bookmarkEnd w:id="26"/>
            <w:r w:rsidRPr="005F30D8">
              <w:rPr>
                <w:rStyle w:val="SubtleEmphasis"/>
              </w:rPr>
              <w:t>.</w:t>
            </w:r>
            <w:r w:rsidRPr="000C7FBD">
              <w:rPr>
                <w:rStyle w:val="SubtleEmphasis"/>
              </w:rPr>
              <w:t xml:space="preserve"> Overview of </w:t>
            </w:r>
            <w:r>
              <w:rPr>
                <w:rStyle w:val="SubtleEmphasis"/>
              </w:rPr>
              <w:t xml:space="preserve">the </w:t>
            </w:r>
            <w:proofErr w:type="spellStart"/>
            <w:r w:rsidRPr="000C7FBD">
              <w:rPr>
                <w:rStyle w:val="SubtleEmphasis"/>
              </w:rPr>
              <w:t>scMethrix</w:t>
            </w:r>
            <w:bookmarkEnd w:id="27"/>
            <w:proofErr w:type="spellEnd"/>
            <w:r>
              <w:rPr>
                <w:rStyle w:val="SubtleEmphasis"/>
              </w:rPr>
              <w:t xml:space="preserve"> p</w:t>
            </w:r>
            <w:r w:rsidRPr="000C7FBD">
              <w:rPr>
                <w:rStyle w:val="SubtleEmphasis"/>
              </w:rPr>
              <w:t>ackage</w:t>
            </w:r>
            <w:r>
              <w:rPr>
                <w:rStyle w:val="SubtleEmphasis"/>
              </w:rPr>
              <w:t>.</w:t>
            </w:r>
            <w:r w:rsidRPr="000C7FBD">
              <w:rPr>
                <w:rStyle w:val="SubtleEmphasis"/>
              </w:rPr>
              <w:t xml:space="preserve"> </w:t>
            </w:r>
          </w:p>
          <w:p w14:paraId="48468979" w14:textId="77777777" w:rsidR="005D7692" w:rsidRPr="00E63C2C" w:rsidRDefault="005D7692" w:rsidP="00E125F1">
            <w:pPr>
              <w:pStyle w:val="Caption"/>
              <w:rPr>
                <w:b/>
              </w:rPr>
            </w:pPr>
            <w:r w:rsidRPr="00F125CB">
              <w:rPr>
                <w:rStyle w:val="SubtleEmphasis"/>
                <w:b w:val="0"/>
              </w:rPr>
              <w:t xml:space="preserve">Single cell bisulfite data stored in </w:t>
            </w:r>
            <w:proofErr w:type="spellStart"/>
            <w:r w:rsidRPr="00F125CB">
              <w:rPr>
                <w:rStyle w:val="SubtleEmphasis"/>
                <w:b w:val="0"/>
              </w:rPr>
              <w:t>BedGraph</w:t>
            </w:r>
            <w:proofErr w:type="spellEnd"/>
            <w:r w:rsidRPr="00F125CB">
              <w:rPr>
                <w:rStyle w:val="SubtleEmphasis"/>
                <w:b w:val="0"/>
              </w:rPr>
              <w:t xml:space="preserve">-based files can be imported via </w:t>
            </w:r>
            <w:proofErr w:type="spellStart"/>
            <w:r w:rsidRPr="00F125CB">
              <w:rPr>
                <w:rStyle w:val="SubtleEmphasis"/>
                <w:b w:val="0"/>
              </w:rPr>
              <w:t>read_beds</w:t>
            </w:r>
            <w:proofErr w:type="spellEnd"/>
            <w:r w:rsidRPr="00F125CB">
              <w:rPr>
                <w:rStyle w:val="SubtleEmphasis"/>
                <w:b w:val="0"/>
              </w:rPr>
              <w:t>() to be stored a</w:t>
            </w:r>
            <w:r>
              <w:rPr>
                <w:rStyle w:val="SubtleEmphasis"/>
                <w:b w:val="0"/>
                <w:bCs w:val="0"/>
              </w:rPr>
              <w:t>s</w:t>
            </w:r>
            <w:r>
              <w:rPr>
                <w:rStyle w:val="SubtleEmphasis"/>
              </w:rPr>
              <w:t xml:space="preserve"> a</w:t>
            </w:r>
            <w:r w:rsidRPr="00F125CB">
              <w:rPr>
                <w:rStyle w:val="SubtleEmphasis"/>
                <w:b w:val="0"/>
              </w:rPr>
              <w:t xml:space="preserve"> summarized experiment </w:t>
            </w:r>
            <w:r>
              <w:rPr>
                <w:rStyle w:val="SubtleEmphasis"/>
                <w:b w:val="0"/>
                <w:bCs w:val="0"/>
              </w:rPr>
              <w:t>w</w:t>
            </w:r>
            <w:r>
              <w:rPr>
                <w:rStyle w:val="SubtleEmphasis"/>
              </w:rPr>
              <w:t xml:space="preserve">ithin the </w:t>
            </w:r>
            <w:proofErr w:type="spellStart"/>
            <w:r>
              <w:rPr>
                <w:rStyle w:val="SubtleEmphasis"/>
              </w:rPr>
              <w:t>scMethrix</w:t>
            </w:r>
            <w:proofErr w:type="spellEnd"/>
            <w:r>
              <w:rPr>
                <w:rStyle w:val="SubtleEmphasis"/>
              </w:rPr>
              <w:t xml:space="preserve"> </w:t>
            </w:r>
            <w:r w:rsidRPr="00F125CB">
              <w:rPr>
                <w:rStyle w:val="SubtleEmphasis"/>
                <w:b w:val="0"/>
              </w:rPr>
              <w:t>object. Numerous functions are available for quality control, filtering, and visualization. Multiple export formats are supported for further downstream analysis.</w:t>
            </w:r>
          </w:p>
        </w:tc>
      </w:tr>
    </w:tbl>
    <w:p w14:paraId="167A77B3" w14:textId="77777777" w:rsidR="005D7692" w:rsidRDefault="005D7692" w:rsidP="005D7692">
      <w:pPr>
        <w:pStyle w:val="Heading3"/>
        <w:rPr>
          <w:lang w:val="en-US"/>
        </w:rPr>
      </w:pPr>
      <w:bookmarkStart w:id="28" w:name="_Toc87454546"/>
      <w:bookmarkStart w:id="29" w:name="_Toc87641266"/>
      <w:r>
        <w:rPr>
          <w:lang w:val="en-US"/>
        </w:rPr>
        <w:t>Object structure</w:t>
      </w:r>
      <w:bookmarkEnd w:id="28"/>
      <w:bookmarkEnd w:id="29"/>
    </w:p>
    <w:p w14:paraId="734ED5E1" w14:textId="0AC208C0" w:rsidR="005D7692" w:rsidRDefault="005D7692" w:rsidP="005D7692">
      <w:pPr>
        <w:jc w:val="both"/>
        <w:rPr>
          <w:lang w:val="en-US"/>
        </w:rPr>
      </w:pPr>
      <w:r>
        <w:rPr>
          <w:lang w:val="en-US"/>
        </w:rPr>
        <w:t xml:space="preserve">The </w:t>
      </w:r>
      <w:proofErr w:type="spellStart"/>
      <w:r w:rsidRPr="00CF17E9">
        <w:rPr>
          <w:i/>
          <w:iCs/>
          <w:lang w:val="en-US"/>
        </w:rPr>
        <w:t>scMethrix</w:t>
      </w:r>
      <w:proofErr w:type="spellEnd"/>
      <w:r>
        <w:rPr>
          <w:lang w:val="en-US"/>
        </w:rPr>
        <w:t xml:space="preserve"> experiment object extends the </w:t>
      </w:r>
      <w:proofErr w:type="spellStart"/>
      <w:r w:rsidRPr="00A52425">
        <w:rPr>
          <w:i/>
          <w:iCs/>
          <w:lang w:val="en-US"/>
        </w:rPr>
        <w:t>SingleCellExperiment</w:t>
      </w:r>
      <w:proofErr w:type="spellEnd"/>
      <w:r>
        <w:rPr>
          <w:lang w:val="en-US"/>
        </w:rPr>
        <w:fldChar w:fldCharType="begin"/>
      </w:r>
      <w:r w:rsidR="009777BD">
        <w:rPr>
          <w:lang w:val="en-US"/>
        </w:rPr>
        <w:instrText xml:space="preserve"> ADDIN ZOTERO_ITEM CSL_CITATION {"citationID":"oQhqnxxF","properties":{"formattedCitation":"\\super 35\\nosupersub{}","plainCitation":"35","noteIndex":0},"citationItems":[{"id":953,"uris":["http://zotero.org/users/local/oxMpWYo5/items/FL39LCC2"],"uri":["http://zotero.org/users/local/oxMpWYo5/items/FL39LCC2"],"itemData":{"id":953,"type":"article-journal","abstract":"Recent technological advancements have enabled the profiling of a large number of genome-wide features in individual cells. However, single-cell data present unique challenges that require the development of specialized methods and software infrastructure to successfully derive biological insights. The Bioconductor project has rapidly grown to meet these demands, hosting community-developed open-source software distributed as R packages. Featuring state-of-the-art computational methods, standardized data infrastructure and interactive data visualization tools, we present an overview and online book (https://osca.bioconductor.org) of single-cell methods for prospective users.","container-title":"Nature Methods","DOI":"10.1038/s41592-019-0654-x","ISSN":"1548-7105","issue":"2","journalAbbreviation":"Nat Methods","language":"en","note":"Bandiera_abtest: a\nCg_type: Nature Research Journals\nnumber: 2\nPrimary_atype: Reviews\npublisher: Nature Publishing Group\nSubject_term: Genomic analysis;Software\nSubject_term_id: genomic-analysis;software","page":"137-145","source":"www.nature.com","title":"Orchestrating single-cell analysis with Bioconductor","volume":"17","author":[{"family":"Amezquita","given":"Robert A."},{"family":"Lun","given":"Aaron T. L."},{"family":"Becht","given":"Etienne"},{"family":"Carey","given":"Vince J."},{"family":"Carpp","given":"Lindsay N."},{"family":"Geistlinger","given":"Ludwig"},{"family":"Marini","given":"Federico"},{"family":"Rue-Albrecht","given":"Kevin"},{"family":"Risso","given":"Davide"},{"family":"Soneson","given":"Charlotte"},{"family":"Waldron","given":"Levi"},{"family":"Pagès","given":"Hervé"},{"family":"Smith","given":"Mike L."},{"family":"Huber","given":"Wolfgang"},{"family":"Morgan","given":"Martin"},{"family":"Gottardo","given":"Raphael"},{"family":"Hicks","given":"Stephanie C."}],"issued":{"date-parts":[["2020",2]]}}}],"schema":"https://github.com/citation-style-language/schema/raw/master/csl-citation.json"} </w:instrText>
      </w:r>
      <w:r>
        <w:rPr>
          <w:lang w:val="en-US"/>
        </w:rPr>
        <w:fldChar w:fldCharType="separate"/>
      </w:r>
      <w:r w:rsidR="009777BD" w:rsidRPr="009777BD">
        <w:rPr>
          <w:rFonts w:ascii="Calibri" w:hAnsi="Calibri" w:cs="Calibri"/>
          <w:szCs w:val="24"/>
          <w:vertAlign w:val="superscript"/>
        </w:rPr>
        <w:t>35</w:t>
      </w:r>
      <w:r>
        <w:rPr>
          <w:lang w:val="en-US"/>
        </w:rPr>
        <w:fldChar w:fldCharType="end"/>
      </w:r>
      <w:r>
        <w:rPr>
          <w:lang w:val="en-US"/>
        </w:rPr>
        <w:t xml:space="preserve"> container and will interface with many other packages in the Bioconductor ecosystem. It largely uses the </w:t>
      </w:r>
      <w:proofErr w:type="spellStart"/>
      <w:r w:rsidRPr="00EE3CD9">
        <w:rPr>
          <w:i/>
          <w:iCs/>
          <w:lang w:val="en-US"/>
        </w:rPr>
        <w:t>data.table</w:t>
      </w:r>
      <w:proofErr w:type="spellEnd"/>
      <w:r>
        <w:rPr>
          <w:lang w:val="en-US"/>
        </w:rPr>
        <w:fldChar w:fldCharType="begin"/>
      </w:r>
      <w:r w:rsidR="009777BD">
        <w:rPr>
          <w:lang w:val="en-US"/>
        </w:rPr>
        <w:instrText xml:space="preserve"> ADDIN ZOTERO_ITEM CSL_CITATION {"citationID":"AwwOuB3s","properties":{"formattedCitation":"\\super 36\\nosupersub{}","plainCitation":"36","noteIndex":0},"citationItems":[{"id":973,"uris":["http://zotero.org/users/local/oxMpWYo5/items/ZDMML74S"],"uri":["http://zotero.org/users/local/oxMpWYo5/items/ZDMML74S"],"itemData":{"id":973,"type":"book","abstract":"Fast aggregation of large data (e.g. 100GB in RAM), fast ordered joins, fast add/modify/delete of columns by group using no copies at all, list columns, friendly and fast character-separated-value read/write. Offers a natural and flexible syntax, for faster development.","source":"R-Packages","title":"data.table: Extension of 'data.frame'","title-short":"data.table","URL":"https://CRAN.R-project.org/package=data.table","version":"1.14.2","author":[{"family":"Dowle","given":"Matt"},{"family":"Srinivasan","given":"Arun"},{"family":"Gorecki","given":"Jan"},{"family":"Chirico","given":"Michael"},{"family":"Stetsenko","given":"Pasha"},{"family":"Short","given":"Tom"},{"family":"Lianoglou","given":"Steve"},{"family":"Antonyan","given":"Eduard"},{"family":"Bonsch","given":"Markus"},{"family":"Parsonage","given":"Hugh"},{"family":"Ritchie","given":"Scott"},{"family":"Ren","given":"Kun"},{"family":"Tan","given":"Xianying"},{"family":"Saporta","given":"Rick"},{"family":"Seiskari","given":"Otto"},{"family":"Dong","given":"Xianghui"},{"family":"Lang","given":"Michel"},{"family":"Iwasaki","given":"Watal"},{"family":"Wenchel","given":"Seth"},{"family":"Broman","given":"Karl"},{"family":"Schmidt","given":"Tobias"},{"family":"Arenburg","given":"David"},{"family":"Smith","given":"Ethan"},{"family":"Cocquemas","given":"Francois"},{"family":"Gomez","given":"Matthieu"},{"family":"Chataignon","given":"Philippe"},{"family":"Blaser","given":"Nello"},{"family":"Selivanov","given":"Dmitry"},{"family":"Riabushenko","given":"Andrey"},{"family":"Lee","given":"Cheng"},{"family":"Groves","given":"Declan"},{"family":"Possenriede","given":"Daniel"},{"family":"Parages","given":"Felipe"},{"family":"Toth","given":"Denes"},{"family":"Yaramaz-David","given":"Mus"},{"family":"Perumal","given":"Ayappan"},{"family":"Sams","given":"James"},{"family":"Morgan","given":"Martin"},{"family":"Quinn","given":"Michael"},{"family":"@javrucebo","given":""},{"family":"@marc-outins","given":""},{"family":"Storey","given":"Roy"},{"family":"Saraswat","given":"Manish"},{"family":"Jacob","given":"Morgan"},{"family":"Schubmehl","given":"Michael"},{"family":"Vaughan","given":"Davis"},{"family":"Hocking","given":"Toby"},{"family":"Silvestri","given":"Leonardo"},{"family":"Barrett","given":"Tyson"},{"family":"Hester","given":"Jim"},{"family":"Damico","given":"Anthony"},{"family":"Freundt","given":"Sebastian"},{"family":"Simons","given":"David"},{"family":"Andrade","given":"Elliott Sales","dropping-particle":"de"},{"family":"Miller","given":"Cole"},{"family":"Meldgaard","given":"Jens Peder"},{"family":"Tlapak","given":"Vaclav"},{"family":"Ushey","given":"Kevin"},{"family":"Eddelbuettel","given":"Dirk"},{"family":"Schwen","given":"Ben"}],"accessed":{"date-parts":[["2021",11,7]]},"issued":{"date-parts":[["2021",9,27]]}}}],"schema":"https://github.com/citation-style-language/schema/raw/master/csl-citation.json"} </w:instrText>
      </w:r>
      <w:r>
        <w:rPr>
          <w:lang w:val="en-US"/>
        </w:rPr>
        <w:fldChar w:fldCharType="separate"/>
      </w:r>
      <w:r w:rsidR="009777BD" w:rsidRPr="009777BD">
        <w:rPr>
          <w:rFonts w:ascii="Calibri" w:hAnsi="Calibri" w:cs="Calibri"/>
          <w:szCs w:val="24"/>
          <w:vertAlign w:val="superscript"/>
        </w:rPr>
        <w:t>36</w:t>
      </w:r>
      <w:r>
        <w:rPr>
          <w:lang w:val="en-US"/>
        </w:rPr>
        <w:fldChar w:fldCharType="end"/>
      </w:r>
      <w:r>
        <w:rPr>
          <w:lang w:val="en-US"/>
        </w:rPr>
        <w:t xml:space="preserve"> and </w:t>
      </w:r>
      <w:proofErr w:type="spellStart"/>
      <w:r w:rsidRPr="001D583F">
        <w:rPr>
          <w:i/>
          <w:iCs/>
          <w:lang w:val="en-US"/>
        </w:rPr>
        <w:t>DelayedMatrixStats</w:t>
      </w:r>
      <w:proofErr w:type="spellEnd"/>
      <w:r>
        <w:rPr>
          <w:i/>
          <w:iCs/>
          <w:lang w:val="en-US"/>
        </w:rPr>
        <w:fldChar w:fldCharType="begin"/>
      </w:r>
      <w:r w:rsidR="009777BD">
        <w:rPr>
          <w:i/>
          <w:iCs/>
          <w:lang w:val="en-US"/>
        </w:rPr>
        <w:instrText xml:space="preserve"> ADDIN ZOTERO_ITEM CSL_CITATION {"citationID":"Kt4Bf7MO","properties":{"formattedCitation":"\\super 37\\nosupersub{}","plainCitation":"37","noteIndex":0},"citationItems":[{"id":975,"uris":["http://zotero.org/users/local/oxMpWYo5/items/XQX2XRJ9"],"uri":["http://zotero.org/users/local/oxMpWYo5/items/XQX2XRJ9"],"itemData":{"id":975,"type":"book","abstract":"A port of the 'matrixStats' API for use with DelayedMatrix objects from the 'DelayedArray' package. High-performing functions operating on rows and columns of DelayedMatrix objects, e.g. col / rowMedians(), col / rowRanks(), and col / rowSds(). Functions optimized per data type and for subsetted calculations such that both memory usage and processing time is minimized.","note":"DOI: 10.18129/B9.bioc.DelayedMatrixStats","publisher":"Bioconductor version: Release (3.14)","source":"Bioconductor","title":"DelayedMatrixStats: Functions that Apply to Rows and Columns of 'DelayedMatrix' Objects","title-short":"DelayedMatrixStats","URL":"https://bioconductor.org/packages/DelayedMatrixStats/","version":"1.16.0","author":[{"family":"Hickey","given":"Peter"},{"family":"Pagès","given":"Hervé"},{"family":"Lun","given":"Aaron"}],"accessed":{"date-parts":[["2021",11,7]]},"issued":{"date-parts":[["2021"]]}}}],"schema":"https://github.com/citation-style-language/schema/raw/master/csl-citation.json"} </w:instrText>
      </w:r>
      <w:r>
        <w:rPr>
          <w:i/>
          <w:iCs/>
          <w:lang w:val="en-US"/>
        </w:rPr>
        <w:fldChar w:fldCharType="separate"/>
      </w:r>
      <w:r w:rsidR="009777BD" w:rsidRPr="009777BD">
        <w:rPr>
          <w:rFonts w:ascii="Calibri" w:hAnsi="Calibri" w:cs="Calibri"/>
          <w:szCs w:val="24"/>
          <w:vertAlign w:val="superscript"/>
        </w:rPr>
        <w:t>37</w:t>
      </w:r>
      <w:r>
        <w:rPr>
          <w:i/>
          <w:iCs/>
          <w:lang w:val="en-US"/>
        </w:rPr>
        <w:fldChar w:fldCharType="end"/>
      </w:r>
      <w:r>
        <w:rPr>
          <w:lang w:val="en-US"/>
        </w:rPr>
        <w:t xml:space="preserve"> R packages for quick and efficient operations. </w:t>
      </w:r>
    </w:p>
    <w:p w14:paraId="3270205C" w14:textId="429EFCE2" w:rsidR="005D7692" w:rsidRDefault="005D7692" w:rsidP="005D7692">
      <w:pPr>
        <w:jc w:val="both"/>
        <w:rPr>
          <w:lang w:val="en-US"/>
        </w:rPr>
      </w:pPr>
      <w:r>
        <w:rPr>
          <w:lang w:val="en-US"/>
        </w:rPr>
        <w:t>As this is an S4 object</w:t>
      </w:r>
      <w:r>
        <w:rPr>
          <w:lang w:val="en-US"/>
        </w:rPr>
        <w:fldChar w:fldCharType="begin"/>
      </w:r>
      <w:r w:rsidR="009777BD">
        <w:rPr>
          <w:lang w:val="en-US"/>
        </w:rPr>
        <w:instrText xml:space="preserve"> ADDIN ZOTERO_ITEM CSL_CITATION {"citationID":"CCGlSjzy","properties":{"formattedCitation":"\\super 38\\nosupersub{}","plainCitation":"38","noteIndex":0},"citationItems":[{"id":976,"uris":["http://zotero.org/users/local/oxMpWYo5/items/5UR4SWH5"],"uri":["http://zotero.org/users/local/oxMpWYo5/items/5UR4SWH5"],"itemData":{"id":976,"type":"article-journal","abstract":"This paper reviews some programming techniques in R that have proved useful, particularly for substantial projects. These include several versions of object-oriented programming, used in a large number of R packages. The review tries to clarify the origins and ideas behind the various versions, each of which is valuable in the appropriate context. R has also been strongly influenced by the ideas of functional programming and, in particular, by the desire to combine functional with object oriented programming. To clarify how this particular mix of ideas has turned out in the current R language and supporting software, the paper will first review the basic ideas behind object-oriented and functional programming, and then examine the evolution of R with these ideas providing context. Functional programming supports well-defined, defensible software giving reproducible results. Object-oriented programming is the mechanism par excellence for managing complexity while keeping things simple for the user. The two paradigms have been valuable in supporting major software for fitting models to data and numerous other statistical applications. The paradigms have been adopted, and adapted, distinctively in R. Functional programming motivates much of R but R does not enforce the paradigm. Object-oriented programming from a functional perspective differs from that used in non-functional languages, a distinction that needs to be emphasized to avoid confusion. R initially replicated the S language from Bell Labs, which in turn was strongly influenced by earlier program libraries. At each stage, new ideas have been added, but the previous software continues to show its influence in the design as well. Outlining the evolution will further clarify why we currently have this somewhat unusual combination of ideas.","container-title":"Statistical Science","DOI":"10.1214/13-STS452","ISSN":"0883-4237","issue":"2","journalAbbreviation":"Statist. Sci.","note":"arXiv: 1409.3531","source":"arXiv.org","title":"Object-Oriented Programming, Functional Programming and R","URL":"http://arxiv.org/abs/1409.3531","volume":"29","author":[{"family":"Chambers","given":"John M."}],"accessed":{"date-parts":[["2021",11,7]]},"issued":{"date-parts":[["2014",5,1]]}},"locator":"-"}],"schema":"https://github.com/citation-style-language/schema/raw/master/csl-citation.json"} </w:instrText>
      </w:r>
      <w:r>
        <w:rPr>
          <w:lang w:val="en-US"/>
        </w:rPr>
        <w:fldChar w:fldCharType="separate"/>
      </w:r>
      <w:r w:rsidR="009777BD" w:rsidRPr="009777BD">
        <w:rPr>
          <w:rFonts w:ascii="Calibri" w:hAnsi="Calibri" w:cs="Calibri"/>
          <w:szCs w:val="24"/>
          <w:vertAlign w:val="superscript"/>
        </w:rPr>
        <w:t>38</w:t>
      </w:r>
      <w:r>
        <w:rPr>
          <w:lang w:val="en-US"/>
        </w:rPr>
        <w:fldChar w:fldCharType="end"/>
      </w:r>
      <w:r>
        <w:rPr>
          <w:lang w:val="en-US"/>
        </w:rPr>
        <w:t>, multiple components are encapsulated into a single instance. This includes genomic regions of features, data from inputted or transformed assays, additional sample or feature information, and reduced dimensionality data (</w:t>
      </w:r>
      <w:r w:rsidRPr="00E23B9B">
        <w:rPr>
          <w:rStyle w:val="SubtitleChar"/>
        </w:rPr>
        <w:fldChar w:fldCharType="begin"/>
      </w:r>
      <w:r w:rsidRPr="00E23B9B">
        <w:rPr>
          <w:rStyle w:val="SubtitleChar"/>
        </w:rPr>
        <w:instrText xml:space="preserve"> REF _Ref87445575 \h </w:instrText>
      </w:r>
      <w:r>
        <w:rPr>
          <w:rStyle w:val="SubtitleChar"/>
        </w:rPr>
        <w:instrText xml:space="preserve"> \* MERGEFORMAT </w:instrText>
      </w:r>
      <w:r w:rsidRPr="00E23B9B">
        <w:rPr>
          <w:rStyle w:val="SubtitleChar"/>
        </w:rPr>
      </w:r>
      <w:r w:rsidRPr="00E23B9B">
        <w:rPr>
          <w:rStyle w:val="SubtitleChar"/>
        </w:rPr>
        <w:fldChar w:fldCharType="separate"/>
      </w:r>
      <w:r w:rsidRPr="00E23B9B">
        <w:rPr>
          <w:rStyle w:val="SubtitleChar"/>
        </w:rPr>
        <w:t>Figure 2</w:t>
      </w:r>
      <w:r w:rsidRPr="00E23B9B">
        <w:rPr>
          <w:rStyle w:val="SubtitleChar"/>
        </w:rPr>
        <w:fldChar w:fldCharType="end"/>
      </w:r>
      <w:r>
        <w:rPr>
          <w:rStyle w:val="SubtitleChar"/>
        </w:rPr>
        <w:t>)</w:t>
      </w:r>
      <w:r>
        <w:rPr>
          <w:lang w:val="en-US"/>
        </w:rPr>
        <w:t>.</w:t>
      </w:r>
    </w:p>
    <w:p w14:paraId="12963A93" w14:textId="312ECBA0" w:rsidR="005D7692" w:rsidRDefault="005D7692" w:rsidP="005D7692">
      <w:pPr>
        <w:jc w:val="both"/>
        <w:rPr>
          <w:lang w:val="en-US"/>
        </w:rPr>
      </w:pPr>
      <w:r>
        <w:rPr>
          <w:lang w:val="en-US"/>
        </w:rPr>
        <w:t xml:space="preserve">The </w:t>
      </w:r>
      <w:proofErr w:type="spellStart"/>
      <w:r w:rsidRPr="00E63C2C">
        <w:rPr>
          <w:i/>
          <w:iCs/>
          <w:lang w:val="en-US"/>
        </w:rPr>
        <w:t>scMethrix</w:t>
      </w:r>
      <w:proofErr w:type="spellEnd"/>
      <w:r>
        <w:rPr>
          <w:lang w:val="en-US"/>
        </w:rPr>
        <w:t xml:space="preserve"> class has functions to collapse samples (e.g., homogenous cells from the same patient, or clustering of broad cell types) and bin CpGs (e.g., into CGIs or promoter regions). Subsequent operations are unaffected, as the general structure of the object does not change. For the purposes of this section, a CpG or sample can refer to one or more features or cells, respectively. </w:t>
      </w:r>
    </w:p>
    <w:p w14:paraId="2851C204" w14:textId="77777777" w:rsidR="005D7692" w:rsidRDefault="005D7692" w:rsidP="005D7692">
      <w:pPr>
        <w:pStyle w:val="Heading3"/>
        <w:rPr>
          <w:lang w:val="en-US"/>
        </w:rPr>
      </w:pPr>
      <w:bookmarkStart w:id="30" w:name="_Toc87454547"/>
      <w:bookmarkStart w:id="31" w:name="_Toc87641267"/>
      <w:r>
        <w:rPr>
          <w:lang w:val="en-US"/>
        </w:rPr>
        <w:t>Data handling</w:t>
      </w:r>
      <w:bookmarkEnd w:id="30"/>
      <w:bookmarkEnd w:id="31"/>
    </w:p>
    <w:p w14:paraId="638CD829" w14:textId="5E9BA9A4" w:rsidR="005D7692" w:rsidRPr="00D43881" w:rsidRDefault="005D7692" w:rsidP="005D7692">
      <w:pPr>
        <w:jc w:val="both"/>
        <w:rPr>
          <w:lang w:val="en-US"/>
        </w:rPr>
      </w:pPr>
      <w:r w:rsidRPr="00C11608">
        <w:rPr>
          <w:b/>
          <w:bCs/>
          <w:lang w:val="en-US"/>
        </w:rPr>
        <w:t xml:space="preserve">Data input: </w:t>
      </w:r>
      <w:proofErr w:type="spellStart"/>
      <w:r>
        <w:rPr>
          <w:lang w:val="en-US"/>
        </w:rPr>
        <w:t>scMethrix</w:t>
      </w:r>
      <w:proofErr w:type="spellEnd"/>
      <w:r>
        <w:rPr>
          <w:lang w:val="en-US"/>
        </w:rPr>
        <w:t xml:space="preserve"> imports </w:t>
      </w:r>
      <w:proofErr w:type="spellStart"/>
      <w:r>
        <w:rPr>
          <w:lang w:val="en-US"/>
        </w:rPr>
        <w:t>BedGraph</w:t>
      </w:r>
      <w:proofErr w:type="spellEnd"/>
      <w:r>
        <w:rPr>
          <w:lang w:val="en-US"/>
        </w:rPr>
        <w:t xml:space="preserve">-based file formats via the </w:t>
      </w:r>
      <w:proofErr w:type="spellStart"/>
      <w:r w:rsidRPr="00CF2EAB">
        <w:rPr>
          <w:i/>
          <w:iCs/>
          <w:lang w:val="en-US"/>
        </w:rPr>
        <w:t>read_beds</w:t>
      </w:r>
      <w:proofErr w:type="spellEnd"/>
      <w:r w:rsidRPr="00CF2EAB">
        <w:rPr>
          <w:i/>
          <w:iCs/>
          <w:lang w:val="en-US"/>
        </w:rPr>
        <w:t>()</w:t>
      </w:r>
      <w:r>
        <w:rPr>
          <w:lang w:val="en-US"/>
        </w:rPr>
        <w:t xml:space="preserve"> function. Samples are contained in columns and CpGs are represented in rows. Data points with an NA value can be included. Pre-configured settings are available for many commonly used methylation calling tools, including </w:t>
      </w:r>
      <w:proofErr w:type="spellStart"/>
      <w:r>
        <w:rPr>
          <w:lang w:val="en-US"/>
        </w:rPr>
        <w:t>Bismark</w:t>
      </w:r>
      <w:proofErr w:type="spellEnd"/>
      <w:r>
        <w:rPr>
          <w:lang w:val="en-US"/>
        </w:rPr>
        <w:fldChar w:fldCharType="begin"/>
      </w:r>
      <w:r w:rsidR="009777BD">
        <w:rPr>
          <w:lang w:val="en-US"/>
        </w:rPr>
        <w:instrText xml:space="preserve"> ADDIN ZOTERO_ITEM CSL_CITATION {"citationID":"4BwEwL25","properties":{"formattedCitation":"\\super 39\\nosupersub{}","plainCitation":"39","noteIndex":0},"citationItems":[{"id":958,"uris":["http://zotero.org/users/local/oxMpWYo5/items/EBTQC82J"],"uri":["http://zotero.org/users/local/oxMpWYo5/items/EBTQC82J"],"itemData":{"id":958,"type":"article-journal","abstract":"SUMMARY: A combination of bisulfite treatment of DNA and high-throughput sequencing (BS-Seq) can capture a snapshot of a cell's epigenomic state by revealing its genome-wide cytosine methylation at single base resolution. Bismark is a flexible tool for the time-efficient analysis of BS-Seq data which performs both read mapping and methylation calling in a single convenient step. Its output discriminates between cytosines in CpG, CHG and CHH context and enables bench scientists to visualize and interpret their methylation data soon after the sequencing run is completed.\nAVAILABILITY AND IMPLEMENTATION: Bismark is released under the GNU GPLv3+ licence. The source code is freely available from www.bioinformatics.bbsrc.ac.uk/projects/bismark/.","container-title":"Bioinformatics (Oxford, England)","DOI":"10.1093/bioinformatics/btr167","ISSN":"1367-4811","issue":"11","journalAbbreviation":"Bioinformatics","language":"eng","note":"PMID: 21493656\nPMCID: PMC3102221","page":"1571-1572","source":"PubMed","title":"Bismark: a flexible aligner and methylation caller for Bisulfite-Seq applications","title-short":"Bismark","volume":"27","author":[{"family":"Krueger","given":"Felix"},{"family":"Andrews","given":"Simon R."}],"issued":{"date-parts":[["2011",6,1]]}}}],"schema":"https://github.com/citation-style-language/schema/raw/master/csl-citation.json"} </w:instrText>
      </w:r>
      <w:r>
        <w:rPr>
          <w:lang w:val="en-US"/>
        </w:rPr>
        <w:fldChar w:fldCharType="separate"/>
      </w:r>
      <w:r w:rsidR="009777BD" w:rsidRPr="009777BD">
        <w:rPr>
          <w:rFonts w:ascii="Calibri" w:hAnsi="Calibri" w:cs="Calibri"/>
          <w:szCs w:val="24"/>
          <w:vertAlign w:val="superscript"/>
        </w:rPr>
        <w:t>39</w:t>
      </w:r>
      <w:r>
        <w:rPr>
          <w:lang w:val="en-US"/>
        </w:rPr>
        <w:fldChar w:fldCharType="end"/>
      </w:r>
      <w:r>
        <w:rPr>
          <w:lang w:val="en-US"/>
        </w:rPr>
        <w:t xml:space="preserve">, </w:t>
      </w:r>
      <w:proofErr w:type="spellStart"/>
      <w:r w:rsidRPr="0089171A">
        <w:rPr>
          <w:lang w:val="en-US"/>
        </w:rPr>
        <w:t>MethylDackel</w:t>
      </w:r>
      <w:proofErr w:type="spellEnd"/>
      <w:r>
        <w:rPr>
          <w:lang w:val="en-US"/>
        </w:rPr>
        <w:fldChar w:fldCharType="begin"/>
      </w:r>
      <w:r w:rsidR="009777BD">
        <w:rPr>
          <w:lang w:val="en-US"/>
        </w:rPr>
        <w:instrText xml:space="preserve"> ADDIN ZOTERO_ITEM CSL_CITATION {"citationID":"DBKPQJKG","properties":{"formattedCitation":"\\super 40\\nosupersub{}","plainCitation":"40","noteIndex":0},"citationItems":[{"id":961,"uris":["http://zotero.org/users/local/oxMpWYo5/items/5QFQZYAT"],"uri":["http://zotero.org/users/local/oxMpWYo5/items/5QFQZYAT"],"itemData":{"id":961,"type":"book","abstract":"A (mostly) universal methylation extractor for BS-seq experiments.","genre":"C","note":"original-date: 2014-10-04T16:52:33Z","source":"GitHub","title":"MethylDackel - A (mostly) universal methylation extractor for BS-seq experiments.","URL":"https://github.com/dpryan79/MethylDackel","author":[{"family":"Ryan","given":"Devon"}],"accessed":{"date-parts":[["2021",11,7]]},"issued":{"date-parts":[["2021",10,28]]}}}],"schema":"https://github.com/citation-style-language/schema/raw/master/csl-citation.json"} </w:instrText>
      </w:r>
      <w:r>
        <w:rPr>
          <w:lang w:val="en-US"/>
        </w:rPr>
        <w:fldChar w:fldCharType="separate"/>
      </w:r>
      <w:r w:rsidR="009777BD" w:rsidRPr="009777BD">
        <w:rPr>
          <w:rFonts w:ascii="Calibri" w:hAnsi="Calibri" w:cs="Calibri"/>
          <w:szCs w:val="24"/>
          <w:vertAlign w:val="superscript"/>
        </w:rPr>
        <w:t>40</w:t>
      </w:r>
      <w:r>
        <w:rPr>
          <w:lang w:val="en-US"/>
        </w:rPr>
        <w:fldChar w:fldCharType="end"/>
      </w:r>
      <w:r>
        <w:rPr>
          <w:lang w:val="en-US"/>
        </w:rPr>
        <w:t xml:space="preserve">, </w:t>
      </w:r>
      <w:proofErr w:type="spellStart"/>
      <w:r>
        <w:rPr>
          <w:lang w:val="en-US"/>
        </w:rPr>
        <w:t>methylCtools</w:t>
      </w:r>
      <w:proofErr w:type="spellEnd"/>
      <w:r>
        <w:rPr>
          <w:lang w:val="en-US"/>
        </w:rPr>
        <w:fldChar w:fldCharType="begin"/>
      </w:r>
      <w:r w:rsidR="009777BD">
        <w:rPr>
          <w:lang w:val="en-US"/>
        </w:rPr>
        <w:instrText xml:space="preserve"> ADDIN ZOTERO_ITEM CSL_CITATION {"citationID":"7DgdIvgl","properties":{"formattedCitation":"\\super 41\\nosupersub{}","plainCitation":"41","noteIndex":0},"citationItems":[{"id":962,"uris":["http://zotero.org/users/local/oxMpWYo5/items/4IXBBQZZ"],"uri":["http://zotero.org/users/local/oxMpWYo5/items/4IXBBQZZ"],"itemData":{"id":962,"type":"article-journal","abstract":"Medulloblastoma is a malignant childhood brain tumour presenting major clinical challenges; here, a comprehensive genome-wide DNA methylation data set from human and mouse tumours, coupled with analysis of histone modifications, RNA transcripts and genome sequencing, uncovers a wealth of alterations that provide insights into the epigenetic regulation of transcription and genome organization in medulloblastoma pathogenesis.","container-title":"Nature","DOI":"10.1038/nature13268","ISSN":"1476-4687","issue":"7506","language":"en","note":"Bandiera_abtest: a\nCg_type: Nature Research Journals\nnumber: 7506\nPrimary_atype: Research\npublisher: Nature Publishing Group\nSubject_term: Cancer genomics;CNS cancer;Paediatric cancer\nSubject_term_id: cancer-genomics;cns-cancer;paediatric-cancer","page":"537-541","source":"www.nature.com","title":"Decoding the regulatory landscape of medulloblastoma using DNA methylation sequencing","volume":"510","author":[{"family":"Hovestadt","given":"Volker"},{"family":"Jones","given":"David T. W."},{"family":"Picelli","given":"Simone"},{"family":"Wang","given":"Wei"},{"family":"Kool","given":"Marcel"},{"family":"Northcott","given":"Paul A."},{"family":"Sultan","given":"Marc"},{"family":"Stachurski","given":"Katharina"},{"family":"Ryzhova","given":"Marina"},{"family":"Warnatz","given":"Hans-Jörg"},{"family":"Ralser","given":"Meryem"},{"family":"Brun","given":"Sonja"},{"family":"Bunt","given":"Jens"},{"family":"Jäger","given":"Natalie"},{"family":"Kleinheinz","given":"Kortine"},{"family":"Erkek","given":"Serap"},{"family":"Weber","given":"Ursula D."},{"family":"Bartholomae","given":"Cynthia C."},{"family":"Kalle","given":"Christof","non-dropping-particle":"von"},{"family":"Lawerenz","given":"Chris"},{"family":"Eils","given":"Jürgen"},{"family":"Koster","given":"Jan"},{"family":"Versteeg","given":"Rogier"},{"family":"Milde","given":"Till"},{"family":"Witt","given":"Olaf"},{"family":"Schmidt","given":"Sabine"},{"family":"Wolf","given":"Stephan"},{"family":"Pietsch","given":"Torsten"},{"family":"Rutkowski","given":"Stefan"},{"family":"Scheurlen","given":"Wolfram"},{"family":"Taylor","given":"Michael D."},{"family":"Brors","given":"Benedikt"},{"family":"Felsberg","given":"Jörg"},{"family":"Reifenberger","given":"Guido"},{"family":"Borkhardt","given":"Arndt"},{"family":"Lehrach","given":"Hans"},{"family":"Wechsler-Reya","given":"Robert J."},{"family":"Eils","given":"Roland"},{"family":"Yaspo","given":"Marie-Laure"},{"family":"Landgraf","given":"Pablo"},{"family":"Korshunov","given":"Andrey"},{"family":"Zapatka","given":"Marc"},{"family":"Radlwimmer","given":"Bernhard"},{"family":"Pfister","given":"Stefan M."},{"family":"Lichter","given":"Peter"}],"issued":{"date-parts":[["2014",6]]}}}],"schema":"https://github.com/citation-style-language/schema/raw/master/csl-citation.json"} </w:instrText>
      </w:r>
      <w:r>
        <w:rPr>
          <w:lang w:val="en-US"/>
        </w:rPr>
        <w:fldChar w:fldCharType="separate"/>
      </w:r>
      <w:r w:rsidR="009777BD" w:rsidRPr="009777BD">
        <w:rPr>
          <w:rFonts w:ascii="Calibri" w:hAnsi="Calibri" w:cs="Calibri"/>
          <w:szCs w:val="24"/>
          <w:vertAlign w:val="superscript"/>
        </w:rPr>
        <w:t>41</w:t>
      </w:r>
      <w:r>
        <w:rPr>
          <w:lang w:val="en-US"/>
        </w:rPr>
        <w:fldChar w:fldCharType="end"/>
      </w:r>
      <w:r>
        <w:rPr>
          <w:lang w:val="en-US"/>
        </w:rPr>
        <w:t xml:space="preserve">, </w:t>
      </w:r>
      <w:proofErr w:type="spellStart"/>
      <w:r w:rsidRPr="001C2B5C">
        <w:rPr>
          <w:lang w:val="en-US"/>
        </w:rPr>
        <w:t>BisSNP</w:t>
      </w:r>
      <w:proofErr w:type="spellEnd"/>
      <w:r>
        <w:rPr>
          <w:lang w:val="en-US"/>
        </w:rPr>
        <w:fldChar w:fldCharType="begin"/>
      </w:r>
      <w:r w:rsidR="009777BD">
        <w:rPr>
          <w:lang w:val="en-US"/>
        </w:rPr>
        <w:instrText xml:space="preserve"> ADDIN ZOTERO_ITEM CSL_CITATION {"citationID":"3dFcolBB","properties":{"formattedCitation":"\\super 42\\nosupersub{}","plainCitation":"42","noteIndex":0},"citationItems":[{"id":965,"uris":["http://zotero.org/users/local/oxMpWYo5/items/SILC7L7H"],"uri":["http://zotero.org/users/local/oxMpWYo5/items/SILC7L7H"],"itemData":{"id":965,"type":"webpage","title":"Bis-SNP: Combined DNA methylation and SNP calling for Bisulfite-seq data | Genome Biology | Full Text","URL":"https://genomebiology.biomedcentral.com/articles/10.1186/gb-2012-13-7-r61","accessed":{"date-parts":[["2021",11,7]]}}}],"schema":"https://github.com/citation-style-language/schema/raw/master/csl-citation.json"} </w:instrText>
      </w:r>
      <w:r>
        <w:rPr>
          <w:lang w:val="en-US"/>
        </w:rPr>
        <w:fldChar w:fldCharType="separate"/>
      </w:r>
      <w:r w:rsidR="009777BD" w:rsidRPr="009777BD">
        <w:rPr>
          <w:rFonts w:ascii="Calibri" w:hAnsi="Calibri" w:cs="Calibri"/>
          <w:szCs w:val="24"/>
          <w:vertAlign w:val="superscript"/>
        </w:rPr>
        <w:t>42</w:t>
      </w:r>
      <w:r>
        <w:rPr>
          <w:lang w:val="en-US"/>
        </w:rPr>
        <w:fldChar w:fldCharType="end"/>
      </w:r>
      <w:r>
        <w:rPr>
          <w:lang w:val="en-US"/>
        </w:rPr>
        <w:t xml:space="preserve">, and </w:t>
      </w:r>
      <w:r w:rsidRPr="001C2B5C">
        <w:rPr>
          <w:lang w:val="en-US"/>
        </w:rPr>
        <w:t>BS-Seeker2</w:t>
      </w:r>
      <w:r>
        <w:rPr>
          <w:lang w:val="en-US"/>
        </w:rPr>
        <w:fldChar w:fldCharType="begin"/>
      </w:r>
      <w:r w:rsidR="009777BD">
        <w:rPr>
          <w:lang w:val="en-US"/>
        </w:rPr>
        <w:instrText xml:space="preserve"> ADDIN ZOTERO_ITEM CSL_CITATION {"citationID":"pcpgDhTG","properties":{"formattedCitation":"\\super 43\\nosupersub{}","plainCitation":"43","noteIndex":0},"citationItems":[{"id":967,"uris":["http://zotero.org/users/local/oxMpWYo5/items/YNXE2C9U"],"uri":["http://zotero.org/users/local/oxMpWYo5/items/YNXE2C9U"],"itemData":{"id":967,"type":"article-journal","abstract":"DNA methylation is an important epigenetic modification involved in many biological processes. Bisulfite treatment coupled with high-throughput sequencing provides an effective approach for studying genome-wide DNA methylation at base resolution. Libraries such as whole genome bisulfite sequencing (WGBS) and reduced represented bisulfite sequencing (RRBS) are widely used for generating DNA methylomes, demanding efficient and versatile tools for aligning bisulfite sequencing data.","container-title":"BMC Genomics","DOI":"10.1186/1471-2164-14-774","ISSN":"1471-2164","issue":"1","journalAbbreviation":"BMC Genomics","page":"774","source":"BioMed Central","title":"BS-Seeker2: a versatile aligning pipeline for bisulfite sequencing data","title-short":"BS-Seeker2","volume":"14","author":[{"family":"Guo","given":"Weilong"},{"family":"Fiziev","given":"Petko"},{"family":"Yan","given":"Weihong"},{"family":"Cokus","given":"Shawn"},{"family":"Sun","given":"Xueguang"},{"family":"Zhang","given":"Michael Q."},{"family":"Chen","given":"Pao-Yang"},{"family":"Pellegrini","given":"Matteo"}],"issued":{"date-parts":[["2013",11,10]]}}}],"schema":"https://github.com/citation-style-language/schema/raw/master/csl-citation.json"} </w:instrText>
      </w:r>
      <w:r>
        <w:rPr>
          <w:lang w:val="en-US"/>
        </w:rPr>
        <w:fldChar w:fldCharType="separate"/>
      </w:r>
      <w:r w:rsidR="009777BD" w:rsidRPr="009777BD">
        <w:rPr>
          <w:rFonts w:ascii="Calibri" w:hAnsi="Calibri" w:cs="Calibri"/>
          <w:szCs w:val="24"/>
          <w:vertAlign w:val="superscript"/>
        </w:rPr>
        <w:t>43</w:t>
      </w:r>
      <w:r>
        <w:rPr>
          <w:lang w:val="en-US"/>
        </w:rPr>
        <w:fldChar w:fldCharType="end"/>
      </w:r>
      <w:r>
        <w:rPr>
          <w:lang w:val="en-US"/>
        </w:rPr>
        <w:t xml:space="preserve">. Other calling tools can be supported via manual input of column indexes. Reference CpGs can optionally be inputted for alignment or exclusion of CpG sites before importing, or the CpG sites can be generated from the input files themselves. Providing coverage data is optional, as </w:t>
      </w:r>
      <w:proofErr w:type="spellStart"/>
      <w:r>
        <w:rPr>
          <w:lang w:val="en-US"/>
        </w:rPr>
        <w:t>scBS</w:t>
      </w:r>
      <w:proofErr w:type="spellEnd"/>
      <w:r>
        <w:rPr>
          <w:lang w:val="en-US"/>
        </w:rPr>
        <w:t>-seq data typically has</w:t>
      </w:r>
      <w:r>
        <w:rPr>
          <w:lang w:val="en-US"/>
        </w:rPr>
        <w:t xml:space="preserve"> </w:t>
      </w:r>
      <w:r>
        <w:rPr>
          <w:lang w:val="en-US"/>
        </w:rPr>
        <w:t xml:space="preserve">one or two reads per CpG per </w:t>
      </w:r>
      <w:r w:rsidRPr="00497E6B">
        <w:rPr>
          <w:lang w:val="en-US"/>
        </w:rPr>
        <w:t>chromatid</w:t>
      </w:r>
      <w:r>
        <w:rPr>
          <w:lang w:val="en-US"/>
        </w:rPr>
        <w:t xml:space="preserve"> per cell, depending on </w:t>
      </w:r>
      <w:proofErr w:type="spellStart"/>
      <w:r>
        <w:rPr>
          <w:lang w:val="en-US"/>
        </w:rPr>
        <w:t>strandedness</w:t>
      </w:r>
      <w:proofErr w:type="spellEnd"/>
      <w:r>
        <w:rPr>
          <w:lang w:val="en-US"/>
        </w:rPr>
        <w:t xml:space="preserve">. However, the </w:t>
      </w:r>
      <w:r>
        <w:rPr>
          <w:lang w:val="en-US"/>
        </w:rPr>
        <w:lastRenderedPageBreak/>
        <w:t xml:space="preserve">coverage matrix is necessary for certain analysis functions (e.g., </w:t>
      </w:r>
      <w:proofErr w:type="spellStart"/>
      <w:r w:rsidRPr="00DB1210">
        <w:rPr>
          <w:i/>
          <w:iCs/>
          <w:lang w:val="en-US"/>
        </w:rPr>
        <w:t>mask_by_coverage</w:t>
      </w:r>
      <w:proofErr w:type="spellEnd"/>
      <w:r w:rsidRPr="00DB1210">
        <w:rPr>
          <w:i/>
          <w:iCs/>
          <w:lang w:val="en-US"/>
        </w:rPr>
        <w:t>()</w:t>
      </w:r>
      <w:r>
        <w:rPr>
          <w:lang w:val="en-US"/>
        </w:rPr>
        <w:t xml:space="preserve">) and export formats (e.g., </w:t>
      </w:r>
      <w:proofErr w:type="spellStart"/>
      <w:r w:rsidRPr="0085583B">
        <w:rPr>
          <w:i/>
          <w:iCs/>
          <w:lang w:val="en-US"/>
        </w:rPr>
        <w:t>export_bsseq</w:t>
      </w:r>
      <w:proofErr w:type="spellEnd"/>
      <w:r w:rsidRPr="0085583B">
        <w:rPr>
          <w:i/>
          <w:iCs/>
          <w:lang w:val="en-US"/>
        </w:rPr>
        <w:t>()</w:t>
      </w:r>
      <w:r>
        <w:rPr>
          <w:lang w:val="en-US"/>
        </w:rPr>
        <w:t>). Experiment objects can also be built using subsets of files and later merged.</w:t>
      </w:r>
    </w:p>
    <w:p w14:paraId="2D4D8C64" w14:textId="60165856" w:rsidR="005D7692" w:rsidRDefault="005D7692" w:rsidP="005D7692">
      <w:pPr>
        <w:jc w:val="both"/>
        <w:rPr>
          <w:lang w:val="en-US"/>
        </w:rPr>
      </w:pPr>
      <w:r>
        <w:rPr>
          <w:b/>
          <w:bCs/>
          <w:lang w:val="en-US"/>
        </w:rPr>
        <w:t>Data</w:t>
      </w:r>
      <w:r w:rsidRPr="00EB1BDE">
        <w:rPr>
          <w:b/>
          <w:bCs/>
          <w:lang w:val="en-US"/>
        </w:rPr>
        <w:t xml:space="preserve"> st</w:t>
      </w:r>
      <w:r>
        <w:rPr>
          <w:b/>
          <w:bCs/>
          <w:lang w:val="en-US"/>
        </w:rPr>
        <w:t>orage</w:t>
      </w:r>
      <w:r w:rsidRPr="00EB1BDE">
        <w:rPr>
          <w:b/>
          <w:bCs/>
          <w:lang w:val="en-US"/>
        </w:rPr>
        <w:t>:</w:t>
      </w:r>
      <w:r>
        <w:rPr>
          <w:lang w:val="en-US"/>
        </w:rPr>
        <w:t xml:space="preserve"> Experimental data can be stored either in-memory or stored on the hard-disk as an </w:t>
      </w:r>
      <w:r w:rsidRPr="00E61B72">
        <w:rPr>
          <w:lang w:val="en-US"/>
        </w:rPr>
        <w:t xml:space="preserve">hierarchical data format </w:t>
      </w:r>
      <w:r>
        <w:rPr>
          <w:lang w:val="en-US"/>
        </w:rPr>
        <w:t xml:space="preserve">object (HDF5; via </w:t>
      </w:r>
      <w:r w:rsidRPr="00A52425">
        <w:rPr>
          <w:i/>
          <w:iCs/>
          <w:lang w:val="en-US"/>
        </w:rPr>
        <w:t>HDF5Array</w:t>
      </w:r>
      <w:r>
        <w:rPr>
          <w:lang w:val="en-US"/>
        </w:rPr>
        <w:t xml:space="preserve"> R package</w:t>
      </w:r>
      <w:r>
        <w:rPr>
          <w:lang w:val="en-US"/>
        </w:rPr>
        <w:fldChar w:fldCharType="begin"/>
      </w:r>
      <w:r w:rsidR="009777BD">
        <w:rPr>
          <w:lang w:val="en-US"/>
        </w:rPr>
        <w:instrText xml:space="preserve"> ADDIN ZOTERO_ITEM CSL_CITATION {"citationID":"4FJeiMLp","properties":{"formattedCitation":"\\super 44\\nosupersub{}","plainCitation":"44","noteIndex":0},"citationItems":[{"id":974,"uris":["http://zotero.org/users/local/oxMpWYo5/items/SYTLZWCF"],"uri":["http://zotero.org/users/local/oxMpWYo5/items/SYTLZWCF"],"itemData":{"id":974,"type":"book","abstract":"Implement the HDF5Array, H5SparseMatrix, H5ADMatrix, and TENxMatrix classes, 4 convenient and memory-efficient array-like containers for representing and manipulating either: (1) a conventional (a.k.a. dense) HDF5 dataset, (2) an HDF5 sparse matrix (stored in CSR/CSC/Yale format), (3) the central matrix of an h5ad file (or any matrix in the /layers group), or (4) a 10x Genomics sparse matrix. All these containers are DelayedArray extensions and thus support all operations (delayed or block-processed) supported by DelayedArray objects.","note":"DOI: 10.18129/B9.bioc.HDF5Array","publisher":"Bioconductor version: Release (3.14)","source":"Bioconductor","title":"HDF5Array: HDF5 backend for DelayedArray objects","title-short":"HDF5Array","URL":"https://bioconductor.org/packages/HDF5Array/","version":"1.22.0","author":[{"family":"Pagès","given":"Hervé"}],"accessed":{"date-parts":[["2021",11,7]]},"issued":{"date-parts":[["2021"]]}},"locator":"5"}],"schema":"https://github.com/citation-style-language/schema/raw/master/csl-citation.json"} </w:instrText>
      </w:r>
      <w:r>
        <w:rPr>
          <w:lang w:val="en-US"/>
        </w:rPr>
        <w:fldChar w:fldCharType="separate"/>
      </w:r>
      <w:r w:rsidR="009777BD" w:rsidRPr="009777BD">
        <w:rPr>
          <w:rFonts w:ascii="Calibri" w:hAnsi="Calibri" w:cs="Calibri"/>
          <w:szCs w:val="24"/>
          <w:vertAlign w:val="superscript"/>
        </w:rPr>
        <w:t>44</w:t>
      </w:r>
      <w:r>
        <w:rPr>
          <w:lang w:val="en-US"/>
        </w:rPr>
        <w:fldChar w:fldCharType="end"/>
      </w:r>
      <w:r>
        <w:rPr>
          <w:lang w:val="en-US"/>
        </w:rPr>
        <w:t xml:space="preserve">), and can be converted between each other, depending on system resources. Most external functions cannot interface with HDF5 data, so it may be cast as a matrix before processing. Genomic coordinates are handled via the </w:t>
      </w:r>
      <w:proofErr w:type="spellStart"/>
      <w:r w:rsidRPr="00A52425">
        <w:rPr>
          <w:i/>
          <w:iCs/>
          <w:lang w:val="en-US"/>
        </w:rPr>
        <w:t>GenomicRanges</w:t>
      </w:r>
      <w:proofErr w:type="spellEnd"/>
      <w:r>
        <w:rPr>
          <w:lang w:val="en-US"/>
        </w:rPr>
        <w:t xml:space="preserve"> R package</w:t>
      </w:r>
      <w:r>
        <w:rPr>
          <w:lang w:val="en-US"/>
        </w:rPr>
        <w:fldChar w:fldCharType="begin"/>
      </w:r>
      <w:r w:rsidR="009777BD">
        <w:rPr>
          <w:lang w:val="en-US"/>
        </w:rPr>
        <w:instrText xml:space="preserve"> ADDIN ZOTERO_ITEM CSL_CITATION {"citationID":"xqwFPzt0","properties":{"formattedCitation":"\\super 45\\nosupersub{}","plainCitation":"45","noteIndex":0},"citationItems":[{"id":970,"uris":["http://zotero.org/users/local/oxMpWYo5/items/95HGIBDE"],"uri":["http://zotero.org/users/local/oxMpWYo5/items/95HGIBDE"],"itemData":{"id":970,"type":"article-journal","abstract":"We describe Bioconductor infrastructure for representing and computing on annotated genomic ranges and integrating genomic data with the statistical computing features of R and its extensions. At the core of the infrastructure are three packages: IRanges, GenomicRanges, and GenomicFeatures. These packages provide scalable data structures for representing annotated ranges on the genome, with special support for transcript structures, read alignments and coverage vectors. Computational facilities include efficient algorithms for overlap and nearest neighbor detection, coverage calculation and other range operations. This infrastructure directly supports more than 80 other Bioconductor packages, including those for sequence analysis, differential expression analysis and visualization.","container-title":"PLOS Computational Biology","DOI":"10.1371/journal.pcbi.1003118","ISSN":"1553-7358","issue":"8","journalAbbreviation":"PLOS Computational Biology","language":"en","note":"publisher: Public Library of Science","page":"e1003118","source":"PLoS Journals","title":"Software for Computing and Annotating Genomic Ranges","volume":"9","author":[{"family":"Lawrence","given":"Michael"},{"family":"Huber","given":"Wolfgang"},{"family":"Pagès","given":"Hervé"},{"family":"Aboyoun","given":"Patrick"},{"family":"Carlson","given":"Marc"},{"family":"Gentleman","given":"Robert"},{"family":"Morgan","given":"Martin T."},{"family":"Carey","given":"Vincent J."}],"issued":{"date-parts":[["2013",8,8]]}}}],"schema":"https://github.com/citation-style-language/schema/raw/master/csl-citation.json"} </w:instrText>
      </w:r>
      <w:r>
        <w:rPr>
          <w:lang w:val="en-US"/>
        </w:rPr>
        <w:fldChar w:fldCharType="separate"/>
      </w:r>
      <w:r w:rsidR="009777BD" w:rsidRPr="009777BD">
        <w:rPr>
          <w:rFonts w:ascii="Calibri" w:hAnsi="Calibri" w:cs="Calibri"/>
          <w:szCs w:val="24"/>
          <w:vertAlign w:val="superscript"/>
        </w:rPr>
        <w:t>45</w:t>
      </w:r>
      <w:r>
        <w:rPr>
          <w:lang w:val="en-US"/>
        </w:rPr>
        <w:fldChar w:fldCharType="end"/>
      </w:r>
      <w:r>
        <w:rPr>
          <w:lang w:val="en-US"/>
        </w:rPr>
        <w:t xml:space="preserve">, and can be stored as stranded or unstranded, with the option to collapse the strands during </w:t>
      </w:r>
      <w:proofErr w:type="spellStart"/>
      <w:r w:rsidRPr="00B01756">
        <w:rPr>
          <w:i/>
          <w:iCs/>
          <w:lang w:val="en-US"/>
        </w:rPr>
        <w:t>read_beds</w:t>
      </w:r>
      <w:proofErr w:type="spellEnd"/>
      <w:r w:rsidRPr="00B01756">
        <w:rPr>
          <w:i/>
          <w:iCs/>
          <w:lang w:val="en-US"/>
        </w:rPr>
        <w:t>()</w:t>
      </w:r>
      <w:r>
        <w:rPr>
          <w:lang w:val="en-US"/>
        </w:rPr>
        <w:t xml:space="preserve">. Metadata for the experiment (e.g., additional sample IDs, machines used, relevant dates, CpG annotation) can be stored as either </w:t>
      </w:r>
      <w:proofErr w:type="spellStart"/>
      <w:r w:rsidRPr="008E2D4A">
        <w:rPr>
          <w:i/>
          <w:iCs/>
          <w:lang w:val="en-US"/>
        </w:rPr>
        <w:t>rowData</w:t>
      </w:r>
      <w:proofErr w:type="spellEnd"/>
      <w:r>
        <w:rPr>
          <w:lang w:val="en-US"/>
        </w:rPr>
        <w:t xml:space="preserve">() for CpGs, </w:t>
      </w:r>
      <w:proofErr w:type="spellStart"/>
      <w:r w:rsidRPr="008E2D4A">
        <w:rPr>
          <w:i/>
          <w:iCs/>
          <w:lang w:val="en-US"/>
        </w:rPr>
        <w:t>colData</w:t>
      </w:r>
      <w:proofErr w:type="spellEnd"/>
      <w:r>
        <w:rPr>
          <w:lang w:val="en-US"/>
        </w:rPr>
        <w:t xml:space="preserve">() for samples, or </w:t>
      </w:r>
      <w:r w:rsidRPr="008E2D4A">
        <w:rPr>
          <w:i/>
          <w:iCs/>
          <w:lang w:val="en-US"/>
        </w:rPr>
        <w:t>metadata</w:t>
      </w:r>
      <w:r>
        <w:rPr>
          <w:lang w:val="en-US"/>
        </w:rPr>
        <w:t xml:space="preserve">() for </w:t>
      </w:r>
    </w:p>
    <w:p w14:paraId="130F9699" w14:textId="77777777" w:rsidR="005D7692" w:rsidRDefault="005D7692" w:rsidP="005D7692">
      <w:pPr>
        <w:jc w:val="both"/>
        <w:rPr>
          <w:lang w:val="en-US"/>
        </w:rPr>
      </w:pPr>
      <w:r>
        <w:rPr>
          <w:lang w:val="en-US"/>
        </w:rPr>
        <w:t xml:space="preserve"> overall experiment information. Named assays can be stored in the object using </w:t>
      </w:r>
      <w:r w:rsidRPr="00DA7E7A">
        <w:rPr>
          <w:i/>
          <w:iCs/>
          <w:lang w:val="en-US"/>
        </w:rPr>
        <w:t>assays</w:t>
      </w:r>
      <w:r>
        <w:rPr>
          <w:lang w:val="en-US"/>
        </w:rPr>
        <w:t xml:space="preserve">(), as well as </w:t>
      </w:r>
    </w:p>
    <w:p w14:paraId="58111CE2" w14:textId="77777777" w:rsidR="005D7692" w:rsidRDefault="005D7692" w:rsidP="005D7692">
      <w:pPr>
        <w:jc w:val="both"/>
        <w:rPr>
          <w:lang w:val="en-US"/>
        </w:rPr>
      </w:pPr>
      <w:r>
        <w:rPr>
          <w:lang w:val="en-US"/>
        </w:rPr>
        <w:t xml:space="preserve"> dimensionality reduction data using </w:t>
      </w:r>
      <w:proofErr w:type="spellStart"/>
      <w:r w:rsidRPr="00DA7E7A">
        <w:rPr>
          <w:i/>
          <w:iCs/>
          <w:lang w:val="en-US"/>
        </w:rPr>
        <w:t>reducedDim</w:t>
      </w:r>
      <w:proofErr w:type="spellEnd"/>
      <w:r>
        <w:rPr>
          <w:lang w:val="en-US"/>
        </w:rPr>
        <w:t xml:space="preserve">(). The experiment object can be serialized and stored on-disk for ease of transfer or later analysis.  </w:t>
      </w:r>
    </w:p>
    <w:p w14:paraId="238DF7E0" w14:textId="6D173F44" w:rsidR="005D7692" w:rsidRDefault="005D7692" w:rsidP="005D7692">
      <w:pPr>
        <w:jc w:val="both"/>
        <w:rPr>
          <w:lang w:val="en-US"/>
        </w:rPr>
      </w:pPr>
      <w:r>
        <w:rPr>
          <w:b/>
          <w:bCs/>
          <w:lang w:val="en-US"/>
        </w:rPr>
        <w:t>Data e</w:t>
      </w:r>
      <w:r w:rsidRPr="00D03DCC">
        <w:rPr>
          <w:b/>
          <w:bCs/>
          <w:lang w:val="en-US"/>
        </w:rPr>
        <w:t>xporting:</w:t>
      </w:r>
      <w:r>
        <w:rPr>
          <w:lang w:val="en-US"/>
        </w:rPr>
        <w:t xml:space="preserve"> Multiple common sequencing file types can be output with this package, including full compatibility with </w:t>
      </w:r>
      <w:proofErr w:type="spellStart"/>
      <w:r>
        <w:rPr>
          <w:lang w:val="en-US"/>
        </w:rPr>
        <w:t>BedGraph</w:t>
      </w:r>
      <w:proofErr w:type="spellEnd"/>
      <w:r>
        <w:rPr>
          <w:lang w:val="en-US"/>
        </w:rPr>
        <w:t xml:space="preserve">, </w:t>
      </w:r>
      <w:proofErr w:type="spellStart"/>
      <w:r w:rsidRPr="00BB41D2">
        <w:rPr>
          <w:lang w:val="en-US"/>
        </w:rPr>
        <w:t>metilene</w:t>
      </w:r>
      <w:proofErr w:type="spellEnd"/>
      <w:r>
        <w:rPr>
          <w:lang w:val="en-US"/>
        </w:rPr>
        <w:t xml:space="preserve">, </w:t>
      </w:r>
      <w:proofErr w:type="spellStart"/>
      <w:r>
        <w:rPr>
          <w:lang w:val="en-US"/>
        </w:rPr>
        <w:t>bigWig</w:t>
      </w:r>
      <w:proofErr w:type="spellEnd"/>
      <w:r>
        <w:rPr>
          <w:lang w:val="en-US"/>
        </w:rPr>
        <w:t xml:space="preserve">, and </w:t>
      </w:r>
      <w:proofErr w:type="spellStart"/>
      <w:r>
        <w:rPr>
          <w:lang w:val="en-US"/>
        </w:rPr>
        <w:t>BSSeq</w:t>
      </w:r>
      <w:proofErr w:type="spellEnd"/>
      <w:r>
        <w:rPr>
          <w:lang w:val="en-US"/>
        </w:rPr>
        <w:t xml:space="preserve">. There is partial compatibility with Seurat, but as it is designed more for coverage data from RNA-seq experiments, there is limited functionality available for downstream analysis of </w:t>
      </w:r>
      <w:proofErr w:type="spellStart"/>
      <w:r w:rsidRPr="000C525A">
        <w:rPr>
          <w:i/>
          <w:iCs/>
          <w:lang w:val="en-US"/>
        </w:rPr>
        <w:t>scMethrix</w:t>
      </w:r>
      <w:proofErr w:type="spellEnd"/>
      <w:r>
        <w:rPr>
          <w:lang w:val="en-US"/>
        </w:rPr>
        <w:t xml:space="preserve"> objects. The </w:t>
      </w:r>
      <w:proofErr w:type="spellStart"/>
      <w:r w:rsidRPr="00747C65">
        <w:rPr>
          <w:i/>
          <w:iCs/>
          <w:lang w:val="en-US"/>
        </w:rPr>
        <w:t>scMethrix</w:t>
      </w:r>
      <w:proofErr w:type="spellEnd"/>
      <w:r>
        <w:rPr>
          <w:lang w:val="en-US"/>
        </w:rPr>
        <w:t xml:space="preserve"> object can also be used directly with any package that supports </w:t>
      </w:r>
      <w:proofErr w:type="spellStart"/>
      <w:r w:rsidRPr="00747C65">
        <w:rPr>
          <w:i/>
          <w:iCs/>
          <w:lang w:val="en-US"/>
        </w:rPr>
        <w:t>SingleCellExperiment</w:t>
      </w:r>
      <w:proofErr w:type="spellEnd"/>
      <w:r>
        <w:rPr>
          <w:lang w:val="en-US"/>
        </w:rPr>
        <w:t xml:space="preserve"> objects (e.g., </w:t>
      </w:r>
      <w:proofErr w:type="spellStart"/>
      <w:r w:rsidRPr="00385359">
        <w:rPr>
          <w:lang w:val="en-US"/>
        </w:rPr>
        <w:t>scate</w:t>
      </w:r>
      <w:r>
        <w:rPr>
          <w:lang w:val="en-US"/>
        </w:rPr>
        <w:t>r</w:t>
      </w:r>
      <w:proofErr w:type="spellEnd"/>
      <w:r>
        <w:rPr>
          <w:lang w:val="en-US"/>
        </w:rPr>
        <w:fldChar w:fldCharType="begin"/>
      </w:r>
      <w:r w:rsidR="009777BD">
        <w:rPr>
          <w:lang w:val="en-US"/>
        </w:rPr>
        <w:instrText xml:space="preserve"> ADDIN ZOTERO_ITEM CSL_CITATION {"citationID":"WsxO84LW","properties":{"formattedCitation":"\\super 46\\nosupersub{}","plainCitation":"46","noteIndex":0},"citationItems":[{"id":1044,"uris":["http://zotero.org/users/local/oxMpWYo5/items/8JCFZ5WU"],"uri":["http://zotero.org/users/local/oxMpWYo5/items/8JCFZ5WU"],"itemData":{"id":1044,"type":"article-journal","abstract":"Single-cell RNA sequencing (scRNA-seq) is increasingly used to study gene expression at the level of individual cells. However, preparing raw sequence data for further analysis is not a straightforward process. Biases, artifacts and other sources of unwanted variation are present in the data, requiring substantial time and effort to be spent on pre-processing, quality control (QC) and normalization.We have developed the R/Bioconductor package scater to facilitate rigorous pre-processing, quality control, normalization and visualization of scRNA-seq data. The package provides a convenient, flexible workflow to process raw sequencing reads into a high-quality expression dataset ready for downstream analysis. scater provides a rich suite of plotting tools for single-cell data and a flexible data structure that is compatible with existing tools and can be used as infrastructure for future software development.The open-source code, along with installation instructions, vignettes and case studies, is available through Bioconductor at http://bioconductor.org/packages/scater.Supplementary data are available at Bioinformatics online.","container-title":"Bioinformatics","DOI":"10.1093/bioinformatics/btw777","ISSN":"1367-4803","issue":"8","journalAbbreviation":"Bioinformatics","page":"1179-1186","source":"Silverchair","title":"Scater: pre-processing, quality control, normalization and visualization of single-cell RNA-seq data in R","title-short":"Scater","volume":"33","author":[{"family":"McCarthy","given":"Davis J"},{"family":"Campbell","given":"Kieran R"},{"family":"Lun","given":"Aaron T L"},{"family":"Wills","given":"Quin F"}],"issued":{"date-parts":[["2017",4,15]]}}}],"schema":"https://github.com/citation-style-language/schema/raw/master/csl-citation.json"} </w:instrText>
      </w:r>
      <w:r>
        <w:rPr>
          <w:lang w:val="en-US"/>
        </w:rPr>
        <w:fldChar w:fldCharType="separate"/>
      </w:r>
      <w:r w:rsidR="009777BD" w:rsidRPr="009777BD">
        <w:rPr>
          <w:rFonts w:ascii="Calibri" w:hAnsi="Calibri" w:cs="Calibri"/>
          <w:szCs w:val="24"/>
          <w:vertAlign w:val="superscript"/>
        </w:rPr>
        <w:t>46</w:t>
      </w:r>
      <w:r>
        <w:rPr>
          <w:lang w:val="en-US"/>
        </w:rPr>
        <w:fldChar w:fldCharType="end"/>
      </w:r>
      <w:r>
        <w:rPr>
          <w:lang w:val="en-US"/>
        </w:rPr>
        <w:t xml:space="preserve"> or scran</w:t>
      </w:r>
      <w:r>
        <w:rPr>
          <w:lang w:val="en-US"/>
        </w:rPr>
        <w:fldChar w:fldCharType="begin"/>
      </w:r>
      <w:r w:rsidR="009777BD">
        <w:rPr>
          <w:lang w:val="en-US"/>
        </w:rPr>
        <w:instrText xml:space="preserve"> ADDIN ZOTERO_ITEM CSL_CITATION {"citationID":"0eJr1WfC","properties":{"formattedCitation":"\\super 47\\nosupersub{}","plainCitation":"47","noteIndex":0},"citationItems":[{"id":1047,"uris":["http://zotero.org/users/local/oxMpWYo5/items/LFAJEX8N"],"uri":["http://zotero.org/users/local/oxMpWYo5/items/LFAJEX8N"],"itemData":{"id":1047,"type":"book","abstract":"Implements miscellaneous functions for interpretation of single-cell RNA-seq data. Methods are provided for assignment of cell cycle phase, detection of highly variable and significantly correlated genes, identification of marker genes, and other common tasks in routine single-cell analysis workflows.","note":"DOI: 10.18129/B9.bioc.scran","publisher":"Bioconductor version: Release (3.14)","source":"Bioconductor","title":"scran: Methods for Single-Cell RNA-Seq Data Analysis","title-short":"scran","URL":"https://bioconductor.org/packages/scran/","version":"1.22.0","author":[{"family":"Lun","given":"Aaron"},{"family":"Bach","given":"Karsten"},{"family":"Kim","given":"Jong Kyoung"},{"family":"Scialdone","given":"Antonio"}],"accessed":{"date-parts":[["2021",11,10]]},"issued":{"date-parts":[["2021"]]}}}],"schema":"https://github.com/citation-style-language/schema/raw/master/csl-citation.json"} </w:instrText>
      </w:r>
      <w:r>
        <w:rPr>
          <w:lang w:val="en-US"/>
        </w:rPr>
        <w:fldChar w:fldCharType="separate"/>
      </w:r>
      <w:r w:rsidR="009777BD" w:rsidRPr="009777BD">
        <w:rPr>
          <w:rFonts w:ascii="Calibri" w:hAnsi="Calibri" w:cs="Calibri"/>
          <w:szCs w:val="24"/>
          <w:vertAlign w:val="superscript"/>
        </w:rPr>
        <w:t>47</w:t>
      </w:r>
      <w:r>
        <w:rPr>
          <w:lang w:val="en-US"/>
        </w:rPr>
        <w:fldChar w:fldCharType="end"/>
      </w:r>
      <w:r>
        <w:rPr>
          <w:lang w:val="en-US"/>
        </w:rPr>
        <w:t>, though like Seurat, these are designed primarily for RNA-seq data).</w:t>
      </w:r>
    </w:p>
    <w:p w14:paraId="186B03D3" w14:textId="77777777" w:rsidR="005D7692" w:rsidRDefault="005D7692" w:rsidP="005D7692">
      <w:pPr>
        <w:pStyle w:val="Heading3"/>
        <w:rPr>
          <w:lang w:val="en-US"/>
        </w:rPr>
      </w:pPr>
      <w:bookmarkStart w:id="32" w:name="_Toc87454548"/>
      <w:bookmarkStart w:id="33" w:name="_Toc87641268"/>
      <w:r>
        <w:rPr>
          <w:lang w:val="en-US"/>
        </w:rPr>
        <w:t>Analysis</w:t>
      </w:r>
      <w:bookmarkEnd w:id="32"/>
      <w:bookmarkEnd w:id="33"/>
    </w:p>
    <w:p w14:paraId="5C7E7903" w14:textId="74255125" w:rsidR="005D7692" w:rsidRPr="006D270D" w:rsidRDefault="005D7692" w:rsidP="005D7692">
      <w:r w:rsidRPr="004A293A">
        <w:rPr>
          <w:b/>
          <w:bCs/>
          <w:lang w:val="en-US"/>
        </w:rPr>
        <w:t xml:space="preserve">Workflow: </w:t>
      </w:r>
      <w:r>
        <w:rPr>
          <w:lang w:val="en-US"/>
        </w:rPr>
        <w:t xml:space="preserve">A  interactive HTML summary report can be generated for an initial verification of successful file import (see </w:t>
      </w:r>
      <w:r w:rsidR="0007755D">
        <w:rPr>
          <w:lang w:val="en-US"/>
        </w:rPr>
        <w:fldChar w:fldCharType="begin"/>
      </w:r>
      <w:r w:rsidR="0007755D">
        <w:rPr>
          <w:lang w:val="en-US"/>
        </w:rPr>
        <w:instrText xml:space="preserve"> REF _Ref87291392 \h  \* MERGEFORMAT </w:instrText>
      </w:r>
      <w:r w:rsidR="0007755D">
        <w:rPr>
          <w:lang w:val="en-US"/>
        </w:rPr>
      </w:r>
      <w:r w:rsidR="0007755D">
        <w:rPr>
          <w:lang w:val="en-US"/>
        </w:rPr>
        <w:fldChar w:fldCharType="separate"/>
      </w:r>
      <w:r w:rsidR="0007755D" w:rsidRPr="004A2776">
        <w:rPr>
          <w:rStyle w:val="SubtitleChar"/>
        </w:rPr>
        <w:t>Supplemental Method 1</w:t>
      </w:r>
      <w:r w:rsidR="0007755D">
        <w:rPr>
          <w:lang w:val="en-US"/>
        </w:rPr>
        <w:fldChar w:fldCharType="end"/>
      </w:r>
      <w:r>
        <w:rPr>
          <w:lang w:val="en-US"/>
        </w:rPr>
        <w:t>). Then, numerous quality control and analysis modules are available to (1) verify data quality, (2) select relevant features, (3) reduce data, and (4) generate and visualize relationships between samples (</w:t>
      </w:r>
      <w:r w:rsidRPr="006D270D">
        <w:rPr>
          <w:rStyle w:val="SubtitleChar"/>
        </w:rPr>
        <w:fldChar w:fldCharType="begin"/>
      </w:r>
      <w:r w:rsidRPr="006D270D">
        <w:rPr>
          <w:rStyle w:val="SubtitleChar"/>
        </w:rPr>
        <w:instrText xml:space="preserve"> REF _Ref87451890 \h  \* MERGEFORMAT </w:instrText>
      </w:r>
      <w:r w:rsidRPr="006D270D">
        <w:rPr>
          <w:rStyle w:val="SubtitleChar"/>
        </w:rPr>
      </w:r>
      <w:r w:rsidRPr="006D270D">
        <w:rPr>
          <w:rStyle w:val="SubtitleChar"/>
        </w:rPr>
        <w:fldChar w:fldCharType="separate"/>
      </w:r>
      <w:r w:rsidRPr="006D270D">
        <w:rPr>
          <w:rStyle w:val="SubtitleChar"/>
        </w:rPr>
        <w:t>Figure 3</w:t>
      </w:r>
      <w:r w:rsidRPr="006D270D">
        <w:rPr>
          <w:rStyle w:val="SubtitleChar"/>
        </w:rPr>
        <w:fldChar w:fldCharType="end"/>
      </w:r>
      <w:r>
        <w:t xml:space="preserve">). </w:t>
      </w:r>
    </w:p>
    <w:p w14:paraId="7AF54D3D" w14:textId="2F360533" w:rsidR="005D7692" w:rsidRDefault="005D7692" w:rsidP="005D7692">
      <w:pPr>
        <w:jc w:val="both"/>
        <w:rPr>
          <w:lang w:val="en-US"/>
        </w:rPr>
      </w:pPr>
      <w:r>
        <w:rPr>
          <w:b/>
          <w:bCs/>
          <w:lang w:val="en-US"/>
        </w:rPr>
        <w:t>Quality control</w:t>
      </w:r>
      <w:r w:rsidRPr="00DE0E67">
        <w:rPr>
          <w:b/>
          <w:bCs/>
          <w:lang w:val="en-US"/>
        </w:rPr>
        <w:t>:</w:t>
      </w:r>
      <w:r>
        <w:rPr>
          <w:lang w:val="en-US"/>
        </w:rPr>
        <w:t xml:space="preserve"> As described above, sparsity is a key challenge for single cell methylome data. Low coverage CpG sites may be unreliable and can be </w:t>
      </w:r>
      <w:r w:rsidR="00F51D35">
        <w:rPr>
          <w:lang w:val="en-US"/>
        </w:rPr>
        <w:t xml:space="preserve">masked </w:t>
      </w:r>
      <w:r>
        <w:rPr>
          <w:lang w:val="en-US"/>
        </w:rPr>
        <w:t xml:space="preserve">by sample count or by coverage (if provided). Low variance of CpG beta values can indicate homogeneous methylation, which may not be useful for downstream analysis, and can be masked as well. </w:t>
      </w:r>
      <w:r w:rsidR="008018EA">
        <w:rPr>
          <w:lang w:val="en-US"/>
        </w:rPr>
        <w:t xml:space="preserve">The </w:t>
      </w:r>
      <w:proofErr w:type="spellStart"/>
      <w:r w:rsidR="002C2D62" w:rsidRPr="002C2D62">
        <w:rPr>
          <w:i/>
          <w:iCs/>
          <w:lang w:val="en-US"/>
        </w:rPr>
        <w:t>mask_scMethrix</w:t>
      </w:r>
      <w:proofErr w:type="spellEnd"/>
      <w:r w:rsidR="008018EA" w:rsidRPr="008018EA">
        <w:rPr>
          <w:i/>
          <w:iCs/>
          <w:lang w:val="en-US"/>
        </w:rPr>
        <w:t>()</w:t>
      </w:r>
      <w:r w:rsidR="008018EA">
        <w:rPr>
          <w:lang w:val="en-US"/>
        </w:rPr>
        <w:t xml:space="preserve"> function is flexible for many different types of statistical filtering by either samples or CpGs.</w:t>
      </w:r>
      <w:r w:rsidR="00D7117B">
        <w:rPr>
          <w:lang w:val="en-US"/>
        </w:rPr>
        <w:t xml:space="preserve"> Masked sites can be remove</w:t>
      </w:r>
      <w:r w:rsidR="00D056C6">
        <w:rPr>
          <w:lang w:val="en-US"/>
        </w:rPr>
        <w:t>d</w:t>
      </w:r>
      <w:r w:rsidR="00D7117B">
        <w:rPr>
          <w:lang w:val="en-US"/>
        </w:rPr>
        <w:t xml:space="preserve"> via </w:t>
      </w:r>
      <w:proofErr w:type="spellStart"/>
      <w:r w:rsidR="00D7117B" w:rsidRPr="00D7117B">
        <w:rPr>
          <w:i/>
          <w:iCs/>
          <w:lang w:val="en-US"/>
        </w:rPr>
        <w:t>remove_uncovered</w:t>
      </w:r>
      <w:proofErr w:type="spellEnd"/>
      <w:r w:rsidR="00D7117B" w:rsidRPr="00D7117B">
        <w:rPr>
          <w:i/>
          <w:iCs/>
          <w:lang w:val="en-US"/>
        </w:rPr>
        <w:t>()</w:t>
      </w:r>
      <w:r w:rsidR="00D7117B">
        <w:rPr>
          <w:lang w:val="en-US"/>
        </w:rPr>
        <w:t>.</w:t>
      </w:r>
    </w:p>
    <w:p w14:paraId="2FA1259B" w14:textId="77777777" w:rsidR="005D7692" w:rsidRDefault="005D7692" w:rsidP="005D7692">
      <w:pPr>
        <w:jc w:val="both"/>
        <w:rPr>
          <w:lang w:val="en-US"/>
        </w:rPr>
      </w:pPr>
      <w:r w:rsidRPr="0028481C">
        <w:rPr>
          <w:b/>
          <w:bCs/>
          <w:lang w:val="en-US"/>
        </w:rPr>
        <w:t xml:space="preserve">Feature selection: </w:t>
      </w:r>
      <w:r w:rsidRPr="00472418">
        <w:rPr>
          <w:lang w:val="en-US"/>
        </w:rPr>
        <w:t xml:space="preserve">Descriptive statistics can be generated </w:t>
      </w:r>
      <w:r>
        <w:rPr>
          <w:lang w:val="en-US"/>
        </w:rPr>
        <w:t>to help identify useful</w:t>
      </w:r>
      <w:r>
        <w:rPr>
          <w:b/>
          <w:bCs/>
          <w:lang w:val="en-US"/>
        </w:rPr>
        <w:t xml:space="preserve"> </w:t>
      </w:r>
      <w:r w:rsidRPr="00472418">
        <w:rPr>
          <w:lang w:val="en-US"/>
        </w:rPr>
        <w:t>features and samples</w:t>
      </w:r>
      <w:r>
        <w:rPr>
          <w:lang w:val="en-US"/>
        </w:rPr>
        <w:t xml:space="preserve">. Genomic regions can be subset by sample, chromosome, or region. The </w:t>
      </w:r>
      <w:proofErr w:type="spellStart"/>
      <w:r w:rsidRPr="00E925F8">
        <w:rPr>
          <w:i/>
          <w:iCs/>
          <w:lang w:val="en-US"/>
        </w:rPr>
        <w:t>GenomicRanges</w:t>
      </w:r>
      <w:proofErr w:type="spellEnd"/>
      <w:r>
        <w:rPr>
          <w:lang w:val="en-US"/>
        </w:rPr>
        <w:t xml:space="preserve"> datatype allows easy generation of genomic windows as well as range-based set operations to isolate the target features.</w:t>
      </w:r>
    </w:p>
    <w:p w14:paraId="542C7C4E" w14:textId="0E0BF953" w:rsidR="005D7692" w:rsidRDefault="005D7692" w:rsidP="005D7692">
      <w:pPr>
        <w:jc w:val="both"/>
        <w:rPr>
          <w:lang w:val="en-US"/>
        </w:rPr>
      </w:pPr>
      <w:r w:rsidRPr="00551823">
        <w:rPr>
          <w:b/>
          <w:bCs/>
          <w:lang w:val="en-US"/>
        </w:rPr>
        <w:t>Binning:</w:t>
      </w:r>
      <w:r>
        <w:rPr>
          <w:lang w:val="en-US"/>
        </w:rPr>
        <w:t xml:space="preserve"> There are multiple options to customize binning windows. Binning can be done as whole genome or by regions, and within these, windows can be specified by number of base pairs or CpG sites. By default, the binning will calculate the mean of the region, except for the coverage matrix, in which the sum count will be taken. The transformation used </w:t>
      </w:r>
      <w:r w:rsidR="002D3009">
        <w:rPr>
          <w:lang w:val="en-US"/>
        </w:rPr>
        <w:t>in</w:t>
      </w:r>
      <w:r>
        <w:rPr>
          <w:lang w:val="en-US"/>
        </w:rPr>
        <w:t xml:space="preserve"> binning is user customizable</w:t>
      </w:r>
      <w:r w:rsidR="00307BDF">
        <w:rPr>
          <w:lang w:val="en-US"/>
        </w:rPr>
        <w:t xml:space="preserve"> </w:t>
      </w:r>
      <w:r w:rsidR="006A7E6A">
        <w:rPr>
          <w:lang w:val="en-US"/>
        </w:rPr>
        <w:t>by</w:t>
      </w:r>
      <w:r w:rsidR="00307BDF">
        <w:rPr>
          <w:lang w:val="en-US"/>
        </w:rPr>
        <w:t xml:space="preserve"> assay</w:t>
      </w:r>
      <w:r>
        <w:rPr>
          <w:lang w:val="en-US"/>
        </w:rPr>
        <w:t xml:space="preserve">. The list of CpGs binned in each region can optionally be stored in </w:t>
      </w:r>
      <w:proofErr w:type="spellStart"/>
      <w:r>
        <w:rPr>
          <w:i/>
          <w:iCs/>
          <w:lang w:val="en-US"/>
        </w:rPr>
        <w:t>row</w:t>
      </w:r>
      <w:r w:rsidRPr="00CC7F3F">
        <w:rPr>
          <w:i/>
          <w:iCs/>
          <w:lang w:val="en-US"/>
        </w:rPr>
        <w:t>Data</w:t>
      </w:r>
      <w:proofErr w:type="spellEnd"/>
      <w:r w:rsidRPr="00CC7F3F">
        <w:rPr>
          <w:i/>
          <w:iCs/>
          <w:lang w:val="en-US"/>
        </w:rPr>
        <w:t>()</w:t>
      </w:r>
      <w:r>
        <w:rPr>
          <w:lang w:val="en-US"/>
        </w:rPr>
        <w:t>.</w:t>
      </w:r>
    </w:p>
    <w:p w14:paraId="49A9A3BD" w14:textId="77777777" w:rsidR="005D7692" w:rsidRDefault="005D7692" w:rsidP="005D7692">
      <w:pPr>
        <w:jc w:val="both"/>
        <w:rPr>
          <w:b/>
          <w:bCs/>
          <w:lang w:val="en-US"/>
        </w:rPr>
      </w:pPr>
    </w:p>
    <w:tbl>
      <w:tblPr>
        <w:tblStyle w:val="TableGrid0"/>
        <w:tblW w:w="0" w:type="auto"/>
        <w:tblLook w:val="04A0" w:firstRow="1" w:lastRow="0" w:firstColumn="1" w:lastColumn="0" w:noHBand="0" w:noVBand="1"/>
      </w:tblPr>
      <w:tblGrid>
        <w:gridCol w:w="9350"/>
      </w:tblGrid>
      <w:tr w:rsidR="005D7692" w14:paraId="44368D6A" w14:textId="77777777" w:rsidTr="00E125F1">
        <w:tc>
          <w:tcPr>
            <w:tcW w:w="9350" w:type="dxa"/>
          </w:tcPr>
          <w:p w14:paraId="0BFB569D" w14:textId="77777777" w:rsidR="005D7692" w:rsidRDefault="005D7692" w:rsidP="00E125F1">
            <w:pPr>
              <w:jc w:val="both"/>
              <w:rPr>
                <w:lang w:val="en-US"/>
              </w:rPr>
            </w:pPr>
            <w:r>
              <w:rPr>
                <w:noProof/>
              </w:rPr>
              <w:lastRenderedPageBreak/>
              <w:drawing>
                <wp:inline distT="0" distB="0" distL="0" distR="0" wp14:anchorId="13CDB1AC" wp14:editId="5525D50C">
                  <wp:extent cx="5772150" cy="3042096"/>
                  <wp:effectExtent l="0" t="0" r="0" b="6350"/>
                  <wp:docPr id="1" name="Picture 1" descr="fig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78067" cy="3045214"/>
                          </a:xfrm>
                          <a:prstGeom prst="rect">
                            <a:avLst/>
                          </a:prstGeom>
                          <a:noFill/>
                          <a:ln>
                            <a:noFill/>
                          </a:ln>
                        </pic:spPr>
                      </pic:pic>
                    </a:graphicData>
                  </a:graphic>
                </wp:inline>
              </w:drawing>
            </w:r>
          </w:p>
        </w:tc>
      </w:tr>
      <w:tr w:rsidR="005D7692" w14:paraId="498856BB" w14:textId="77777777" w:rsidTr="00E125F1">
        <w:tc>
          <w:tcPr>
            <w:tcW w:w="9350" w:type="dxa"/>
          </w:tcPr>
          <w:p w14:paraId="7BDC072D" w14:textId="77777777" w:rsidR="005D7692" w:rsidRDefault="005D7692" w:rsidP="00E125F1">
            <w:pPr>
              <w:pStyle w:val="Caption"/>
              <w:rPr>
                <w:b/>
                <w:bCs/>
              </w:rPr>
            </w:pPr>
            <w:bookmarkStart w:id="34" w:name="_Ref87445575"/>
            <w:bookmarkStart w:id="35" w:name="_Toc87454341"/>
            <w:r w:rsidRPr="00DB6693">
              <w:rPr>
                <w:b/>
                <w:bCs/>
              </w:rPr>
              <w:t xml:space="preserve">Figure </w:t>
            </w:r>
            <w:r w:rsidRPr="00DB6693">
              <w:rPr>
                <w:b/>
                <w:bCs/>
              </w:rPr>
              <w:fldChar w:fldCharType="begin"/>
            </w:r>
            <w:r w:rsidRPr="00DB6693">
              <w:rPr>
                <w:b/>
                <w:bCs/>
              </w:rPr>
              <w:instrText xml:space="preserve"> SEQ Figure \* ARABIC </w:instrText>
            </w:r>
            <w:r w:rsidRPr="00DB6693">
              <w:rPr>
                <w:b/>
                <w:bCs/>
              </w:rPr>
              <w:fldChar w:fldCharType="separate"/>
            </w:r>
            <w:r>
              <w:rPr>
                <w:b/>
                <w:bCs/>
                <w:noProof/>
              </w:rPr>
              <w:t>2</w:t>
            </w:r>
            <w:r w:rsidRPr="00DB6693">
              <w:rPr>
                <w:b/>
                <w:bCs/>
              </w:rPr>
              <w:fldChar w:fldCharType="end"/>
            </w:r>
            <w:bookmarkEnd w:id="34"/>
            <w:r w:rsidRPr="00DB6693">
              <w:rPr>
                <w:b/>
                <w:bCs/>
              </w:rPr>
              <w:t xml:space="preserve">. Structure of the </w:t>
            </w:r>
            <w:proofErr w:type="spellStart"/>
            <w:r w:rsidRPr="00DB6693">
              <w:rPr>
                <w:b/>
                <w:bCs/>
              </w:rPr>
              <w:t>scMethrix</w:t>
            </w:r>
            <w:proofErr w:type="spellEnd"/>
            <w:r w:rsidRPr="00DB6693">
              <w:rPr>
                <w:b/>
                <w:bCs/>
              </w:rPr>
              <w:t xml:space="preserve"> </w:t>
            </w:r>
            <w:r>
              <w:rPr>
                <w:b/>
                <w:bCs/>
              </w:rPr>
              <w:t>class</w:t>
            </w:r>
            <w:r w:rsidRPr="00DB6693">
              <w:rPr>
                <w:b/>
                <w:bCs/>
              </w:rPr>
              <w:t>.</w:t>
            </w:r>
            <w:bookmarkEnd w:id="35"/>
          </w:p>
          <w:p w14:paraId="430C4A39" w14:textId="77777777" w:rsidR="005D7692" w:rsidRPr="00ED297C" w:rsidRDefault="005D7692" w:rsidP="00ED297C">
            <w:pPr>
              <w:pStyle w:val="Caption"/>
              <w:rPr>
                <w:rStyle w:val="SubtleEmphasis"/>
                <w:b w:val="0"/>
                <w:bCs w:val="0"/>
              </w:rPr>
            </w:pPr>
            <w:r w:rsidRPr="00ED297C">
              <w:rPr>
                <w:rStyle w:val="SubtleEmphasis"/>
                <w:b w:val="0"/>
                <w:bCs w:val="0"/>
              </w:rPr>
              <w:t xml:space="preserve">Multiple containers are present in the </w:t>
            </w:r>
            <w:proofErr w:type="spellStart"/>
            <w:r w:rsidRPr="00ED297C">
              <w:rPr>
                <w:rStyle w:val="SubtleEmphasis"/>
                <w:b w:val="0"/>
                <w:bCs w:val="0"/>
              </w:rPr>
              <w:t>scMethrix</w:t>
            </w:r>
            <w:proofErr w:type="spellEnd"/>
            <w:r w:rsidRPr="00ED297C">
              <w:rPr>
                <w:rStyle w:val="SubtleEmphasis"/>
                <w:b w:val="0"/>
                <w:bCs w:val="0"/>
              </w:rPr>
              <w:t xml:space="preserve"> object to store data from single cell methylation experiments. Metadata for CpGs is  stored in </w:t>
            </w:r>
            <w:proofErr w:type="spellStart"/>
            <w:r w:rsidRPr="00ED297C">
              <w:rPr>
                <w:rStyle w:val="SubtleEmphasis"/>
                <w:b w:val="0"/>
                <w:bCs w:val="0"/>
              </w:rPr>
              <w:t>rowData</w:t>
            </w:r>
            <w:proofErr w:type="spellEnd"/>
            <w:r w:rsidRPr="00ED297C">
              <w:rPr>
                <w:rStyle w:val="SubtleEmphasis"/>
                <w:b w:val="0"/>
                <w:bCs w:val="0"/>
              </w:rPr>
              <w:t xml:space="preserve">(), and sample information is stored in </w:t>
            </w:r>
            <w:proofErr w:type="spellStart"/>
            <w:r w:rsidRPr="00ED297C">
              <w:rPr>
                <w:rStyle w:val="SubtleEmphasis"/>
                <w:b w:val="0"/>
                <w:bCs w:val="0"/>
              </w:rPr>
              <w:t>colData</w:t>
            </w:r>
            <w:proofErr w:type="spellEnd"/>
            <w:r w:rsidRPr="00ED297C">
              <w:rPr>
                <w:rStyle w:val="SubtleEmphasis"/>
                <w:b w:val="0"/>
                <w:bCs w:val="0"/>
              </w:rPr>
              <w:t xml:space="preserve">(). The rows and columns of each assay() represent each CpG and sample, respectively. Dimensionality reduction data is stored in </w:t>
            </w:r>
            <w:proofErr w:type="spellStart"/>
            <w:r w:rsidRPr="00ED297C">
              <w:rPr>
                <w:rStyle w:val="SubtleEmphasis"/>
                <w:b w:val="0"/>
                <w:bCs w:val="0"/>
              </w:rPr>
              <w:t>reducedDims</w:t>
            </w:r>
            <w:proofErr w:type="spellEnd"/>
            <w:r w:rsidRPr="00ED297C">
              <w:rPr>
                <w:rStyle w:val="SubtleEmphasis"/>
                <w:b w:val="0"/>
                <w:bCs w:val="0"/>
              </w:rPr>
              <w:t xml:space="preserve">(). </w:t>
            </w:r>
          </w:p>
        </w:tc>
      </w:tr>
    </w:tbl>
    <w:p w14:paraId="0E741E9A" w14:textId="77777777" w:rsidR="005D7692" w:rsidRDefault="005D7692" w:rsidP="005D7692">
      <w:pPr>
        <w:jc w:val="both"/>
        <w:rPr>
          <w:b/>
          <w:bCs/>
          <w:lang w:val="en-US"/>
        </w:rPr>
      </w:pPr>
    </w:p>
    <w:p w14:paraId="17C6A52F" w14:textId="77777777" w:rsidR="005D7692" w:rsidRDefault="005D7692" w:rsidP="005D7692">
      <w:pPr>
        <w:jc w:val="both"/>
        <w:rPr>
          <w:lang w:val="en-US"/>
        </w:rPr>
      </w:pPr>
      <w:r>
        <w:rPr>
          <w:b/>
          <w:bCs/>
          <w:lang w:val="en-US"/>
        </w:rPr>
        <w:t xml:space="preserve">Collapsing: </w:t>
      </w:r>
      <w:r>
        <w:rPr>
          <w:lang w:val="en-US"/>
        </w:rPr>
        <w:t>S</w:t>
      </w:r>
      <w:r w:rsidRPr="00486AAE">
        <w:rPr>
          <w:lang w:val="en-US"/>
        </w:rPr>
        <w:t>amples can be collapsed</w:t>
      </w:r>
      <w:r>
        <w:rPr>
          <w:lang w:val="en-US"/>
        </w:rPr>
        <w:t xml:space="preserve"> via a specified </w:t>
      </w:r>
      <w:proofErr w:type="spellStart"/>
      <w:r w:rsidRPr="000453FA">
        <w:rPr>
          <w:i/>
          <w:iCs/>
          <w:lang w:val="en-US"/>
        </w:rPr>
        <w:t>colData</w:t>
      </w:r>
      <w:proofErr w:type="spellEnd"/>
      <w:r w:rsidRPr="000453FA">
        <w:rPr>
          <w:i/>
          <w:iCs/>
          <w:lang w:val="en-US"/>
        </w:rPr>
        <w:t>()</w:t>
      </w:r>
      <w:r>
        <w:rPr>
          <w:lang w:val="en-US"/>
        </w:rPr>
        <w:t xml:space="preserve"> column. Typically, this column would be given by the user during </w:t>
      </w:r>
      <w:proofErr w:type="spellStart"/>
      <w:r w:rsidRPr="001A72C8">
        <w:rPr>
          <w:i/>
          <w:iCs/>
          <w:lang w:val="en-US"/>
        </w:rPr>
        <w:t>read_beds</w:t>
      </w:r>
      <w:proofErr w:type="spellEnd"/>
      <w:r w:rsidRPr="001A72C8">
        <w:rPr>
          <w:i/>
          <w:iCs/>
          <w:lang w:val="en-US"/>
        </w:rPr>
        <w:t>()</w:t>
      </w:r>
      <w:r>
        <w:rPr>
          <w:lang w:val="en-US"/>
        </w:rPr>
        <w:t xml:space="preserve"> from some type of external sorting (e.g., from a cell identification assay) or after clustering (see below). Like binning, mean or sum is used by default for calculations, but an arbitrary function can also be used. As well, </w:t>
      </w:r>
      <w:proofErr w:type="spellStart"/>
      <w:r w:rsidRPr="00395819">
        <w:rPr>
          <w:i/>
          <w:iCs/>
          <w:lang w:val="en-US"/>
        </w:rPr>
        <w:t>colData</w:t>
      </w:r>
      <w:proofErr w:type="spellEnd"/>
      <w:r w:rsidRPr="00395819">
        <w:rPr>
          <w:i/>
          <w:iCs/>
          <w:lang w:val="en-US"/>
        </w:rPr>
        <w:t>()</w:t>
      </w:r>
      <w:r>
        <w:rPr>
          <w:lang w:val="en-US"/>
        </w:rPr>
        <w:t xml:space="preserve"> can capture the names of samples in each collapsed group.</w:t>
      </w:r>
    </w:p>
    <w:p w14:paraId="3ABBA822" w14:textId="2395526D" w:rsidR="005D7692" w:rsidRDefault="005D7692" w:rsidP="005D7692">
      <w:pPr>
        <w:jc w:val="both"/>
        <w:rPr>
          <w:lang w:val="en-US"/>
        </w:rPr>
      </w:pPr>
      <w:r w:rsidRPr="005A46F4">
        <w:rPr>
          <w:b/>
          <w:bCs/>
          <w:lang w:val="en-US"/>
        </w:rPr>
        <w:t>Imputation:</w:t>
      </w:r>
      <w:r>
        <w:rPr>
          <w:lang w:val="en-US"/>
        </w:rPr>
        <w:t xml:space="preserve"> Due to the sparsity of single cell data, imputation is typically used to fill the gaps after binning or collapsing. This package contains three methods of imputation: k-nearest-neighbor (</w:t>
      </w:r>
      <w:proofErr w:type="spellStart"/>
      <w:r>
        <w:rPr>
          <w:lang w:val="en-US"/>
        </w:rPr>
        <w:t>kNN</w:t>
      </w:r>
      <w:proofErr w:type="spellEnd"/>
      <w:r>
        <w:rPr>
          <w:lang w:val="en-US"/>
        </w:rPr>
        <w:t xml:space="preserve">; via </w:t>
      </w:r>
      <w:r w:rsidRPr="008D2C3F">
        <w:rPr>
          <w:i/>
          <w:iCs/>
          <w:lang w:val="en-US"/>
        </w:rPr>
        <w:t>impute</w:t>
      </w:r>
      <w:r>
        <w:rPr>
          <w:lang w:val="en-US"/>
        </w:rPr>
        <w:fldChar w:fldCharType="begin"/>
      </w:r>
      <w:r w:rsidR="009777BD">
        <w:rPr>
          <w:lang w:val="en-US"/>
        </w:rPr>
        <w:instrText xml:space="preserve"> ADDIN ZOTERO_ITEM CSL_CITATION {"citationID":"izwOmWor","properties":{"formattedCitation":"\\super 48\\nosupersub{}","plainCitation":"48","noteIndex":0},"citationItems":[{"id":890,"uris":["http://zotero.org/users/local/oxMpWYo5/items/GI5B8U9Y"],"uri":["http://zotero.org/users/local/oxMpWYo5/items/GI5B8U9Y"],"itemData":{"id":890,"type":"book","abstract":"Imputation for microarray data (currently KNN only)","note":"DOI: 10.18129/B9.bioc.impute","publisher":"Bioconductor version: Release (3.14)","source":"Bioconductor","title":"impute: impute: Imputation for microarray data","title-short":"impute","URL":"https://bioconductor.org/packages/impute/","version":"1.68.0","author":[{"family":"Hastie","given":"Trevor"},{"family":"Tibshirani","given":"Robert"},{"family":"Narasimhan","given":"Balasubramanian"},{"family":"Chu","given":"Gilbert"}],"accessed":{"date-parts":[["2021",11,3]]},"issued":{"date-parts":[["2021"]]}}}],"schema":"https://github.com/citation-style-language/schema/raw/master/csl-citation.json"} </w:instrText>
      </w:r>
      <w:r>
        <w:rPr>
          <w:lang w:val="en-US"/>
        </w:rPr>
        <w:fldChar w:fldCharType="separate"/>
      </w:r>
      <w:r w:rsidR="009777BD" w:rsidRPr="009777BD">
        <w:rPr>
          <w:rFonts w:ascii="Calibri" w:hAnsi="Calibri" w:cs="Calibri"/>
          <w:szCs w:val="24"/>
          <w:vertAlign w:val="superscript"/>
        </w:rPr>
        <w:t>48</w:t>
      </w:r>
      <w:r>
        <w:rPr>
          <w:lang w:val="en-US"/>
        </w:rPr>
        <w:fldChar w:fldCharType="end"/>
      </w:r>
      <w:r>
        <w:rPr>
          <w:lang w:val="en-US"/>
        </w:rPr>
        <w:t>), iterative principal component analysis (</w:t>
      </w:r>
      <w:proofErr w:type="spellStart"/>
      <w:r>
        <w:rPr>
          <w:lang w:val="en-US"/>
        </w:rPr>
        <w:t>iPCA</w:t>
      </w:r>
      <w:proofErr w:type="spellEnd"/>
      <w:r>
        <w:rPr>
          <w:lang w:val="en-US"/>
        </w:rPr>
        <w:t xml:space="preserve">; via </w:t>
      </w:r>
      <w:proofErr w:type="spellStart"/>
      <w:r w:rsidRPr="008D2C3F">
        <w:rPr>
          <w:i/>
          <w:iCs/>
          <w:lang w:val="en-US"/>
        </w:rPr>
        <w:t>missMDA</w:t>
      </w:r>
      <w:proofErr w:type="spellEnd"/>
      <w:r>
        <w:rPr>
          <w:lang w:val="en-US"/>
        </w:rPr>
        <w:fldChar w:fldCharType="begin"/>
      </w:r>
      <w:r w:rsidR="009777BD">
        <w:rPr>
          <w:lang w:val="en-US"/>
        </w:rPr>
        <w:instrText xml:space="preserve"> ADDIN ZOTERO_ITEM CSL_CITATION {"citationID":"Dh4rNbIj","properties":{"formattedCitation":"\\super 49\\nosupersub{}","plainCitation":"49","noteIndex":0},"citationItems":[{"id":891,"uris":["http://zotero.org/users/local/oxMpWYo5/items/AQD3F78D"],"uri":["http://zotero.org/users/local/oxMpWYo5/items/AQD3F78D"],"itemData":{"id":891,"type":"book","abstract":"Imputation of incomplete continuous or categorical datasets; Missing values are imputed with a principal component analysis (PCA), a multiple correspondence analysis (MCA) model or a multiple factor analysis (MFA) model; Perform multiple imputation with and in PCA or MCA.","source":"R-Packages","title":"missMDA: Handling Missing Values with Multivariate Data Analysis","title-short":"missMDA","URL":"https://CRAN.R-project.org/package=missMDA","version":"1.18","author":[{"family":"Husson","given":"Francois"},{"family":"Josse","given":"Julie"}],"accessed":{"date-parts":[["2021",11,3]]},"issued":{"date-parts":[["2020",12,11]]}}}],"schema":"https://github.com/citation-style-language/schema/raw/master/csl-citation.json"} </w:instrText>
      </w:r>
      <w:r>
        <w:rPr>
          <w:lang w:val="en-US"/>
        </w:rPr>
        <w:fldChar w:fldCharType="separate"/>
      </w:r>
      <w:r w:rsidR="009777BD" w:rsidRPr="009777BD">
        <w:rPr>
          <w:rFonts w:ascii="Calibri" w:hAnsi="Calibri" w:cs="Calibri"/>
          <w:szCs w:val="24"/>
          <w:vertAlign w:val="superscript"/>
        </w:rPr>
        <w:t>49</w:t>
      </w:r>
      <w:r>
        <w:rPr>
          <w:lang w:val="en-US"/>
        </w:rPr>
        <w:fldChar w:fldCharType="end"/>
      </w:r>
      <w:r>
        <w:rPr>
          <w:lang w:val="en-US"/>
        </w:rPr>
        <w:t xml:space="preserve">), and random forest (RF; via </w:t>
      </w:r>
      <w:proofErr w:type="spellStart"/>
      <w:r w:rsidRPr="008D2C3F">
        <w:rPr>
          <w:i/>
          <w:iCs/>
          <w:lang w:val="en-US"/>
        </w:rPr>
        <w:t>missForest</w:t>
      </w:r>
      <w:proofErr w:type="spellEnd"/>
      <w:r>
        <w:rPr>
          <w:lang w:val="en-US"/>
        </w:rPr>
        <w:fldChar w:fldCharType="begin"/>
      </w:r>
      <w:r w:rsidR="009777BD">
        <w:rPr>
          <w:lang w:val="en-US"/>
        </w:rPr>
        <w:instrText xml:space="preserve"> ADDIN ZOTERO_ITEM CSL_CITATION {"citationID":"4KGxZ8ZI","properties":{"formattedCitation":"\\super 50\\nosupersub{}","plainCitation":"50","noteIndex":0},"citationItems":[{"id":892,"uris":["http://zotero.org/users/local/oxMpWYo5/items/I788EX55"],"uri":["http://zotero.org/users/local/oxMpWYo5/items/I788EX55"],"itemData":{"id":892,"type":"book","abstract":"The function 'missForest' in this package is used to impute missing values particularly in the case of mixed-type data. It uses a random forest trained on the observed values of a data matrix to predict the missing values. It can be used to impute continuous and/or categorical data including complex interactions and non-linear relations. It yields an out-of-bag (OOB) imputation error estimate without the need of a test set or elaborate cross-validation. It can be run in parallel to save computation time.","source":"R-Packages","title":"missForest: Nonparametric Missing Value Imputation using Random Forest","title-short":"missForest","URL":"https://CRAN.R-project.org/package=missForest","version":"1.4","author":[{"family":"Stekhoven","given":"Daniel J."}],"accessed":{"date-parts":[["2021",11,3]]},"issued":{"date-parts":[["2013",12,31]]}}}],"schema":"https://github.com/citation-style-language/schema/raw/master/csl-citation.json"} </w:instrText>
      </w:r>
      <w:r>
        <w:rPr>
          <w:lang w:val="en-US"/>
        </w:rPr>
        <w:fldChar w:fldCharType="separate"/>
      </w:r>
      <w:r w:rsidR="009777BD" w:rsidRPr="009777BD">
        <w:rPr>
          <w:rFonts w:ascii="Calibri" w:hAnsi="Calibri" w:cs="Calibri"/>
          <w:szCs w:val="24"/>
          <w:vertAlign w:val="superscript"/>
        </w:rPr>
        <w:t>50</w:t>
      </w:r>
      <w:r>
        <w:rPr>
          <w:lang w:val="en-US"/>
        </w:rPr>
        <w:fldChar w:fldCharType="end"/>
      </w:r>
      <w:r>
        <w:rPr>
          <w:lang w:val="en-US"/>
        </w:rPr>
        <w:t>). Other imputation functions can be used as well via an arbitrary input function. Imputation can be performed</w:t>
      </w:r>
      <w:r>
        <w:rPr>
          <w:lang w:val="en-US"/>
        </w:rPr>
        <w:t xml:space="preserve"> </w:t>
      </w:r>
      <w:r>
        <w:rPr>
          <w:lang w:val="en-US"/>
        </w:rPr>
        <w:t>either by whole genome or by regions, but this should be done with the assumption of quasi-independence of those regions.</w:t>
      </w:r>
    </w:p>
    <w:p w14:paraId="4C2DF2B3" w14:textId="01C66B0B" w:rsidR="005D7692" w:rsidRDefault="005D7692" w:rsidP="005D7692">
      <w:pPr>
        <w:jc w:val="both"/>
        <w:rPr>
          <w:lang w:val="en-US"/>
        </w:rPr>
      </w:pPr>
      <w:r w:rsidRPr="003267B8">
        <w:rPr>
          <w:b/>
          <w:bCs/>
          <w:lang w:val="en-US"/>
        </w:rPr>
        <w:t>Clustering:</w:t>
      </w:r>
      <w:r>
        <w:rPr>
          <w:lang w:val="en-US"/>
        </w:rPr>
        <w:t xml:space="preserve"> Before clustering, multiple distance metrics are available to create the distance matrix: E</w:t>
      </w:r>
      <w:r w:rsidRPr="00080E54">
        <w:rPr>
          <w:lang w:val="en-US"/>
        </w:rPr>
        <w:t xml:space="preserve">uclidean, </w:t>
      </w:r>
      <w:r>
        <w:rPr>
          <w:lang w:val="en-US"/>
        </w:rPr>
        <w:t>M</w:t>
      </w:r>
      <w:r w:rsidRPr="00080E54">
        <w:rPr>
          <w:lang w:val="en-US"/>
        </w:rPr>
        <w:t xml:space="preserve">anhattan, </w:t>
      </w:r>
      <w:r>
        <w:rPr>
          <w:lang w:val="en-US"/>
        </w:rPr>
        <w:t>C</w:t>
      </w:r>
      <w:r w:rsidRPr="00080E54">
        <w:rPr>
          <w:lang w:val="en-US"/>
        </w:rPr>
        <w:t xml:space="preserve">anberra, binary, </w:t>
      </w:r>
      <w:r>
        <w:rPr>
          <w:lang w:val="en-US"/>
        </w:rPr>
        <w:t xml:space="preserve">and </w:t>
      </w:r>
      <w:proofErr w:type="spellStart"/>
      <w:r>
        <w:rPr>
          <w:lang w:val="en-US"/>
        </w:rPr>
        <w:t>M</w:t>
      </w:r>
      <w:r w:rsidRPr="00080E54">
        <w:rPr>
          <w:lang w:val="en-US"/>
        </w:rPr>
        <w:t>inkowski</w:t>
      </w:r>
      <w:proofErr w:type="spellEnd"/>
      <w:r>
        <w:rPr>
          <w:lang w:val="en-US"/>
        </w:rPr>
        <w:t xml:space="preserve"> (via base R), as well as </w:t>
      </w:r>
      <w:r w:rsidRPr="00080E54">
        <w:rPr>
          <w:lang w:val="en-US"/>
        </w:rPr>
        <w:t xml:space="preserve">Pearson, </w:t>
      </w:r>
      <w:r>
        <w:rPr>
          <w:lang w:val="en-US"/>
        </w:rPr>
        <w:t>S</w:t>
      </w:r>
      <w:r w:rsidRPr="00080E54">
        <w:rPr>
          <w:lang w:val="en-US"/>
        </w:rPr>
        <w:t xml:space="preserve">pearman, </w:t>
      </w:r>
      <w:r>
        <w:rPr>
          <w:lang w:val="en-US"/>
        </w:rPr>
        <w:t>and K</w:t>
      </w:r>
      <w:r w:rsidRPr="00080E54">
        <w:rPr>
          <w:lang w:val="en-US"/>
        </w:rPr>
        <w:t>endall</w:t>
      </w:r>
      <w:r>
        <w:rPr>
          <w:lang w:val="en-US"/>
        </w:rPr>
        <w:t xml:space="preserve"> (via </w:t>
      </w:r>
      <w:proofErr w:type="spellStart"/>
      <w:r w:rsidRPr="008D2C3F">
        <w:rPr>
          <w:i/>
          <w:iCs/>
          <w:lang w:val="en-US"/>
        </w:rPr>
        <w:t>biodist</w:t>
      </w:r>
      <w:proofErr w:type="spellEnd"/>
      <w:r>
        <w:rPr>
          <w:lang w:val="en-US"/>
        </w:rPr>
        <w:fldChar w:fldCharType="begin"/>
      </w:r>
      <w:r w:rsidR="009777BD">
        <w:rPr>
          <w:lang w:val="en-US"/>
        </w:rPr>
        <w:instrText xml:space="preserve"> ADDIN ZOTERO_ITEM CSL_CITATION {"citationID":"TTfKva7a","properties":{"formattedCitation":"\\super 51\\nosupersub{}","plainCitation":"51","noteIndex":0},"citationItems":[{"id":896,"uris":["http://zotero.org/users/local/oxMpWYo5/items/SPDS8523"],"uri":["http://zotero.org/users/local/oxMpWYo5/items/SPDS8523"],"itemData":{"id":896,"type":"book","abstract":"A collection of software tools for calculating distance measures.","note":"DOI: 10.18129/B9.bioc.bioDist","publisher":"Bioconductor version: Release (3.14)","source":"Bioconductor","title":"bioDist: Different distance measures","title-short":"bioDist","URL":"https://bioconductor.org/packages/bioDist/","version":"1.66.0","author":[{"family":"Ding","given":"B."},{"family":"Gentleman","given":"R."},{"family":"Carey","given":"Vincent"}],"accessed":{"date-parts":[["2021",11,3]]},"issued":{"date-parts":[["2021"]]}}}],"schema":"https://github.com/citation-style-language/schema/raw/master/csl-citation.json"} </w:instrText>
      </w:r>
      <w:r>
        <w:rPr>
          <w:lang w:val="en-US"/>
        </w:rPr>
        <w:fldChar w:fldCharType="separate"/>
      </w:r>
      <w:r w:rsidR="009777BD" w:rsidRPr="009777BD">
        <w:rPr>
          <w:rFonts w:ascii="Calibri" w:hAnsi="Calibri" w:cs="Calibri"/>
          <w:szCs w:val="24"/>
          <w:vertAlign w:val="superscript"/>
        </w:rPr>
        <w:t>51</w:t>
      </w:r>
      <w:r>
        <w:rPr>
          <w:lang w:val="en-US"/>
        </w:rPr>
        <w:fldChar w:fldCharType="end"/>
      </w:r>
      <w:r>
        <w:rPr>
          <w:lang w:val="en-US"/>
        </w:rPr>
        <w:t xml:space="preserve">). Using this metric, clusters can be generated via hierarchy or partitions (via base R), as well as model-based clustering (via </w:t>
      </w:r>
      <w:proofErr w:type="spellStart"/>
      <w:r w:rsidRPr="00875771">
        <w:rPr>
          <w:i/>
          <w:iCs/>
          <w:lang w:val="en-US"/>
        </w:rPr>
        <w:t>mclust</w:t>
      </w:r>
      <w:proofErr w:type="spellEnd"/>
      <w:r>
        <w:rPr>
          <w:lang w:val="en-US"/>
        </w:rPr>
        <w:fldChar w:fldCharType="begin"/>
      </w:r>
      <w:r w:rsidR="009777BD">
        <w:rPr>
          <w:lang w:val="en-US"/>
        </w:rPr>
        <w:instrText xml:space="preserve"> ADDIN ZOTERO_ITEM CSL_CITATION {"citationID":"UzNEG1hm","properties":{"formattedCitation":"\\super 52\\nosupersub{}","plainCitation":"52","noteIndex":0},"citationItems":[{"id":897,"uris":["http://zotero.org/users/local/oxMpWYo5/items/5TH6NYUV"],"uri":["http://zotero.org/users/local/oxMpWYo5/items/5TH6NYUV"],"itemData":{"id":897,"type":"book","abstract":"Gaussian finite mixture models fitted via EM algorithm for model-based clustering, classification, and density estimation, including Bayesian regularization, dimension reduction for visualisation, and resampling-based inference.","source":"R-Packages","title":"mclust: Gaussian Mixture Modelling for Model-Based Clustering, Classification, and Density Estimation","title-short":"mclust","URL":"https://CRAN.R-project.org/package=mclust","version":"5.4.7","author":[{"family":"Fraley","given":"Chris"},{"family":"Raftery","given":"Adrian E."},{"family":"Scrucca","given":"Luca"},{"family":"Murphy","given":"Thomas Brendan"},{"family":"Fop","given":"Michael"}],"accessed":{"date-parts":[["2021",11,3]]},"issued":{"date-parts":[["2020",11,20]]}}}],"schema":"https://github.com/citation-style-language/schema/raw/master/csl-citation.json"} </w:instrText>
      </w:r>
      <w:r>
        <w:rPr>
          <w:lang w:val="en-US"/>
        </w:rPr>
        <w:fldChar w:fldCharType="separate"/>
      </w:r>
      <w:r w:rsidR="009777BD" w:rsidRPr="009777BD">
        <w:rPr>
          <w:rFonts w:ascii="Calibri" w:hAnsi="Calibri" w:cs="Calibri"/>
          <w:szCs w:val="24"/>
          <w:vertAlign w:val="superscript"/>
        </w:rPr>
        <w:t>52</w:t>
      </w:r>
      <w:r>
        <w:rPr>
          <w:lang w:val="en-US"/>
        </w:rPr>
        <w:fldChar w:fldCharType="end"/>
      </w:r>
      <w:r>
        <w:rPr>
          <w:lang w:val="en-US"/>
        </w:rPr>
        <w:t>). Other clustering algorithms and distance metrics can be used via arbitrary function.</w:t>
      </w:r>
    </w:p>
    <w:p w14:paraId="19C48868" w14:textId="75562F95" w:rsidR="005D7692" w:rsidRDefault="005D7692" w:rsidP="005D7692">
      <w:pPr>
        <w:jc w:val="both"/>
        <w:rPr>
          <w:lang w:val="en-US"/>
        </w:rPr>
      </w:pPr>
      <w:r w:rsidRPr="00A201F4">
        <w:rPr>
          <w:b/>
          <w:bCs/>
          <w:lang w:val="en-US"/>
        </w:rPr>
        <w:t>Dimensionality reduction:</w:t>
      </w:r>
      <w:r>
        <w:rPr>
          <w:lang w:val="en-US"/>
        </w:rPr>
        <w:t xml:space="preserve"> For plotting and clustering visualization, dimensionality must be reduced. Using the </w:t>
      </w:r>
      <w:proofErr w:type="spellStart"/>
      <w:r w:rsidRPr="00D37CC5">
        <w:rPr>
          <w:i/>
          <w:iCs/>
          <w:lang w:val="en-US"/>
        </w:rPr>
        <w:t>dim_red_scMethrix</w:t>
      </w:r>
      <w:proofErr w:type="spellEnd"/>
      <w:r>
        <w:rPr>
          <w:lang w:val="en-US"/>
        </w:rPr>
        <w:t>() function, reduction can be done by</w:t>
      </w:r>
      <w:r>
        <w:rPr>
          <w:lang w:val="en-US"/>
        </w:rPr>
        <w:t xml:space="preserve"> </w:t>
      </w:r>
      <w:r>
        <w:rPr>
          <w:lang w:val="en-US"/>
        </w:rPr>
        <w:t>PCA (via base R), u</w:t>
      </w:r>
      <w:r w:rsidRPr="007643D8">
        <w:rPr>
          <w:lang w:val="en-US"/>
        </w:rPr>
        <w:t xml:space="preserve">niform </w:t>
      </w:r>
      <w:r>
        <w:rPr>
          <w:lang w:val="en-US"/>
        </w:rPr>
        <w:t>m</w:t>
      </w:r>
      <w:r w:rsidRPr="007643D8">
        <w:rPr>
          <w:lang w:val="en-US"/>
        </w:rPr>
        <w:t xml:space="preserve">anifold </w:t>
      </w:r>
      <w:r>
        <w:rPr>
          <w:lang w:val="en-US"/>
        </w:rPr>
        <w:t>a</w:t>
      </w:r>
      <w:r w:rsidRPr="007643D8">
        <w:rPr>
          <w:lang w:val="en-US"/>
        </w:rPr>
        <w:t xml:space="preserve">pproximation and </w:t>
      </w:r>
      <w:r>
        <w:rPr>
          <w:lang w:val="en-US"/>
        </w:rPr>
        <w:t>p</w:t>
      </w:r>
      <w:r w:rsidRPr="007643D8">
        <w:rPr>
          <w:lang w:val="en-US"/>
        </w:rPr>
        <w:t>rojection</w:t>
      </w:r>
      <w:r>
        <w:rPr>
          <w:lang w:val="en-US"/>
        </w:rPr>
        <w:t xml:space="preserve"> (UMAP; via </w:t>
      </w:r>
      <w:proofErr w:type="spellStart"/>
      <w:r w:rsidRPr="007643D8">
        <w:rPr>
          <w:i/>
          <w:iCs/>
          <w:lang w:val="en-US"/>
        </w:rPr>
        <w:t>umap</w:t>
      </w:r>
      <w:proofErr w:type="spellEnd"/>
      <w:r>
        <w:rPr>
          <w:lang w:val="en-US"/>
        </w:rPr>
        <w:fldChar w:fldCharType="begin"/>
      </w:r>
      <w:r w:rsidR="009777BD">
        <w:rPr>
          <w:lang w:val="en-US"/>
        </w:rPr>
        <w:instrText xml:space="preserve"> ADDIN ZOTERO_ITEM CSL_CITATION {"citationID":"YI6e35Su","properties":{"formattedCitation":"\\super 53\\nosupersub{}","plainCitation":"53","noteIndex":0},"citationItems":[{"id":898,"uris":["http://zotero.org/users/local/oxMpWYo5/items/2GIVWPW4"],"uri":["http://zotero.org/users/local/oxMpWYo5/items/2GIVWPW4"],"itemData":{"id":898,"type":"book","abstract":"Uniform manifold approximation and projection is a technique for dimension reduction. The algorithm was described by McInnes and Healy (2018) in &lt;arXiv:1802.03426&gt;. This package provides an interface for two implementations. One is written from scratch, including components for nearest-neighbor search and for embedding. The second implementation is a wrapper for 'python' package 'umap-learn' (requires separate installation, see vignette for more details).","source":"R-Packages","title":"umap: Uniform Manifold Approximation and Projection","title-short":"umap","URL":"https://CRAN.R-project.org/package=umap","version":"0.2.7.0","author":[{"family":"Konopka","given":"Tomasz"}],"accessed":{"date-parts":[["2021",11,3]]},"issued":{"date-parts":[["2020",11,4]]}}}],"schema":"https://github.com/citation-style-language/schema/raw/master/csl-citation.json"} </w:instrText>
      </w:r>
      <w:r>
        <w:rPr>
          <w:lang w:val="en-US"/>
        </w:rPr>
        <w:fldChar w:fldCharType="separate"/>
      </w:r>
      <w:r w:rsidR="009777BD" w:rsidRPr="009777BD">
        <w:rPr>
          <w:rFonts w:ascii="Calibri" w:hAnsi="Calibri" w:cs="Calibri"/>
          <w:szCs w:val="24"/>
          <w:vertAlign w:val="superscript"/>
        </w:rPr>
        <w:t>53</w:t>
      </w:r>
      <w:r>
        <w:rPr>
          <w:lang w:val="en-US"/>
        </w:rPr>
        <w:fldChar w:fldCharType="end"/>
      </w:r>
      <w:r>
        <w:rPr>
          <w:lang w:val="en-US"/>
        </w:rPr>
        <w:t>), or</w:t>
      </w:r>
      <w:r>
        <w:rPr>
          <w:lang w:val="en-US"/>
        </w:rPr>
        <w:t xml:space="preserve"> </w:t>
      </w:r>
      <w:r>
        <w:rPr>
          <w:lang w:val="en-US"/>
        </w:rPr>
        <w:t>t</w:t>
      </w:r>
      <w:r w:rsidRPr="007643D8">
        <w:rPr>
          <w:lang w:val="en-US"/>
        </w:rPr>
        <w:t>-</w:t>
      </w:r>
      <w:r>
        <w:rPr>
          <w:lang w:val="en-US"/>
        </w:rPr>
        <w:t>d</w:t>
      </w:r>
      <w:r w:rsidRPr="007643D8">
        <w:rPr>
          <w:lang w:val="en-US"/>
        </w:rPr>
        <w:t xml:space="preserve">istributed </w:t>
      </w:r>
      <w:r>
        <w:rPr>
          <w:lang w:val="en-US"/>
        </w:rPr>
        <w:t>s</w:t>
      </w:r>
      <w:r w:rsidRPr="007643D8">
        <w:rPr>
          <w:lang w:val="en-US"/>
        </w:rPr>
        <w:t xml:space="preserve">tochastic </w:t>
      </w:r>
      <w:r>
        <w:rPr>
          <w:lang w:val="en-US"/>
        </w:rPr>
        <w:t>n</w:t>
      </w:r>
      <w:r w:rsidRPr="007643D8">
        <w:rPr>
          <w:lang w:val="en-US"/>
        </w:rPr>
        <w:t xml:space="preserve">eighbor </w:t>
      </w:r>
      <w:r>
        <w:rPr>
          <w:lang w:val="en-US"/>
        </w:rPr>
        <w:t>e</w:t>
      </w:r>
      <w:r w:rsidRPr="007643D8">
        <w:rPr>
          <w:lang w:val="en-US"/>
        </w:rPr>
        <w:t>mbedding</w:t>
      </w:r>
      <w:r>
        <w:rPr>
          <w:lang w:val="en-US"/>
        </w:rPr>
        <w:t xml:space="preserve"> (</w:t>
      </w:r>
      <w:proofErr w:type="spellStart"/>
      <w:r>
        <w:rPr>
          <w:lang w:val="en-US"/>
        </w:rPr>
        <w:t>tSNE</w:t>
      </w:r>
      <w:proofErr w:type="spellEnd"/>
      <w:r>
        <w:rPr>
          <w:lang w:val="en-US"/>
        </w:rPr>
        <w:t xml:space="preserve">; via </w:t>
      </w:r>
      <w:proofErr w:type="spellStart"/>
      <w:r w:rsidRPr="007643D8">
        <w:rPr>
          <w:i/>
          <w:iCs/>
          <w:lang w:val="en-US"/>
        </w:rPr>
        <w:t>t</w:t>
      </w:r>
      <w:r>
        <w:rPr>
          <w:i/>
          <w:iCs/>
          <w:lang w:val="en-US"/>
        </w:rPr>
        <w:t>sne</w:t>
      </w:r>
      <w:proofErr w:type="spellEnd"/>
      <w:r>
        <w:rPr>
          <w:lang w:val="en-US"/>
        </w:rPr>
        <w:fldChar w:fldCharType="begin"/>
      </w:r>
      <w:r w:rsidR="009777BD">
        <w:rPr>
          <w:lang w:val="en-US"/>
        </w:rPr>
        <w:instrText xml:space="preserve"> ADDIN ZOTERO_ITEM CSL_CITATION {"citationID":"kD0TgdZx","properties":{"formattedCitation":"\\super 54\\nosupersub{}","plainCitation":"54","noteIndex":0},"citationItems":[{"id":901,"uris":["http://zotero.org/users/local/oxMpWYo5/items/GSLXF7C5"],"uri":["http://zotero.org/users/local/oxMpWYo5/items/GSLXF7C5"],"itemData":{"id":901,"type":"book","abstract":"A \"pure R\" implementation of the t-SNE algorithm.","source":"R-Packages","title":"tsne: T-Distributed Stochastic Neighbor Embedding for R (t-SNE)","title-short":"tsne","URL":"https://CRAN.R-project.org/package=tsne","version":"0.1-3","author":[{"family":"Donaldson","given":"Justin"}],"accessed":{"date-parts":[["2021",11,3]]},"issued":{"date-parts":[["2016",7,15]]}}}],"schema":"https://github.com/citation-style-language/schema/raw/master/csl-citation.json"} </w:instrText>
      </w:r>
      <w:r>
        <w:rPr>
          <w:lang w:val="en-US"/>
        </w:rPr>
        <w:fldChar w:fldCharType="separate"/>
      </w:r>
      <w:r w:rsidR="009777BD" w:rsidRPr="009777BD">
        <w:rPr>
          <w:rFonts w:ascii="Calibri" w:hAnsi="Calibri" w:cs="Calibri"/>
          <w:szCs w:val="24"/>
          <w:vertAlign w:val="superscript"/>
        </w:rPr>
        <w:t>54</w:t>
      </w:r>
      <w:r>
        <w:rPr>
          <w:lang w:val="en-US"/>
        </w:rPr>
        <w:fldChar w:fldCharType="end"/>
      </w:r>
      <w:r>
        <w:rPr>
          <w:lang w:val="en-US"/>
        </w:rPr>
        <w:t xml:space="preserve">). The number of CpGs to use can be either by highest variance or randomly chosen. This data is stored in the experiment object for later plotting under </w:t>
      </w:r>
      <w:proofErr w:type="spellStart"/>
      <w:r w:rsidRPr="009E152E">
        <w:rPr>
          <w:i/>
          <w:iCs/>
          <w:lang w:val="en-US"/>
        </w:rPr>
        <w:t>reduced_dims</w:t>
      </w:r>
      <w:proofErr w:type="spellEnd"/>
      <w:r>
        <w:rPr>
          <w:lang w:val="en-US"/>
        </w:rPr>
        <w:t>().</w:t>
      </w:r>
    </w:p>
    <w:p w14:paraId="23B1CD48" w14:textId="77777777" w:rsidR="005D7692" w:rsidRDefault="005D7692" w:rsidP="005D7692">
      <w:pPr>
        <w:jc w:val="both"/>
        <w:rPr>
          <w:lang w:val="en-US"/>
        </w:rPr>
      </w:pPr>
      <w:r w:rsidRPr="0096066E">
        <w:rPr>
          <w:b/>
          <w:bCs/>
          <w:lang w:val="en-US"/>
        </w:rPr>
        <w:lastRenderedPageBreak/>
        <w:t>Transformation:</w:t>
      </w:r>
      <w:r>
        <w:rPr>
          <w:lang w:val="en-US"/>
        </w:rPr>
        <w:t xml:space="preserve">  Further operations to each data point can be done directly on assays. A new assay will be generated via some arbitrary transformation function, such as the included </w:t>
      </w:r>
      <w:r w:rsidRPr="00DD37F9">
        <w:rPr>
          <w:i/>
          <w:iCs/>
          <w:lang w:val="en-US"/>
        </w:rPr>
        <w:t>binarize()</w:t>
      </w:r>
      <w:r>
        <w:rPr>
          <w:lang w:val="en-US"/>
        </w:rPr>
        <w:t xml:space="preserve"> function, and stored in the experiment object. Unneeded assays, excluding the score matrix, can easily be removed from the </w:t>
      </w:r>
      <w:proofErr w:type="spellStart"/>
      <w:r w:rsidRPr="006209A1">
        <w:rPr>
          <w:i/>
          <w:iCs/>
          <w:lang w:val="en-US"/>
        </w:rPr>
        <w:t>scMethrix</w:t>
      </w:r>
      <w:proofErr w:type="spellEnd"/>
      <w:r>
        <w:rPr>
          <w:lang w:val="en-US"/>
        </w:rPr>
        <w:t xml:space="preserve"> object. </w:t>
      </w:r>
    </w:p>
    <w:p w14:paraId="771D1247" w14:textId="0982D44E" w:rsidR="005D7692" w:rsidRDefault="005D7692" w:rsidP="005D7692">
      <w:pPr>
        <w:jc w:val="both"/>
        <w:rPr>
          <w:lang w:val="en-US"/>
        </w:rPr>
      </w:pPr>
      <w:r w:rsidRPr="00E95142">
        <w:rPr>
          <w:b/>
          <w:bCs/>
          <w:lang w:val="en-US"/>
        </w:rPr>
        <w:t>Visualization:</w:t>
      </w:r>
      <w:r>
        <w:rPr>
          <w:lang w:val="en-US"/>
        </w:rPr>
        <w:t xml:space="preserve"> Using </w:t>
      </w:r>
      <w:r w:rsidRPr="00644FD6">
        <w:rPr>
          <w:i/>
          <w:iCs/>
          <w:lang w:val="en-US"/>
        </w:rPr>
        <w:t>ggplot</w:t>
      </w:r>
      <w:r>
        <w:rPr>
          <w:i/>
          <w:iCs/>
          <w:lang w:val="en-US"/>
        </w:rPr>
        <w:t>2</w:t>
      </w:r>
      <w:r>
        <w:rPr>
          <w:i/>
          <w:iCs/>
          <w:lang w:val="en-US"/>
        </w:rPr>
        <w:fldChar w:fldCharType="begin"/>
      </w:r>
      <w:r w:rsidR="009777BD">
        <w:rPr>
          <w:i/>
          <w:iCs/>
          <w:lang w:val="en-US"/>
        </w:rPr>
        <w:instrText xml:space="preserve"> ADDIN ZOTERO_ITEM CSL_CITATION {"citationID":"SFB0W4PX","properties":{"formattedCitation":"\\super 55\\nosupersub{}","plainCitation":"55","noteIndex":0},"citationItems":[{"id":909,"uris":["http://zotero.org/users/local/oxMpWYo5/items/KFYZ2Q6E"],"uri":["http://zotero.org/users/local/oxMpWYo5/items/KFYZ2Q6E"],"itemData":{"id":909,"type":"webpage","title":"CRAN - Package ggplot2","URL":"https://cran.r-project.org/web/packages/ggplot2/index.html","accessed":{"date-parts":[["2021",11,3]]}}}],"schema":"https://github.com/citation-style-language/schema/raw/master/csl-citation.json"} </w:instrText>
      </w:r>
      <w:r>
        <w:rPr>
          <w:i/>
          <w:iCs/>
          <w:lang w:val="en-US"/>
        </w:rPr>
        <w:fldChar w:fldCharType="separate"/>
      </w:r>
      <w:r w:rsidR="009777BD" w:rsidRPr="009777BD">
        <w:rPr>
          <w:rFonts w:ascii="Calibri" w:hAnsi="Calibri" w:cs="Calibri"/>
          <w:szCs w:val="24"/>
          <w:vertAlign w:val="superscript"/>
        </w:rPr>
        <w:t>55</w:t>
      </w:r>
      <w:r>
        <w:rPr>
          <w:i/>
          <w:iCs/>
          <w:lang w:val="en-US"/>
        </w:rPr>
        <w:fldChar w:fldCharType="end"/>
      </w:r>
      <w:r>
        <w:rPr>
          <w:lang w:val="en-US"/>
        </w:rPr>
        <w:t xml:space="preserve">, dataset characteristics can be plotted, including </w:t>
      </w:r>
      <w:r w:rsidRPr="006D1489">
        <w:rPr>
          <w:lang w:val="en-US"/>
        </w:rPr>
        <w:t>β</w:t>
      </w:r>
      <w:r>
        <w:rPr>
          <w:lang w:val="en-US"/>
        </w:rPr>
        <w:t>-value/coverage (</w:t>
      </w:r>
      <w:proofErr w:type="spellStart"/>
      <w:r w:rsidRPr="00644FD6">
        <w:rPr>
          <w:i/>
          <w:iCs/>
          <w:lang w:val="en-US"/>
        </w:rPr>
        <w:t>plot_violin</w:t>
      </w:r>
      <w:proofErr w:type="spellEnd"/>
      <w:r w:rsidRPr="00416378">
        <w:rPr>
          <w:i/>
          <w:iCs/>
          <w:lang w:val="en-US"/>
        </w:rPr>
        <w:t>()</w:t>
      </w:r>
      <w:r>
        <w:rPr>
          <w:lang w:val="en-US"/>
        </w:rPr>
        <w:t xml:space="preserve">, </w:t>
      </w:r>
      <w:proofErr w:type="spellStart"/>
      <w:r w:rsidRPr="00416378">
        <w:rPr>
          <w:i/>
          <w:iCs/>
          <w:lang w:val="en-US"/>
        </w:rPr>
        <w:t>plot_density</w:t>
      </w:r>
      <w:proofErr w:type="spellEnd"/>
      <w:r w:rsidRPr="00416378">
        <w:rPr>
          <w:i/>
          <w:iCs/>
          <w:lang w:val="en-US"/>
        </w:rPr>
        <w:t>()</w:t>
      </w:r>
      <w:r>
        <w:rPr>
          <w:lang w:val="en-US"/>
        </w:rPr>
        <w:t xml:space="preserve">, </w:t>
      </w:r>
      <w:proofErr w:type="spellStart"/>
      <w:r w:rsidRPr="00416378">
        <w:rPr>
          <w:i/>
          <w:iCs/>
          <w:lang w:val="en-US"/>
        </w:rPr>
        <w:t>plot_coverage</w:t>
      </w:r>
      <w:proofErr w:type="spellEnd"/>
      <w:r w:rsidRPr="00416378">
        <w:rPr>
          <w:i/>
          <w:iCs/>
          <w:lang w:val="en-US"/>
        </w:rPr>
        <w:t>()</w:t>
      </w:r>
      <w:r>
        <w:rPr>
          <w:lang w:val="en-US"/>
        </w:rPr>
        <w:t>) and quality control (</w:t>
      </w:r>
      <w:proofErr w:type="spellStart"/>
      <w:r w:rsidRPr="00416378">
        <w:rPr>
          <w:i/>
          <w:iCs/>
          <w:lang w:val="en-US"/>
        </w:rPr>
        <w:t>plot_sparsity</w:t>
      </w:r>
      <w:proofErr w:type="spellEnd"/>
      <w:r w:rsidRPr="00416378">
        <w:rPr>
          <w:i/>
          <w:iCs/>
          <w:lang w:val="en-US"/>
        </w:rPr>
        <w:t>()</w:t>
      </w:r>
      <w:r>
        <w:rPr>
          <w:lang w:val="en-US"/>
        </w:rPr>
        <w:t xml:space="preserve">, </w:t>
      </w:r>
      <w:proofErr w:type="spellStart"/>
      <w:r w:rsidRPr="00416378">
        <w:rPr>
          <w:i/>
          <w:iCs/>
          <w:lang w:val="en-US"/>
        </w:rPr>
        <w:t>plot_stats</w:t>
      </w:r>
      <w:proofErr w:type="spellEnd"/>
      <w:r w:rsidRPr="00416378">
        <w:rPr>
          <w:i/>
          <w:iCs/>
          <w:lang w:val="en-US"/>
        </w:rPr>
        <w:t>()</w:t>
      </w:r>
      <w:r>
        <w:rPr>
          <w:lang w:val="en-US"/>
        </w:rPr>
        <w:t>) as well as dimensionality reduction (</w:t>
      </w:r>
      <w:proofErr w:type="spellStart"/>
      <w:r w:rsidRPr="00416378">
        <w:rPr>
          <w:i/>
          <w:iCs/>
          <w:lang w:val="en-US"/>
        </w:rPr>
        <w:t>plot_dim_red</w:t>
      </w:r>
      <w:proofErr w:type="spellEnd"/>
      <w:r w:rsidRPr="00416378">
        <w:rPr>
          <w:i/>
          <w:iCs/>
          <w:lang w:val="en-US"/>
        </w:rPr>
        <w:t>()</w:t>
      </w:r>
      <w:r w:rsidRPr="00D659C3">
        <w:rPr>
          <w:lang w:val="en-US"/>
        </w:rPr>
        <w:t>)</w:t>
      </w:r>
      <w:r>
        <w:rPr>
          <w:lang w:val="en-US"/>
        </w:rPr>
        <w:t xml:space="preserve">. Shape or color of data points can be specified using </w:t>
      </w:r>
      <w:proofErr w:type="spellStart"/>
      <w:r w:rsidRPr="0034651B">
        <w:rPr>
          <w:i/>
          <w:iCs/>
          <w:lang w:val="en-US"/>
        </w:rPr>
        <w:t>colData</w:t>
      </w:r>
      <w:proofErr w:type="spellEnd"/>
      <w:r w:rsidRPr="0034651B">
        <w:rPr>
          <w:i/>
          <w:iCs/>
          <w:lang w:val="en-US"/>
        </w:rPr>
        <w:t>()</w:t>
      </w:r>
      <w:r>
        <w:rPr>
          <w:lang w:val="en-US"/>
        </w:rPr>
        <w:t xml:space="preserve"> derived from clustering or previous user input.</w:t>
      </w:r>
    </w:p>
    <w:p w14:paraId="315326CE" w14:textId="77777777" w:rsidR="005D7692" w:rsidRDefault="005D7692" w:rsidP="005D7692">
      <w:pPr>
        <w:jc w:val="both"/>
        <w:rPr>
          <w:lang w:val="en-US"/>
        </w:rPr>
      </w:pPr>
    </w:p>
    <w:tbl>
      <w:tblPr>
        <w:tblStyle w:val="TableGrid0"/>
        <w:tblpPr w:leftFromText="187" w:rightFromText="187" w:vertAnchor="text" w:tblpXSpec="center" w:tblpY="1"/>
        <w:tblOverlap w:val="never"/>
        <w:tblW w:w="0" w:type="auto"/>
        <w:tblLook w:val="04A0" w:firstRow="1" w:lastRow="0" w:firstColumn="1" w:lastColumn="0" w:noHBand="0" w:noVBand="1"/>
      </w:tblPr>
      <w:tblGrid>
        <w:gridCol w:w="9350"/>
      </w:tblGrid>
      <w:tr w:rsidR="005D7692" w14:paraId="6AF51774" w14:textId="77777777" w:rsidTr="00E125F1">
        <w:tc>
          <w:tcPr>
            <w:tcW w:w="9350" w:type="dxa"/>
          </w:tcPr>
          <w:p w14:paraId="5E046DCC" w14:textId="77777777" w:rsidR="005D7692" w:rsidRDefault="005D7692" w:rsidP="00E125F1">
            <w:pPr>
              <w:jc w:val="both"/>
              <w:rPr>
                <w:lang w:val="en-US"/>
              </w:rPr>
            </w:pPr>
            <w:r>
              <w:rPr>
                <w:noProof/>
              </w:rPr>
              <w:lastRenderedPageBreak/>
              <w:drawing>
                <wp:anchor distT="0" distB="0" distL="114300" distR="114300" simplePos="0" relativeHeight="251659264" behindDoc="0" locked="0" layoutInCell="1" allowOverlap="1" wp14:anchorId="276B04BA" wp14:editId="4FA12577">
                  <wp:simplePos x="0" y="0"/>
                  <wp:positionH relativeFrom="column">
                    <wp:posOffset>-65405</wp:posOffset>
                  </wp:positionH>
                  <wp:positionV relativeFrom="paragraph">
                    <wp:posOffset>2540</wp:posOffset>
                  </wp:positionV>
                  <wp:extent cx="5943600" cy="7227570"/>
                  <wp:effectExtent l="0" t="0" r="0" b="0"/>
                  <wp:wrapTopAndBottom/>
                  <wp:docPr id="2" name="Picture 2" descr="fig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7227570"/>
                          </a:xfrm>
                          <a:prstGeom prst="rect">
                            <a:avLst/>
                          </a:prstGeom>
                          <a:noFill/>
                          <a:ln>
                            <a:noFill/>
                          </a:ln>
                        </pic:spPr>
                      </pic:pic>
                    </a:graphicData>
                  </a:graphic>
                </wp:anchor>
              </w:drawing>
            </w:r>
          </w:p>
        </w:tc>
      </w:tr>
      <w:tr w:rsidR="005D7692" w14:paraId="7FC16E4C" w14:textId="77777777" w:rsidTr="00E125F1">
        <w:tc>
          <w:tcPr>
            <w:tcW w:w="9350" w:type="dxa"/>
          </w:tcPr>
          <w:p w14:paraId="5791B001" w14:textId="77777777" w:rsidR="005D7692" w:rsidRPr="005F30D8" w:rsidRDefault="005D7692" w:rsidP="00E125F1">
            <w:pPr>
              <w:pStyle w:val="Caption"/>
              <w:rPr>
                <w:b/>
                <w:bCs/>
              </w:rPr>
            </w:pPr>
            <w:bookmarkStart w:id="36" w:name="_Ref87451890"/>
            <w:bookmarkStart w:id="37" w:name="_Toc87454342"/>
            <w:r w:rsidRPr="005F30D8">
              <w:rPr>
                <w:b/>
                <w:bCs/>
              </w:rPr>
              <w:t xml:space="preserve">Figure </w:t>
            </w:r>
            <w:r w:rsidRPr="005F30D8">
              <w:rPr>
                <w:b/>
                <w:bCs/>
              </w:rPr>
              <w:fldChar w:fldCharType="begin"/>
            </w:r>
            <w:r w:rsidRPr="005F30D8">
              <w:rPr>
                <w:b/>
                <w:bCs/>
              </w:rPr>
              <w:instrText xml:space="preserve"> SEQ Figure \* ARABIC </w:instrText>
            </w:r>
            <w:r w:rsidRPr="005F30D8">
              <w:rPr>
                <w:b/>
                <w:bCs/>
              </w:rPr>
              <w:fldChar w:fldCharType="separate"/>
            </w:r>
            <w:r w:rsidRPr="005F30D8">
              <w:rPr>
                <w:b/>
                <w:bCs/>
                <w:noProof/>
              </w:rPr>
              <w:t>3</w:t>
            </w:r>
            <w:r w:rsidRPr="005F30D8">
              <w:rPr>
                <w:b/>
                <w:bCs/>
              </w:rPr>
              <w:fldChar w:fldCharType="end"/>
            </w:r>
            <w:bookmarkEnd w:id="36"/>
            <w:r w:rsidRPr="005F30D8">
              <w:rPr>
                <w:b/>
                <w:bCs/>
              </w:rPr>
              <w:t xml:space="preserve">.  Workflow for analyzing single-cell data with </w:t>
            </w:r>
            <w:proofErr w:type="spellStart"/>
            <w:r w:rsidRPr="005F30D8">
              <w:rPr>
                <w:b/>
                <w:bCs/>
              </w:rPr>
              <w:t>scMethrix</w:t>
            </w:r>
            <w:proofErr w:type="spellEnd"/>
            <w:r w:rsidRPr="005F30D8">
              <w:rPr>
                <w:b/>
                <w:bCs/>
              </w:rPr>
              <w:t>.</w:t>
            </w:r>
            <w:bookmarkEnd w:id="37"/>
          </w:p>
          <w:p w14:paraId="0B1A01BD" w14:textId="77777777" w:rsidR="005D7692" w:rsidRDefault="005D7692" w:rsidP="00E125F1">
            <w:pPr>
              <w:keepNext/>
              <w:jc w:val="both"/>
              <w:rPr>
                <w:lang w:val="en-US"/>
              </w:rPr>
            </w:pPr>
          </w:p>
        </w:tc>
      </w:tr>
    </w:tbl>
    <w:p w14:paraId="3AB1541E" w14:textId="77777777" w:rsidR="005D7692" w:rsidRDefault="005D7692" w:rsidP="005D7692">
      <w:pPr>
        <w:rPr>
          <w:lang w:val="en-US"/>
        </w:rPr>
      </w:pPr>
      <w:r>
        <w:rPr>
          <w:lang w:val="en-US"/>
        </w:rPr>
        <w:br w:type="page"/>
      </w:r>
    </w:p>
    <w:p w14:paraId="3FF4DC23" w14:textId="77777777" w:rsidR="005D7692" w:rsidRPr="00850451" w:rsidRDefault="005D7692" w:rsidP="005D7692">
      <w:pPr>
        <w:rPr>
          <w:lang w:val="en-US"/>
        </w:rPr>
      </w:pPr>
    </w:p>
    <w:p w14:paraId="45D2293A" w14:textId="34BBC2EB" w:rsidR="00217AEB" w:rsidRDefault="00217AEB" w:rsidP="00250D03">
      <w:pPr>
        <w:pStyle w:val="Heading3"/>
        <w:rPr>
          <w:lang w:val="en-US"/>
        </w:rPr>
      </w:pPr>
      <w:bookmarkStart w:id="38" w:name="_Toc87641269"/>
      <w:r>
        <w:rPr>
          <w:lang w:val="en-US"/>
        </w:rPr>
        <w:t>Benchmarking</w:t>
      </w:r>
      <w:bookmarkEnd w:id="38"/>
    </w:p>
    <w:p w14:paraId="6139380F" w14:textId="5552F817" w:rsidR="00733EEF" w:rsidRPr="00733EEF" w:rsidRDefault="00E36575" w:rsidP="005206DF">
      <w:pPr>
        <w:jc w:val="both"/>
        <w:rPr>
          <w:lang w:val="en-US"/>
        </w:rPr>
      </w:pPr>
      <w:r>
        <w:rPr>
          <w:lang w:val="en-US"/>
        </w:rPr>
        <w:t xml:space="preserve">Batch processing: </w:t>
      </w:r>
    </w:p>
    <w:p w14:paraId="46C8538B" w14:textId="33201BB8" w:rsidR="00217AEB" w:rsidRDefault="008543AB" w:rsidP="005206DF">
      <w:pPr>
        <w:jc w:val="both"/>
        <w:rPr>
          <w:lang w:val="en-US"/>
        </w:rPr>
      </w:pPr>
      <w:r w:rsidRPr="00B957EB">
        <w:rPr>
          <w:b/>
          <w:bCs/>
          <w:lang w:val="en-US"/>
        </w:rPr>
        <w:t>Parallelization:</w:t>
      </w:r>
      <w:r>
        <w:rPr>
          <w:lang w:val="en-US"/>
        </w:rPr>
        <w:t xml:space="preserve"> Many of the functions used in </w:t>
      </w:r>
      <w:proofErr w:type="spellStart"/>
      <w:r>
        <w:rPr>
          <w:lang w:val="en-US"/>
        </w:rPr>
        <w:t>scMethrix</w:t>
      </w:r>
      <w:proofErr w:type="spellEnd"/>
      <w:r>
        <w:rPr>
          <w:lang w:val="en-US"/>
        </w:rPr>
        <w:t xml:space="preserve"> can utilize multiple cores. </w:t>
      </w:r>
      <w:r w:rsidR="00441578">
        <w:rPr>
          <w:lang w:val="en-US"/>
        </w:rPr>
        <w:t xml:space="preserve">This can provide a substantial increase in performance at the cost of memory usage. </w:t>
      </w:r>
      <w:r w:rsidR="00672D0C">
        <w:rPr>
          <w:lang w:val="en-US"/>
        </w:rPr>
        <w:t xml:space="preserve">Through the </w:t>
      </w:r>
      <w:r w:rsidR="00672D0C" w:rsidRPr="00672D0C">
        <w:rPr>
          <w:i/>
          <w:iCs/>
          <w:lang w:val="en-US"/>
        </w:rPr>
        <w:t>parallel</w:t>
      </w:r>
      <w:r w:rsidR="00672D0C">
        <w:rPr>
          <w:lang w:val="en-US"/>
        </w:rPr>
        <w:t xml:space="preserve"> </w:t>
      </w:r>
      <w:r w:rsidR="00173516">
        <w:rPr>
          <w:lang w:val="en-US"/>
        </w:rPr>
        <w:t xml:space="preserve">and </w:t>
      </w:r>
      <w:proofErr w:type="spellStart"/>
      <w:r w:rsidR="00173516" w:rsidRPr="00173516">
        <w:rPr>
          <w:i/>
          <w:iCs/>
          <w:lang w:val="en-US"/>
        </w:rPr>
        <w:t>doParallel</w:t>
      </w:r>
      <w:proofErr w:type="spellEnd"/>
      <w:r w:rsidR="00173516">
        <w:rPr>
          <w:lang w:val="en-US"/>
        </w:rPr>
        <w:t xml:space="preserve"> </w:t>
      </w:r>
      <w:r w:rsidR="00672D0C">
        <w:rPr>
          <w:lang w:val="en-US"/>
        </w:rPr>
        <w:t>R package</w:t>
      </w:r>
      <w:r w:rsidR="00173516">
        <w:rPr>
          <w:lang w:val="en-US"/>
        </w:rPr>
        <w:t>s</w:t>
      </w:r>
      <w:r w:rsidR="0045131A">
        <w:rPr>
          <w:lang w:val="en-US"/>
        </w:rPr>
        <w:fldChar w:fldCharType="begin"/>
      </w:r>
      <w:r w:rsidR="009777BD">
        <w:rPr>
          <w:lang w:val="en-US"/>
        </w:rPr>
        <w:instrText xml:space="preserve"> ADDIN ZOTERO_ITEM CSL_CITATION {"citationID":"R28zoFLA","properties":{"formattedCitation":"\\super 56,57\\nosupersub{}","plainCitation":"56,57","noteIndex":0},"citationItems":[{"id":956,"uris":["http://zotero.org/users/local/oxMpWYo5/items/VEHSZ3E3"],"uri":["http://zotero.org/users/local/oxMpWYo5/items/VEHSZ3E3"],"itemData":{"id":956,"type":"article-journal","note":"publisher: Vienna, Austria","title":"R: A language and environment for statistical computing","author":[{"family":"Team","given":"R Core"},{"literal":"others"}],"issued":{"date-parts":[["2013"]]}}},{"id":957,"uris":["http://zotero.org/users/local/oxMpWYo5/items/TMJP82HJ"],"uri":["http://zotero.org/users/local/oxMpWYo5/items/TMJP82HJ"],"itemData":{"id":957,"type":"book","abstract":"Provides a parallel backend for the %dopar% function using the parallel package.","source":"R-Packages","title":"doParallel: Foreach Parallel Adaptor for the 'parallel' Package","title-short":"doParallel","URL":"https://CRAN.R-project.org/package=doParallel","version":"1.0.16","author":[{"family":"Wallig","given":"Michelle"},{"family":"Corporation","given":"Microsoft"},{"family":"Weston","given":"Steve"},{"family":"Tenenbaum","given":"Dan"}],"accessed":{"date-parts":[["2021",11,7]]},"issued":{"date-parts":[["2020",10,16]]}}}],"schema":"https://github.com/citation-style-language/schema/raw/master/csl-citation.json"} </w:instrText>
      </w:r>
      <w:r w:rsidR="0045131A">
        <w:rPr>
          <w:lang w:val="en-US"/>
        </w:rPr>
        <w:fldChar w:fldCharType="separate"/>
      </w:r>
      <w:r w:rsidR="009777BD" w:rsidRPr="009777BD">
        <w:rPr>
          <w:rFonts w:ascii="Calibri" w:hAnsi="Calibri" w:cs="Calibri"/>
          <w:szCs w:val="24"/>
          <w:vertAlign w:val="superscript"/>
        </w:rPr>
        <w:t>56,57</w:t>
      </w:r>
      <w:r w:rsidR="0045131A">
        <w:rPr>
          <w:lang w:val="en-US"/>
        </w:rPr>
        <w:fldChar w:fldCharType="end"/>
      </w:r>
      <w:r w:rsidR="0045131A">
        <w:rPr>
          <w:lang w:val="en-US"/>
        </w:rPr>
        <w:t>, both Windows and Unix-based systems are supported.</w:t>
      </w:r>
      <w:r w:rsidR="00093F2B">
        <w:rPr>
          <w:lang w:val="en-US"/>
        </w:rPr>
        <w:t xml:space="preserve"> See for runtimes on </w:t>
      </w:r>
      <w:r w:rsidR="00093F2B">
        <w:rPr>
          <w:lang w:val="en-US"/>
        </w:rPr>
        <w:fldChar w:fldCharType="begin"/>
      </w:r>
      <w:r w:rsidR="00093F2B">
        <w:rPr>
          <w:lang w:val="en-US"/>
        </w:rPr>
        <w:instrText xml:space="preserve"> REF _Ref87291392 \h  \* MERGEFORMAT </w:instrText>
      </w:r>
      <w:r w:rsidR="00093F2B">
        <w:rPr>
          <w:lang w:val="en-US"/>
        </w:rPr>
      </w:r>
      <w:r w:rsidR="00093F2B">
        <w:rPr>
          <w:lang w:val="en-US"/>
        </w:rPr>
        <w:fldChar w:fldCharType="separate"/>
      </w:r>
      <w:r w:rsidR="00093F2B" w:rsidRPr="004A2776">
        <w:rPr>
          <w:rStyle w:val="SubtitleChar"/>
        </w:rPr>
        <w:t>Supplemental Method 1</w:t>
      </w:r>
      <w:r w:rsidR="00093F2B">
        <w:rPr>
          <w:lang w:val="en-US"/>
        </w:rPr>
        <w:fldChar w:fldCharType="end"/>
      </w:r>
      <w:r w:rsidR="00093F2B">
        <w:rPr>
          <w:lang w:val="en-US"/>
        </w:rPr>
        <w:t>.</w:t>
      </w:r>
    </w:p>
    <w:p w14:paraId="2BDD08B0" w14:textId="77777777" w:rsidR="00CF17E9" w:rsidRPr="00217AEB" w:rsidRDefault="00CF17E9" w:rsidP="005206DF">
      <w:pPr>
        <w:jc w:val="both"/>
        <w:rPr>
          <w:lang w:val="en-US"/>
        </w:rPr>
      </w:pPr>
    </w:p>
    <w:p w14:paraId="50E104A0" w14:textId="0617459B" w:rsidR="005215F8" w:rsidRDefault="005F62EB" w:rsidP="005206DF">
      <w:pPr>
        <w:pStyle w:val="Heading2"/>
        <w:jc w:val="both"/>
        <w:rPr>
          <w:lang w:val="en-US"/>
        </w:rPr>
      </w:pPr>
      <w:bookmarkStart w:id="39" w:name="_Data_collection"/>
      <w:bookmarkStart w:id="40" w:name="_Toc87641270"/>
      <w:bookmarkEnd w:id="39"/>
      <w:r>
        <w:rPr>
          <w:lang w:val="en-US"/>
        </w:rPr>
        <w:t>Data collection</w:t>
      </w:r>
      <w:bookmarkEnd w:id="40"/>
    </w:p>
    <w:p w14:paraId="3DE5269C" w14:textId="2804BD64" w:rsidR="00906CB7" w:rsidRPr="00906CB7" w:rsidRDefault="00906CB7" w:rsidP="00906CB7">
      <w:pPr>
        <w:pStyle w:val="Heading3"/>
        <w:rPr>
          <w:lang w:val="en-US"/>
        </w:rPr>
      </w:pPr>
      <w:bookmarkStart w:id="41" w:name="_Toc87641271"/>
      <w:r>
        <w:rPr>
          <w:lang w:val="en-US"/>
        </w:rPr>
        <w:t>Raw data</w:t>
      </w:r>
      <w:bookmarkEnd w:id="41"/>
    </w:p>
    <w:p w14:paraId="11FC568A" w14:textId="23017388" w:rsidR="00D639BA" w:rsidRDefault="00D639BA" w:rsidP="005206DF">
      <w:pPr>
        <w:jc w:val="both"/>
        <w:rPr>
          <w:lang w:val="en-US"/>
        </w:rPr>
      </w:pPr>
      <w:r>
        <w:rPr>
          <w:lang w:val="en-US"/>
        </w:rPr>
        <w:t>Raw data files were obtained from</w:t>
      </w:r>
      <w:r w:rsidR="000050FE">
        <w:rPr>
          <w:lang w:val="en-US"/>
        </w:rPr>
        <w:t xml:space="preserve"> the Gene Expression Omnibus</w:t>
      </w:r>
      <w:r>
        <w:rPr>
          <w:lang w:val="en-US"/>
        </w:rPr>
        <w:t xml:space="preserve"> </w:t>
      </w:r>
      <w:r w:rsidR="000050FE">
        <w:rPr>
          <w:lang w:val="en-US"/>
        </w:rPr>
        <w:t>(GEO). Datasets contained glioma-related cell types,</w:t>
      </w:r>
      <w:r>
        <w:rPr>
          <w:lang w:val="en-US"/>
        </w:rPr>
        <w:t xml:space="preserve"> including </w:t>
      </w:r>
      <w:r w:rsidRPr="00A8410B">
        <w:rPr>
          <w:lang w:val="en-US"/>
        </w:rPr>
        <w:t>monocyt</w:t>
      </w:r>
      <w:r>
        <w:rPr>
          <w:lang w:val="en-US"/>
        </w:rPr>
        <w:t>e</w:t>
      </w:r>
      <w:r w:rsidRPr="00A8410B">
        <w:rPr>
          <w:lang w:val="en-US"/>
        </w:rPr>
        <w:t xml:space="preserve">, neutrophil, </w:t>
      </w:r>
      <w:r>
        <w:rPr>
          <w:lang w:val="en-US"/>
        </w:rPr>
        <w:t>natural killer (</w:t>
      </w:r>
      <w:r w:rsidRPr="00A8410B">
        <w:rPr>
          <w:lang w:val="en-US"/>
        </w:rPr>
        <w:t>NK</w:t>
      </w:r>
      <w:r>
        <w:rPr>
          <w:lang w:val="en-US"/>
        </w:rPr>
        <w:t>)</w:t>
      </w:r>
      <w:r w:rsidRPr="00A8410B">
        <w:rPr>
          <w:lang w:val="en-US"/>
        </w:rPr>
        <w:t xml:space="preserve"> cells, eosinophils</w:t>
      </w:r>
      <w:r>
        <w:rPr>
          <w:lang w:val="en-US"/>
        </w:rPr>
        <w:t xml:space="preserve"> </w:t>
      </w:r>
      <w:r w:rsidRPr="00A8410B">
        <w:rPr>
          <w:lang w:val="en-US"/>
        </w:rPr>
        <w:t>(GSE35069</w:t>
      </w:r>
      <w:r w:rsidR="00D940D2">
        <w:rPr>
          <w:lang w:val="en-US"/>
        </w:rPr>
        <w:fldChar w:fldCharType="begin"/>
      </w:r>
      <w:r w:rsidR="009777BD">
        <w:rPr>
          <w:lang w:val="en-US"/>
        </w:rPr>
        <w:instrText xml:space="preserve"> ADDIN ZOTERO_ITEM CSL_CITATION {"citationID":"GDGuHJmX","properties":{"formattedCitation":"\\super 58\\nosupersub{}","plainCitation":"58","noteIndex":0},"citationItems":[{"id":986,"uris":["http://zotero.org/users/local/oxMpWYo5/items/9EKA7Y23"],"uri":["http://zotero.org/users/local/oxMpWYo5/items/9EKA7Y23"],"itemData":{"id":986,"type":"article-journal","abstract":"Methylation of cytosines at CpG sites is a common epigenetic DNA modification that can be measured by a large number of methods, now even in a genome-wide manner for hundreds of thousands of sites. The application of DNA methylation analysis is becoming widely popular in complex disorders, for example, to understand part of the \"missing heritability\". The DNA samples most readily available for methylation studies are derived from whole blood. However, blood consists of many functionally and developmentally distinct cell populations in varying proportions. We studied whether such variation might affect the interpretation of methylation studies based on whole blood DNA. We found in healthy male blood donors there is important variation in the methylation profiles of whole blood, mononuclear cells, granulocytes, and cells from seven selected purified lineages. CpG methylation between mononuclear cells and granulocytes differed for 22% of the 8252 probes covering the selected 343 genes implicated in immune-related disorders by genome-wide association studies, and at least one probe was differentially methylated for 85% of the genes, indicating that whole blood methylation results might be unintelligible. For individual genes, even if the overall methylation patterns might appear similar, a few CpG sites in the regulatory regions may have opposite methylation patterns (i.e., hypo/hyper) in the main blood cell types. We conclude that interpretation of whole blood methylation profiles should be performed with great caution and for any differences implicated in a disorder, the differences resulting from varying proportions of white blood cell types should be considered.","container-title":"PloS One","DOI":"10.1371/journal.pone.0041361","ISSN":"1932-6203","issue":"7","journalAbbreviation":"PLoS One","language":"eng","note":"PMID: 22848472\nPMCID: PMC3405143","page":"e41361","source":"PubMed","title":"Differential DNA methylation in purified human blood cells: implications for cell lineage and studies on disease susceptibility","title-short":"Differential DNA methylation in purified human blood cells","volume":"7","author":[{"family":"Reinius","given":"Lovisa E."},{"family":"Acevedo","given":"Nathalie"},{"family":"Joerink","given":"Maaike"},{"family":"Pershagen","given":"Göran"},{"family":"Dahlén","given":"Sven-Erik"},{"family":"Greco","given":"Dario"},{"family":"Söderhäll","given":"Cilla"},{"family":"Scheynius","given":"Annika"},{"family":"Kere","given":"Juha"}],"issued":{"date-parts":[["2012"]]}}}],"schema":"https://github.com/citation-style-language/schema/raw/master/csl-citation.json"} </w:instrText>
      </w:r>
      <w:r w:rsidR="00D940D2">
        <w:rPr>
          <w:lang w:val="en-US"/>
        </w:rPr>
        <w:fldChar w:fldCharType="separate"/>
      </w:r>
      <w:r w:rsidR="009777BD" w:rsidRPr="009777BD">
        <w:rPr>
          <w:rFonts w:ascii="Calibri" w:hAnsi="Calibri" w:cs="Calibri"/>
          <w:szCs w:val="24"/>
          <w:vertAlign w:val="superscript"/>
        </w:rPr>
        <w:t>58</w:t>
      </w:r>
      <w:r w:rsidR="00D940D2">
        <w:rPr>
          <w:lang w:val="en-US"/>
        </w:rPr>
        <w:fldChar w:fldCharType="end"/>
      </w:r>
      <w:r w:rsidRPr="00A8410B">
        <w:rPr>
          <w:lang w:val="en-US"/>
        </w:rPr>
        <w:t>, GSE88824</w:t>
      </w:r>
      <w:r w:rsidR="00D940D2">
        <w:rPr>
          <w:lang w:val="en-US"/>
        </w:rPr>
        <w:fldChar w:fldCharType="begin"/>
      </w:r>
      <w:r w:rsidR="009777BD">
        <w:rPr>
          <w:lang w:val="en-US"/>
        </w:rPr>
        <w:instrText xml:space="preserve"> ADDIN ZOTERO_ITEM CSL_CITATION {"citationID":"6c6zoUYP","properties":{"formattedCitation":"\\super 59\\nosupersub{}","plainCitation":"59","noteIndex":0},"citationItems":[{"id":980,"uris":["http://zotero.org/users/local/oxMpWYo5/items/TJ6927ER"],"uri":["http://zotero.org/users/local/oxMpWYo5/items/TJ6927ER"],"itemData":{"id":980,"type":"article-journal","abstract":"Epigenome-wide association studies seek to identify DNA methylation sites associated with clinical outcomes. Difference in observed methylation between specific cell-subtypes is often of interest; however, available samples often comprise a mixture of cells. To date, cell-subtype estimates have been obtained from mixed-cell DNA data using linear regression models, but the accuracy of such estimates has not been critically assessed. We evaluated linear regression performance for cell-subtype specific methylation estimation using a 450K methylation array dataset of both mixed-cell and cell-subtype sorted samples from six healthy males. CpGs associated with each cell-subtype were first identified using t-tests between groups of cell-subtype sorted samples. Subsequent reduced panels of reliably accurate CpGs were identified from mixed-cell samples using an accuracy heuristic (D). Performance was assessed by comparing cell-subtype specific estimates from mixed-cells with corresponding cell-sorted mean using the mean absolute error (MAE) and the Coefficient of Determination (R2). At the cell-subtype level, methylation levels at 3272 CpGs could be estimated to within a MAE of 5% of the expected value. The cell-subtypes with the highest accuracy were CD56+ NK (R2 = 0.56) and CD8+T (R2 = 0.48), where 23% of sites were accurately estimated. Hierarchical clustering and pathways enrichment analysis confirmed the biological relevance of the panels. Our results suggest that linear regression for cell-subtype specific methylation estimation is accurate only for some cell-subtypes at a small fraction of cell-associated sites but may be applicable to EWASs of disease traits with a blood-based pathology. Although sample size was a limitation in this study, we suggest that alternative statistical methods will provide the greatest performance improvements.","container-title":"PloS One","DOI":"10.1371/journal.pone.0208915","ISSN":"1932-6203","issue":"12","journalAbbreviation":"PLoS One","language":"eng","note":"PMID: 30571772\nPMCID: PMC6301777","page":"e0208915","source":"PubMed","title":"Critical evaluation of linear regression models for cell-subtype specific methylation signal from mixed blood cell DNA","volume":"13","author":[{"family":"Kennedy","given":"Daniel W."},{"family":"White","given":"Nicole M."},{"family":"Benton","given":"Miles C."},{"family":"Fox","given":"Andrew"},{"family":"Scott","given":"Rodney J."},{"family":"Griffiths","given":"Lyn R."},{"family":"Mengersen","given":"Kerrie"},{"family":"Lea","given":"Rodney A."}],"issued":{"date-parts":[["2018"]]}}}],"schema":"https://github.com/citation-style-language/schema/raw/master/csl-citation.json"} </w:instrText>
      </w:r>
      <w:r w:rsidR="00D940D2">
        <w:rPr>
          <w:lang w:val="en-US"/>
        </w:rPr>
        <w:fldChar w:fldCharType="separate"/>
      </w:r>
      <w:r w:rsidR="009777BD" w:rsidRPr="009777BD">
        <w:rPr>
          <w:rFonts w:ascii="Calibri" w:hAnsi="Calibri" w:cs="Calibri"/>
          <w:szCs w:val="24"/>
          <w:vertAlign w:val="superscript"/>
        </w:rPr>
        <w:t>59</w:t>
      </w:r>
      <w:r w:rsidR="00D940D2">
        <w:rPr>
          <w:lang w:val="en-US"/>
        </w:rPr>
        <w:fldChar w:fldCharType="end"/>
      </w:r>
      <w:r>
        <w:rPr>
          <w:lang w:val="en-US"/>
        </w:rPr>
        <w:t>,</w:t>
      </w:r>
      <w:r w:rsidRPr="00EB5EAD">
        <w:t xml:space="preserve"> </w:t>
      </w:r>
      <w:r w:rsidRPr="00EB5EAD">
        <w:rPr>
          <w:lang w:val="en-US"/>
        </w:rPr>
        <w:t>GSE166844</w:t>
      </w:r>
      <w:r w:rsidR="00A914F7">
        <w:rPr>
          <w:lang w:val="en-US"/>
        </w:rPr>
        <w:fldChar w:fldCharType="begin"/>
      </w:r>
      <w:r w:rsidR="009777BD">
        <w:rPr>
          <w:lang w:val="en-US"/>
        </w:rPr>
        <w:instrText xml:space="preserve"> ADDIN ZOTERO_ITEM CSL_CITATION {"citationID":"sXuHHLnE","properties":{"formattedCitation":"\\super 60\\nosupersub{}","plainCitation":"60","noteIndex":0},"citationItems":[{"id":988,"uris":["http://zotero.org/users/local/oxMpWYo5/items/IDKKGQR5"],"uri":["http://zotero.org/users/local/oxMpWYo5/items/IDKKGQR5"],"itemData":{"id":988,"type":"article-journal","abstract":"Most epigenome-wide association studies (EWAS) quantify DNA methylation (DNAm) in peripheral tissues such as whole blood to identify positions in the genome where variation is statistically associated with a trait or exposure. As whole blood comprises a mix of cell types, it is unclear whether trait-associated DNAm variation is specific to an individual cellular population. We collected three peripheral tissues (whole blood, buccal epithelial and nasal epithelial cells) from thirty individuals. Whole blood samples were subsequently processed using fluorescence-activated cell sorting (FACS) to purify five constituent cell-types (monocytes, granulocytes, CD4+ T cells, CD8+ T cells, and B cells). DNAm was profiled in all eight sample-types from each individual using the Illumina EPIC array. We identified significant differences in both the level and variability of DNAm between different sample types, and DNAm data-derived estimates of age and smoking were found to differ dramatically across sample types from the same individual. We found that for the majority of loci variation in DNAm in individual blood cell types was only weakly predictive of variance in DNAm measured in whole blood, although the proportion of variance explained was greater than that explained by either buccal or nasal epithelial samples. Covariation across sample types was much higher for DNAm sites influenced by genetic factors. Overall, we observe that DNAm variation in whole blood is additively influenced by a combination of the major blood cell types. For a subset of sites, however, variable DNAm detected in whole blood can be attributed to variation in a single blood cell type providing potential mechanistic insight about EWAS findings. Our results suggest that associations between whole blood DNAm and traits or exposures reflect differences in multiple cell types and our data will facilitate the interpretation of findings in epigenetic epidemiology.","container-title":"PLoS genetics","DOI":"10.1371/journal.pgen.1009443","ISSN":"1553-7404","issue":"3","journalAbbreviation":"PLoS Genet","language":"eng","note":"PMID: 33739972\nPMCID: PMC8011804","page":"e1009443","source":"PubMed","title":"Assessing the co-variability of DNA methylation across peripheral cells and tissues: Implications for the interpretation of findings in epigenetic epidemiology","title-short":"Assessing the co-variability of DNA methylation across peripheral cells and tissues","volume":"17","author":[{"family":"Hannon","given":"Eilis"},{"family":"Mansell","given":"Georgina"},{"family":"Walker","given":"Emma"},{"family":"Nabais","given":"Marta F."},{"family":"Burrage","given":"Joe"},{"family":"Kepa","given":"Agnieszka"},{"family":"Best-Lane","given":"Janis"},{"family":"Rose","given":"Anna"},{"family":"Heck","given":"Suzanne"},{"family":"Moffitt","given":"Terrie E."},{"family":"Caspi","given":"Avshalom"},{"family":"Arseneault","given":"Louise"},{"family":"Mill","given":"Jonathan"}],"issued":{"date-parts":[["2021",3]]}}}],"schema":"https://github.com/citation-style-language/schema/raw/master/csl-citation.json"} </w:instrText>
      </w:r>
      <w:r w:rsidR="00A914F7">
        <w:rPr>
          <w:lang w:val="en-US"/>
        </w:rPr>
        <w:fldChar w:fldCharType="separate"/>
      </w:r>
      <w:r w:rsidR="009777BD" w:rsidRPr="009777BD">
        <w:rPr>
          <w:rFonts w:ascii="Calibri" w:hAnsi="Calibri" w:cs="Calibri"/>
          <w:szCs w:val="24"/>
          <w:vertAlign w:val="superscript"/>
        </w:rPr>
        <w:t>60</w:t>
      </w:r>
      <w:r w:rsidR="00A914F7">
        <w:rPr>
          <w:lang w:val="en-US"/>
        </w:rPr>
        <w:fldChar w:fldCharType="end"/>
      </w:r>
      <w:r w:rsidRPr="00A8410B">
        <w:rPr>
          <w:lang w:val="en-US"/>
        </w:rPr>
        <w:t>)</w:t>
      </w:r>
      <w:r>
        <w:rPr>
          <w:lang w:val="en-US"/>
        </w:rPr>
        <w:t>, glia</w:t>
      </w:r>
      <w:r w:rsidR="00DE33CD">
        <w:rPr>
          <w:lang w:val="en-US"/>
        </w:rPr>
        <w:t xml:space="preserve"> and neuron</w:t>
      </w:r>
      <w:r>
        <w:rPr>
          <w:lang w:val="en-US"/>
        </w:rPr>
        <w:t xml:space="preserve"> (</w:t>
      </w:r>
      <w:r w:rsidRPr="00170FCC">
        <w:rPr>
          <w:lang w:val="en-US"/>
        </w:rPr>
        <w:t>GSE66351</w:t>
      </w:r>
      <w:r w:rsidR="00DE33CD">
        <w:rPr>
          <w:lang w:val="en-US"/>
        </w:rPr>
        <w:fldChar w:fldCharType="begin"/>
      </w:r>
      <w:r w:rsidR="009777BD">
        <w:rPr>
          <w:lang w:val="en-US"/>
        </w:rPr>
        <w:instrText xml:space="preserve"> ADDIN ZOTERO_ITEM CSL_CITATION {"citationID":"0yKs858K","properties":{"formattedCitation":"\\super 61\\nosupersub{}","plainCitation":"61","noteIndex":0},"citationItems":[{"id":995,"uris":["http://zotero.org/users/local/oxMpWYo5/items/M5D4EKQH"],"uri":["http://zotero.org/users/local/oxMpWYo5/items/M5D4EKQH"],"itemData":{"id":995,"type":"article-journal","abstract":"BACKGROUND: Epigenome-wide association studies (EWAS) based on human brain samples allow a deep and direct understanding of epigenetic dysregulation in Alzheimer's disease (AD). However, strong variation of cell-type proportions across brain tissue samples represents a significant source of data noise. Here, we report the first EWAS based on sorted neuronal and non-neuronal (mostly glia) nuclei from postmortem human brain tissues.\nRESULTS: We show that cell sorting strongly enhances the robust detection of disease-related DNA methylation changes even in a relatively small cohort. We identify numerous genes with cell-type-specific methylation signatures and document differential methylation dynamics associated with aging specifically in neurons such as CLU, SYNJ2 and NCOR2 or in glia RAI1,CXXC5 and INPP5A. Further, we found neuron or glia-specific associations with AD Braak stage progression at genes such as MCF2L, ANK1, MAP2, LRRC8B, STK32C and S100B. A comparison of our study with previous tissue-based EWAS validates multiple AD-associated DNA methylation signals and additionally specifies their origin to neuron, e.g., HOXA3 or glia (ANK1). In a meta-analysis, we reveal two novel previously unrecognized methylation changes at the key AD risk genes APP and ADAM17.\nCONCLUSIONS: Our data highlight the complex interplay between disease, age and cell-type-specific methylation changes in AD risk genes thus offering new perspectives for the validation and interpretation of large EWAS results.","container-title":"Epigenetics &amp; Chromatin","DOI":"10.1186/s13072-018-0211-3","ISSN":"1756-8935","issue":"1","journalAbbreviation":"Epigenetics Chromatin","language":"eng","note":"PMID: 30045751\nPMCID: PMC6058387","page":"41","source":"PubMed","title":"DNA methylation analysis on purified neurons and glia dissects age and Alzheimer's disease-specific changes in the human cortex","volume":"11","author":[{"family":"Gasparoni","given":"Gilles"},{"family":"Bultmann","given":"Sebastian"},{"family":"Lutsik","given":"Pavlo"},{"family":"Kraus","given":"Theo F. J."},{"family":"Sordon","given":"Sabrina"},{"family":"Vlcek","given":"Julia"},{"family":"Dietinger","given":"Vanessa"},{"family":"Steinmaurer","given":"Martina"},{"family":"Haider","given":"Melanie"},{"family":"Mulholland","given":"Christopher B."},{"family":"Arzberger","given":"Thomas"},{"family":"Roeber","given":"Sigrun"},{"family":"Riemenschneider","given":"Matthias"},{"family":"Kretzschmar","given":"Hans A."},{"family":"Giese","given":"Armin"},{"family":"Leonhardt","given":"Heinrich"},{"family":"Walter","given":"Jörn"}],"issued":{"date-parts":[["2018",7,25]]}}}],"schema":"https://github.com/citation-style-language/schema/raw/master/csl-citation.json"} </w:instrText>
      </w:r>
      <w:r w:rsidR="00DE33CD">
        <w:rPr>
          <w:lang w:val="en-US"/>
        </w:rPr>
        <w:fldChar w:fldCharType="separate"/>
      </w:r>
      <w:r w:rsidR="009777BD" w:rsidRPr="009777BD">
        <w:rPr>
          <w:rFonts w:ascii="Calibri" w:hAnsi="Calibri" w:cs="Calibri"/>
          <w:szCs w:val="24"/>
          <w:vertAlign w:val="superscript"/>
        </w:rPr>
        <w:t>61</w:t>
      </w:r>
      <w:r w:rsidR="00DE33CD">
        <w:rPr>
          <w:lang w:val="en-US"/>
        </w:rPr>
        <w:fldChar w:fldCharType="end"/>
      </w:r>
      <w:r>
        <w:rPr>
          <w:lang w:val="en-US"/>
        </w:rPr>
        <w:t>),</w:t>
      </w:r>
      <w:r w:rsidRPr="00170FCC">
        <w:rPr>
          <w:lang w:val="en-US"/>
        </w:rPr>
        <w:t xml:space="preserve"> </w:t>
      </w:r>
      <w:r>
        <w:rPr>
          <w:lang w:val="en-US"/>
        </w:rPr>
        <w:t>microglia-like (</w:t>
      </w:r>
      <w:r w:rsidRPr="00EB5EAD">
        <w:rPr>
          <w:lang w:val="en-US"/>
        </w:rPr>
        <w:t>GSE121483</w:t>
      </w:r>
      <w:r w:rsidR="00DE33CD">
        <w:rPr>
          <w:lang w:val="en-US"/>
        </w:rPr>
        <w:fldChar w:fldCharType="begin"/>
      </w:r>
      <w:r w:rsidR="009777BD">
        <w:rPr>
          <w:lang w:val="en-US"/>
        </w:rPr>
        <w:instrText xml:space="preserve"> ADDIN ZOTERO_ITEM CSL_CITATION {"citationID":"Gi4wBbQU","properties":{"formattedCitation":"\\super 62\\nosupersub{}","plainCitation":"62","noteIndex":0},"citationItems":[{"id":998,"uris":["http://zotero.org/users/local/oxMpWYo5/items/GEMTKCZE"],"uri":["http://zotero.org/users/local/oxMpWYo5/items/GEMTKCZE"],"itemData":{"id":998,"type":"article-journal","abstract":"Circulating monocytes can compete for virtually any tissue macrophage niche and become long-lived replacements that are phenotypically indistinguishable from their embryonic counterparts. As the factors regulating this process are incompletely understood, we studied niche competition in the brain by depleting microglia with &gt;95% efficiency using Cx3cr1CreER/+R26DTA/+ mice and monitored long-term repopulation. Here we show that the microglial niche is repopulated within weeks by a combination of local proliferation of CX3CR1+F4/80lowClec12a- microglia and infiltration of CX3CR1+F4/80hiClec12a+ macrophages that arise directly from Ly6Chi monocytes. This colonization is independent of blood brain barrier breakdown, paralleled by vascular activation, and regulated by type I interferon. Ly6Chi monocytes upregulate microglia gene expression and adopt microglia DNA methylation signatures, but retain a distinct gene signature from proliferating microglia, displaying altered surface marker expression, phagocytic capacity and cytokine production. Our results demonstrate that monocytes are imprinted by the CNS microenvironment but remain transcriptionally, epigenetically and functionally distinct.","container-title":"Nature Communications","DOI":"10.1038/s41467-018-07295-7","ISSN":"2041-1723","issue":"1","journalAbbreviation":"Nat Commun","language":"eng","note":"PMID: 30451869\nPMCID: PMC6242869","page":"4845","source":"PubMed","title":"Competitive repopulation of an empty microglial niche yields functionally distinct subsets of microglia-like cells","volume":"9","author":[{"family":"Lund","given":"Harald"},{"family":"Pieber","given":"Melanie"},{"family":"Parsa","given":"Roham"},{"family":"Han","given":"Jinming"},{"family":"Grommisch","given":"David"},{"family":"Ewing","given":"Ewoud"},{"family":"Kular","given":"Lara"},{"family":"Needhamsen","given":"Maria"},{"family":"Espinosa","given":"Alexander"},{"family":"Nilsson","given":"Emma"},{"family":"Överby","given":"Anna K."},{"family":"Butovsky","given":"Oleg"},{"family":"Jagodic","given":"Maja"},{"family":"Zhang","given":"Xing-Mei"},{"family":"Harris","given":"Robert A."}],"issued":{"date-parts":[["2018",11,19]]}}}],"schema":"https://github.com/citation-style-language/schema/raw/master/csl-citation.json"} </w:instrText>
      </w:r>
      <w:r w:rsidR="00DE33CD">
        <w:rPr>
          <w:lang w:val="en-US"/>
        </w:rPr>
        <w:fldChar w:fldCharType="separate"/>
      </w:r>
      <w:r w:rsidR="009777BD" w:rsidRPr="009777BD">
        <w:rPr>
          <w:rFonts w:ascii="Calibri" w:hAnsi="Calibri" w:cs="Calibri"/>
          <w:szCs w:val="24"/>
          <w:vertAlign w:val="superscript"/>
        </w:rPr>
        <w:t>62</w:t>
      </w:r>
      <w:r w:rsidR="00DE33CD">
        <w:rPr>
          <w:lang w:val="en-US"/>
        </w:rPr>
        <w:fldChar w:fldCharType="end"/>
      </w:r>
      <w:r>
        <w:rPr>
          <w:lang w:val="en-US"/>
        </w:rPr>
        <w:t>), glioma-related immune cells (</w:t>
      </w:r>
      <w:r w:rsidRPr="00DF6DDB">
        <w:rPr>
          <w:lang w:val="en-US"/>
        </w:rPr>
        <w:t>GSE151506</w:t>
      </w:r>
      <w:r w:rsidR="00DE33CD">
        <w:rPr>
          <w:lang w:val="en-US"/>
        </w:rPr>
        <w:fldChar w:fldCharType="begin"/>
      </w:r>
      <w:r w:rsidR="009777BD">
        <w:rPr>
          <w:lang w:val="en-US"/>
        </w:rPr>
        <w:instrText xml:space="preserve"> ADDIN ZOTERO_ITEM CSL_CITATION {"citationID":"b2YQ26Fp","properties":{"formattedCitation":"\\super 63\\nosupersub{}","plainCitation":"63","noteIndex":0},"citationItems":[{"id":1001,"uris":["http://zotero.org/users/local/oxMpWYo5/items/3G5CM46F"],"uri":["http://zotero.org/users/local/oxMpWYo5/items/3G5CM46F"],"itemData":{"id":1001,"type":"webpage","title":"Epigenetic encoding, heritability and plasticity of glioma transcriptional cell states","URL":"https://www.ncbi.nlm.nih.gov/geo/query/acc.cgi?acc=GSE151506","author":[{"family":"Gaiti","given":"F"},{"family":"Chaligne","given":"R"},{"family":"Silverbush","given":"D"},{"family":"Schiffman","given":"JS"},{"family":"Suvà","given":"ML"},{"family":"Landau","given":"DA"}],"accessed":{"date-parts":[["2021",11,7]]}}}],"schema":"https://github.com/citation-style-language/schema/raw/master/csl-citation.json"} </w:instrText>
      </w:r>
      <w:r w:rsidR="00DE33CD">
        <w:rPr>
          <w:lang w:val="en-US"/>
        </w:rPr>
        <w:fldChar w:fldCharType="separate"/>
      </w:r>
      <w:r w:rsidR="009777BD" w:rsidRPr="009777BD">
        <w:rPr>
          <w:rFonts w:ascii="Calibri" w:hAnsi="Calibri" w:cs="Calibri"/>
          <w:szCs w:val="24"/>
          <w:vertAlign w:val="superscript"/>
        </w:rPr>
        <w:t>63</w:t>
      </w:r>
      <w:r w:rsidR="00DE33CD">
        <w:rPr>
          <w:lang w:val="en-US"/>
        </w:rPr>
        <w:fldChar w:fldCharType="end"/>
      </w:r>
      <w:r>
        <w:rPr>
          <w:lang w:val="en-US"/>
        </w:rPr>
        <w:t>), glioblastoma (IDH-WT and IDH-mut; GSE151506</w:t>
      </w:r>
      <w:r w:rsidR="00DE33CD">
        <w:rPr>
          <w:lang w:val="en-US"/>
        </w:rPr>
        <w:fldChar w:fldCharType="begin"/>
      </w:r>
      <w:r w:rsidR="009777BD">
        <w:rPr>
          <w:lang w:val="en-US"/>
        </w:rPr>
        <w:instrText xml:space="preserve"> ADDIN ZOTERO_ITEM CSL_CITATION {"citationID":"5WxMHw6X","properties":{"formattedCitation":"\\super 63\\nosupersub{}","plainCitation":"63","noteIndex":0},"citationItems":[{"id":1001,"uris":["http://zotero.org/users/local/oxMpWYo5/items/3G5CM46F"],"uri":["http://zotero.org/users/local/oxMpWYo5/items/3G5CM46F"],"itemData":{"id":1001,"type":"webpage","title":"Epigenetic encoding, heritability and plasticity of glioma transcriptional cell states","URL":"https://www.ncbi.nlm.nih.gov/geo/query/acc.cgi?acc=GSE151506","author":[{"family":"Gaiti","given":"F"},{"family":"Chaligne","given":"R"},{"family":"Silverbush","given":"D"},{"family":"Schiffman","given":"JS"},{"family":"Suvà","given":"ML"},{"family":"Landau","given":"DA"}],"accessed":{"date-parts":[["2021",11,7]]}}}],"schema":"https://github.com/citation-style-language/schema/raw/master/csl-citation.json"} </w:instrText>
      </w:r>
      <w:r w:rsidR="00DE33CD">
        <w:rPr>
          <w:lang w:val="en-US"/>
        </w:rPr>
        <w:fldChar w:fldCharType="separate"/>
      </w:r>
      <w:r w:rsidR="009777BD" w:rsidRPr="009777BD">
        <w:rPr>
          <w:rFonts w:ascii="Calibri" w:hAnsi="Calibri" w:cs="Calibri"/>
          <w:szCs w:val="24"/>
          <w:vertAlign w:val="superscript"/>
        </w:rPr>
        <w:t>63</w:t>
      </w:r>
      <w:r w:rsidR="00DE33CD">
        <w:rPr>
          <w:lang w:val="en-US"/>
        </w:rPr>
        <w:fldChar w:fldCharType="end"/>
      </w:r>
      <w:r>
        <w:rPr>
          <w:lang w:val="en-US"/>
        </w:rPr>
        <w:t>)</w:t>
      </w:r>
      <w:r w:rsidR="001D5B57">
        <w:rPr>
          <w:lang w:val="en-US"/>
        </w:rPr>
        <w:t xml:space="preserve">, </w:t>
      </w:r>
      <w:r w:rsidR="00DE33CD">
        <w:rPr>
          <w:lang w:val="en-US"/>
        </w:rPr>
        <w:t xml:space="preserve">and </w:t>
      </w:r>
      <w:r w:rsidR="001D5B57">
        <w:rPr>
          <w:lang w:val="en-US"/>
        </w:rPr>
        <w:t>glioma</w:t>
      </w:r>
      <w:r w:rsidR="00DE33CD">
        <w:rPr>
          <w:lang w:val="en-US"/>
        </w:rPr>
        <w:t xml:space="preserve"> (</w:t>
      </w:r>
      <w:r w:rsidR="003007CE" w:rsidRPr="00B4510F">
        <w:rPr>
          <w:lang w:val="en-US"/>
        </w:rPr>
        <w:t>GSE152035</w:t>
      </w:r>
      <w:r w:rsidR="00B4510F">
        <w:rPr>
          <w:lang w:val="en-US"/>
        </w:rPr>
        <w:fldChar w:fldCharType="begin"/>
      </w:r>
      <w:r w:rsidR="009777BD">
        <w:rPr>
          <w:lang w:val="en-US"/>
        </w:rPr>
        <w:instrText xml:space="preserve"> ADDIN ZOTERO_ITEM CSL_CITATION {"citationID":"Dk8vvHFD","properties":{"formattedCitation":"\\super 64\\nosupersub{}","plainCitation":"64","noteIndex":0},"citationItems":[{"id":1038,"uris":["http://zotero.org/users/local/oxMpWYo5/items/4V3PVWYJ"],"uri":["http://zotero.org/users/local/oxMpWYo5/items/4V3PVWYJ"],"itemData":{"id":1038,"type":"article-journal","abstract":"Pediatric high-grade glioma (pHGG) is a major contributor to cancer-related death in children. In vitro and in vivo disease models reflecting the intimate connection between developmental context and pathogenesis of pHGG are essential to advance understanding and identify therapeutic vulnerabilities. Here we report establishment of 21 patient-derived pHGG orthotopic xenograft (PDOX) models and eight matched cell lines from diverse groups of pHGG. These models recapitulate histopathology, DNA methylation signatures, mutations and gene expression patterns of the patient tumors from which they were derived, and include rare subgroups not well-represented by existing models. We deploy 16 new and existing cell lines for high-throughput screening (HTS). In vitro HTS results predict variable in vivo response to PI3K/mTOR and MEK pathway inhibitors. These unique new models and an online interactive data portal for exploration of associated detailed molecular characterization and HTS chemical sensitivity data provide a rich resource for pediatric brain tumor research.","container-title":"Nature Communications","DOI":"10.1038/s41467-021-24168-8","ISSN":"2041-1723","issue":"1","journalAbbreviation":"Nat Commun","language":"eng","note":"PMID: 34215733\nPMCID: PMC8253809","page":"4089","source":"PubMed","title":"Patient-derived models recapitulate heterogeneity of molecular signatures and drug response in pediatric high-grade glioma","volume":"12","author":[{"family":"He","given":"Chen"},{"family":"Xu","given":"Ke"},{"family":"Zhu","given":"Xiaoyan"},{"family":"Dunphy","given":"Paige S."},{"family":"Gudenas","given":"Brian"},{"family":"Lin","given":"Wenwei"},{"family":"Twarog","given":"Nathaniel"},{"family":"Hover","given":"Laura D."},{"family":"Kwon","given":"Chang-Hyuk"},{"family":"Kasper","given":"Lawryn H."},{"family":"Zhang","given":"Junyuan"},{"family":"Li","given":"Xiaoyu"},{"family":"Dalton","given":"James"},{"family":"Jonchere","given":"Barbara"},{"family":"Mercer","given":"Kimberly S."},{"family":"Currier","given":"Duane G."},{"family":"Caufield","given":"William"},{"family":"Wang","given":"Yingzhe"},{"family":"Xie","given":"Jia"},{"family":"Broniscer","given":"Alberto"},{"family":"Wetmore","given":"Cynthia"},{"family":"Upadhyaya","given":"Santhosh A."},{"family":"Qaddoumi","given":"Ibrahim"},{"family":"Klimo","given":"Paul"},{"family":"Boop","given":"Frederick"},{"family":"Gajjar","given":"Amar"},{"family":"Zhang","given":"Jinghui"},{"family":"Orr","given":"Brent A."},{"family":"Robinson","given":"Giles W."},{"family":"Monje","given":"Michelle"},{"family":"Freeman Iii","given":"Burgess B."},{"family":"Roussel","given":"Martine F."},{"family":"Northcott","given":"Paul A."},{"family":"Chen","given":"Taosheng"},{"family":"Rankovic","given":"Zoran"},{"family":"Wu","given":"Gang"},{"family":"Chiang","given":"Jason"},{"family":"Tinkle","given":"Christopher L."},{"family":"Shelat","given":"Anang A."},{"family":"Baker","given":"Suzanne J."}],"issued":{"date-parts":[["2021",7,2]]}}}],"schema":"https://github.com/citation-style-language/schema/raw/master/csl-citation.json"} </w:instrText>
      </w:r>
      <w:r w:rsidR="00B4510F">
        <w:rPr>
          <w:lang w:val="en-US"/>
        </w:rPr>
        <w:fldChar w:fldCharType="separate"/>
      </w:r>
      <w:r w:rsidR="009777BD" w:rsidRPr="009777BD">
        <w:rPr>
          <w:rFonts w:ascii="Calibri" w:hAnsi="Calibri" w:cs="Calibri"/>
          <w:szCs w:val="24"/>
          <w:vertAlign w:val="superscript"/>
        </w:rPr>
        <w:t>64</w:t>
      </w:r>
      <w:r w:rsidR="00B4510F">
        <w:rPr>
          <w:lang w:val="en-US"/>
        </w:rPr>
        <w:fldChar w:fldCharType="end"/>
      </w:r>
      <w:r w:rsidR="00B4510F">
        <w:rPr>
          <w:lang w:val="en-US"/>
        </w:rPr>
        <w:t xml:space="preserve">, </w:t>
      </w:r>
      <w:r w:rsidR="003007CE">
        <w:rPr>
          <w:lang w:val="en-US"/>
        </w:rPr>
        <w:fldChar w:fldCharType="begin"/>
      </w:r>
      <w:r w:rsidR="009777BD">
        <w:rPr>
          <w:lang w:val="en-US"/>
        </w:rPr>
        <w:instrText xml:space="preserve"> ADDIN ZOTERO_ITEM CSL_CITATION {"citationID":"adDuZGVs","properties":{"formattedCitation":"\\super 65\\nosupersub{}","plainCitation":"65","noteIndex":0},"citationItems":[{"id":1041,"uris":["http://zotero.org/users/local/oxMpWYo5/items/SM3HBXHS"],"uri":["http://zotero.org/users/local/oxMpWYo5/items/SM3HBXHS"],"itemData":{"id":1041,"type":"article-journal","abstract":"Patient-based cancer models are essential tools for studying tumor biology and for the assessment of drug responses in a translational context. We report the establishment a large cohort of unique organoids and patient-derived orthotopic xenografts (PDOX) of various glioma subtypes, including gliomas with mutations in IDH1, and paired longitudinal PDOX from primary and recurrent tumors of the same patient. We show that glioma PDOXs enable long-term propagation of patient tumors and represent clinically relevant patient avatars that retain histopathological, genetic, epigenetic, and transcriptomic features of parental tumors. We find no evidence of mouse-specific clonal evolution in glioma PDOXs. Our cohort captures individual molecular genotypes for precision medicine including mutations in IDH1, ATRX, TP53, MDM2/4, amplification of EGFR, PDGFRA, MET, CDK4/6, MDM2/4, and deletion of CDKN2A/B, PTCH, and PTEN. Matched longitudinal PDOX recapitulate the limited genetic evolution of gliomas observed in patients following treatment. At the histological level, we observe increased vascularization in the rat host as compared to mice. PDOX-derived standardized glioma organoids are amenable to high-throughput drug screens that can be validated in mice. We show clinically relevant responses to temozolomide (TMZ) and to targeted treatments, such as EGFR and CDK4/6 inhibitors in (epi)genetically defined subgroups, according to MGMT promoter and EGFR/CDK status, respectively. Dianhydrogalactitol (VAL-083), a promising bifunctional alkylating agent in the current clinical trial, displayed high therapeutic efficacy, and was able to overcome TMZ resistance in glioblastoma. Our work underscores the clinical relevance of glioma organoids and PDOX models for translational research and personalized treatment studies and represents a unique publicly available resource for precision oncology.","container-title":"Acta Neuropathologica","DOI":"10.1007/s00401-020-02226-7","ISSN":"1432-0533","issue":"6","journalAbbreviation":"Acta Neuropathol","language":"eng","note":"PMID: 33009951\nPMCID: PMC7666297","page":"919-949","source":"PubMed","title":"Patient-derived organoids and orthotopic xenografts of primary and recurrent gliomas represent relevant patient avatars for precision oncology","volume":"140","author":[{"family":"Golebiewska","given":"Anna"},{"family":"Hau","given":"Ann-Christin"},{"family":"Oudin","given":"Anaïs"},{"family":"Stieber","given":"Daniel"},{"family":"Yabo","given":"Yahaya A."},{"family":"Baus","given":"Virginie"},{"family":"Barthelemy","given":"Vanessa"},{"family":"Klein","given":"Eliane"},{"family":"Bougnaud","given":"Sébastien"},{"family":"Keunen","given":"Olivier"},{"family":"Wantz","given":"May"},{"family":"Michelucci","given":"Alessandro"},{"family":"Neirinckx","given":"Virginie"},{"family":"Muller","given":"Arnaud"},{"family":"Kaoma","given":"Tony"},{"family":"Nazarov","given":"Petr V."},{"family":"Azuaje","given":"Francisco"},{"family":"De Falco","given":"Alfonso"},{"family":"Flies","given":"Ben"},{"family":"Richart","given":"Lorraine"},{"family":"Poovathingal","given":"Suresh"},{"family":"Arns","given":"Thais"},{"family":"Grzyb","given":"Kamil"},{"family":"Mock","given":"Andreas"},{"family":"Herold-Mende","given":"Christel"},{"family":"Steino","given":"Anne"},{"family":"Brown","given":"Dennis"},{"family":"May","given":"Patrick"},{"family":"Miletic","given":"Hrvoje"},{"family":"Malta","given":"Tathiane M."},{"family":"Noushmehr","given":"Houtan"},{"family":"Kwon","given":"Yong-Jun"},{"family":"Jahn","given":"Winnie"},{"family":"Klink","given":"Barbara"},{"family":"Tanner","given":"Georgette"},{"family":"Stead","given":"Lucy F."},{"family":"Mittelbronn","given":"Michel"},{"family":"Skupin","given":"Alexander"},{"family":"Hertel","given":"Frank"},{"family":"Bjerkvig","given":"Rolf"},{"family":"Niclou","given":"Simone P."}],"issued":{"date-parts":[["2020",12]]}}}],"schema":"https://github.com/citation-style-language/schema/raw/master/csl-citation.json"} </w:instrText>
      </w:r>
      <w:r w:rsidR="003007CE">
        <w:rPr>
          <w:lang w:val="en-US"/>
        </w:rPr>
        <w:fldChar w:fldCharType="separate"/>
      </w:r>
      <w:r w:rsidR="009777BD" w:rsidRPr="009777BD">
        <w:rPr>
          <w:rFonts w:ascii="Calibri" w:hAnsi="Calibri" w:cs="Calibri"/>
          <w:szCs w:val="24"/>
          <w:vertAlign w:val="superscript"/>
        </w:rPr>
        <w:t>65</w:t>
      </w:r>
      <w:r w:rsidR="003007CE">
        <w:rPr>
          <w:lang w:val="en-US"/>
        </w:rPr>
        <w:fldChar w:fldCharType="end"/>
      </w:r>
      <w:r w:rsidR="00DE33CD">
        <w:rPr>
          <w:lang w:val="en-US"/>
        </w:rPr>
        <w:t>)</w:t>
      </w:r>
      <w:r>
        <w:rPr>
          <w:lang w:val="en-US"/>
        </w:rPr>
        <w:t xml:space="preserve">. See </w:t>
      </w:r>
      <w:r w:rsidRPr="00A5530B">
        <w:rPr>
          <w:rStyle w:val="SubtitleChar"/>
        </w:rPr>
        <w:t>Supplementary Table S1</w:t>
      </w:r>
      <w:r>
        <w:rPr>
          <w:lang w:val="en-US"/>
        </w:rPr>
        <w:t xml:space="preserve"> for full breakdown</w:t>
      </w:r>
      <w:r w:rsidR="009F04F5">
        <w:rPr>
          <w:lang w:val="en-US"/>
        </w:rPr>
        <w:t xml:space="preserve"> of cell types and sample size</w:t>
      </w:r>
      <w:r>
        <w:rPr>
          <w:lang w:val="en-US"/>
        </w:rPr>
        <w:t xml:space="preserve">. </w:t>
      </w:r>
      <w:r w:rsidR="00695AB5">
        <w:rPr>
          <w:lang w:val="en-US"/>
        </w:rPr>
        <w:t>Additional p</w:t>
      </w:r>
      <w:r w:rsidR="00D648C4">
        <w:rPr>
          <w:lang w:val="en-US"/>
        </w:rPr>
        <w:t xml:space="preserve">rocessed data for </w:t>
      </w:r>
      <w:r w:rsidR="00D648C4" w:rsidRPr="0082026A">
        <w:rPr>
          <w:lang w:val="en-US"/>
        </w:rPr>
        <w:t>GSE151506</w:t>
      </w:r>
      <w:r w:rsidR="00D648C4">
        <w:rPr>
          <w:lang w:val="en-US"/>
        </w:rPr>
        <w:t xml:space="preserve"> was obtained directly from the authors. </w:t>
      </w:r>
      <w:r w:rsidR="00BC7B73">
        <w:rPr>
          <w:lang w:val="en-US"/>
        </w:rPr>
        <w:t>For</w:t>
      </w:r>
      <w:r w:rsidR="00A20C9F">
        <w:rPr>
          <w:lang w:val="en-US"/>
        </w:rPr>
        <w:t xml:space="preserve"> datasets where c</w:t>
      </w:r>
      <w:r>
        <w:rPr>
          <w:lang w:val="en-US"/>
        </w:rPr>
        <w:t xml:space="preserve">ell types </w:t>
      </w:r>
      <w:r w:rsidR="005847CD">
        <w:rPr>
          <w:lang w:val="en-US"/>
        </w:rPr>
        <w:t xml:space="preserve">are </w:t>
      </w:r>
      <w:r>
        <w:rPr>
          <w:lang w:val="en-US"/>
        </w:rPr>
        <w:t xml:space="preserve">identified only </w:t>
      </w:r>
      <w:r w:rsidR="005847CD">
        <w:rPr>
          <w:lang w:val="en-US"/>
        </w:rPr>
        <w:t xml:space="preserve">by </w:t>
      </w:r>
      <w:r>
        <w:rPr>
          <w:lang w:val="en-US"/>
        </w:rPr>
        <w:t>protein markers</w:t>
      </w:r>
      <w:r w:rsidR="00A20C9F">
        <w:rPr>
          <w:lang w:val="en-US"/>
        </w:rPr>
        <w:t xml:space="preserve">, </w:t>
      </w:r>
      <w:r w:rsidRPr="000C18ED">
        <w:rPr>
          <w:lang w:val="en-US"/>
        </w:rPr>
        <w:t xml:space="preserve">archetypal </w:t>
      </w:r>
      <w:r>
        <w:rPr>
          <w:lang w:val="en-US"/>
        </w:rPr>
        <w:t xml:space="preserve">cell type </w:t>
      </w:r>
      <w:r w:rsidR="001E0CA0">
        <w:rPr>
          <w:lang w:val="en-US"/>
        </w:rPr>
        <w:t xml:space="preserve">was used instead </w:t>
      </w:r>
      <w:r>
        <w:rPr>
          <w:lang w:val="en-US"/>
        </w:rPr>
        <w:t xml:space="preserve">(e.g., CD45+ </w:t>
      </w:r>
      <w:r w:rsidR="00A96420">
        <w:rPr>
          <w:lang w:val="en-US"/>
        </w:rPr>
        <w:t>representing</w:t>
      </w:r>
      <w:r>
        <w:rPr>
          <w:lang w:val="en-US"/>
        </w:rPr>
        <w:t xml:space="preserve"> NK cells).</w:t>
      </w:r>
      <w:r w:rsidR="00E33269">
        <w:rPr>
          <w:lang w:val="en-US"/>
        </w:rPr>
        <w:t xml:space="preserve"> </w:t>
      </w:r>
      <w:r w:rsidR="00523DA8">
        <w:rPr>
          <w:lang w:val="en-US"/>
        </w:rPr>
        <w:t xml:space="preserve">As well, </w:t>
      </w:r>
      <w:r w:rsidR="00E66977">
        <w:rPr>
          <w:lang w:val="en-US"/>
        </w:rPr>
        <w:t>for</w:t>
      </w:r>
      <w:r w:rsidR="00523DA8">
        <w:rPr>
          <w:lang w:val="en-US"/>
        </w:rPr>
        <w:t xml:space="preserve"> studies investigat</w:t>
      </w:r>
      <w:r w:rsidR="009F1EC3">
        <w:rPr>
          <w:lang w:val="en-US"/>
        </w:rPr>
        <w:t>ing</w:t>
      </w:r>
      <w:r w:rsidR="00523DA8">
        <w:rPr>
          <w:lang w:val="en-US"/>
        </w:rPr>
        <w:t xml:space="preserve"> </w:t>
      </w:r>
      <w:r w:rsidR="00E66977">
        <w:rPr>
          <w:lang w:val="en-US"/>
        </w:rPr>
        <w:t xml:space="preserve">methylation </w:t>
      </w:r>
      <w:r w:rsidR="008C0445">
        <w:rPr>
          <w:lang w:val="en-US"/>
        </w:rPr>
        <w:t>and</w:t>
      </w:r>
      <w:r w:rsidR="00E66977">
        <w:rPr>
          <w:lang w:val="en-US"/>
        </w:rPr>
        <w:t xml:space="preserve"> </w:t>
      </w:r>
      <w:r w:rsidR="00523DA8">
        <w:rPr>
          <w:lang w:val="en-US"/>
        </w:rPr>
        <w:t xml:space="preserve">disease (e.g., </w:t>
      </w:r>
      <w:r w:rsidR="0041270E" w:rsidRPr="00170FCC">
        <w:rPr>
          <w:lang w:val="en-US"/>
        </w:rPr>
        <w:t>GSE66351</w:t>
      </w:r>
      <w:r w:rsidR="0041270E">
        <w:rPr>
          <w:lang w:val="en-US"/>
        </w:rPr>
        <w:t xml:space="preserve">; </w:t>
      </w:r>
      <w:r w:rsidR="00523DA8">
        <w:rPr>
          <w:lang w:val="en-US"/>
        </w:rPr>
        <w:t xml:space="preserve">Alzheimer’s disease), </w:t>
      </w:r>
      <w:r w:rsidR="00F7032F">
        <w:rPr>
          <w:lang w:val="en-US"/>
        </w:rPr>
        <w:t>only</w:t>
      </w:r>
      <w:r w:rsidR="00E66977">
        <w:rPr>
          <w:lang w:val="en-US"/>
        </w:rPr>
        <w:t xml:space="preserve"> the</w:t>
      </w:r>
      <w:r w:rsidR="00F7032F">
        <w:rPr>
          <w:lang w:val="en-US"/>
        </w:rPr>
        <w:t xml:space="preserve"> data from control subjects was </w:t>
      </w:r>
      <w:r w:rsidR="00F42B79">
        <w:rPr>
          <w:lang w:val="en-US"/>
        </w:rPr>
        <w:t>taken.</w:t>
      </w:r>
    </w:p>
    <w:p w14:paraId="1890ABD3" w14:textId="4403356A" w:rsidR="00D639BA" w:rsidRDefault="00DA1028" w:rsidP="005206DF">
      <w:pPr>
        <w:jc w:val="both"/>
        <w:rPr>
          <w:lang w:val="en-US"/>
        </w:rPr>
      </w:pPr>
      <w:r>
        <w:rPr>
          <w:lang w:val="en-US"/>
        </w:rPr>
        <w:t>Annotation for m</w:t>
      </w:r>
      <w:r w:rsidR="00D639BA">
        <w:rPr>
          <w:lang w:val="en-US"/>
        </w:rPr>
        <w:t>ethylation array data</w:t>
      </w:r>
      <w:r>
        <w:rPr>
          <w:lang w:val="en-US"/>
        </w:rPr>
        <w:t xml:space="preserve"> was obtained</w:t>
      </w:r>
      <w:r>
        <w:rPr>
          <w:lang w:val="en-US"/>
        </w:rPr>
        <w:fldChar w:fldCharType="begin"/>
      </w:r>
      <w:r w:rsidR="00D25646">
        <w:rPr>
          <w:lang w:val="en-US"/>
        </w:rPr>
        <w:instrText xml:space="preserve"> ADDIN ZOTERO_ITEM CSL_CITATION {"citationID":"Qv10Tukw","properties":{"formattedCitation":"\\super 66\\uc0\\u8211{}68\\nosupersub{}","plainCitation":"66–68","noteIndex":0},"citationItems":[{"id":1053,"uris":["http://zotero.org/users/local/oxMpWYo5/items/L8I532JR"],"uri":["http://zotero.org/users/local/oxMpWYo5/items/L8I532JR"],"itemData":{"id":1053,"type":"webpage","abstract":"IlluminaHumanMethylationEPICanno.ilm10b4.hg19: Annotation for Illumina's EPIC methylation arrays","container-title":"Bioconductor","language":"en-US","title":"IlluminaHumanMethylation27kanno.ilmn12.hg19","URL":"http://bioconductor.org/packages/IlluminaHumanMethylation27kanno.ilmn12.hg19/","author":[{"family":"Hansen","given":"KD"},{"family":"Fortin","given":"Jean-Philippe"}],"accessed":{"date-parts":[["2021",11,13]]}}},{"id":1054,"uris":["http://zotero.org/users/local/oxMpWYo5/items/FPT8AF89"],"uri":["http://zotero.org/users/local/oxMpWYo5/items/FPT8AF89"],"itemData":{"id":1054,"type":"webpage","abstract":"IlluminaHumanMethylation450kanno.ilmn12.hg19: Annotation for Illumina's 450k methylation arrays","container-title":"Bioconductor","language":"en-US","title":"IlluminaHumanMethylation450kanno.ilmn12.hg19","URL":"http://bioconductor.org/packages/IlluminaHumanMethylation450kanno.ilmn12.hg19/","author":[{"family":"Hansen","given":"KD"}],"accessed":{"date-parts":[["2021",11,13]]}}},{"id":1057,"uris":["http://zotero.org/users/local/oxMpWYo5/items/2NSG9NVT"],"uri":["http://zotero.org/users/local/oxMpWYo5/items/2NSG9NVT"],"itemData":{"id":1057,"type":"webpage","abstract":"IlluminaHumanMethylationEPICanno.ilm10b4.hg19: Annotation for Illumina's EPIC methylation arrays","container-title":"Bioconductor","language":"en-US","title":"IlluminaHumanMethylationEPICanno.ilm10b4.hg19","URL":"http://bioconductor.org/packages/IlluminaHumanMethylationEPICanno.ilm10b4.hg19/","author":[{"family":"Hansen","given":"KD"}],"accessed":{"date-parts":[["2021",11,13]]}}}],"schema":"https://github.com/citation-style-language/schema/raw/master/csl-citation.json"} </w:instrText>
      </w:r>
      <w:r>
        <w:rPr>
          <w:lang w:val="en-US"/>
        </w:rPr>
        <w:fldChar w:fldCharType="separate"/>
      </w:r>
      <w:r w:rsidRPr="00DA1028">
        <w:rPr>
          <w:rFonts w:ascii="Calibri" w:hAnsi="Calibri" w:cs="Calibri"/>
          <w:szCs w:val="24"/>
          <w:vertAlign w:val="superscript"/>
        </w:rPr>
        <w:t>66–68</w:t>
      </w:r>
      <w:r>
        <w:rPr>
          <w:lang w:val="en-US"/>
        </w:rPr>
        <w:fldChar w:fldCharType="end"/>
      </w:r>
      <w:r>
        <w:rPr>
          <w:lang w:val="en-US"/>
        </w:rPr>
        <w:t>, then</w:t>
      </w:r>
      <w:r w:rsidR="00D639BA">
        <w:rPr>
          <w:lang w:val="en-US"/>
        </w:rPr>
        <w:t xml:space="preserve"> converted to genomic positions via </w:t>
      </w:r>
      <w:proofErr w:type="spellStart"/>
      <w:r w:rsidR="00D639BA" w:rsidRPr="00DA7182">
        <w:rPr>
          <w:i/>
          <w:iCs/>
          <w:lang w:val="en-US"/>
        </w:rPr>
        <w:t>Minfi</w:t>
      </w:r>
      <w:proofErr w:type="spellEnd"/>
      <w:r w:rsidR="00D639BA">
        <w:rPr>
          <w:lang w:val="en-US"/>
        </w:rPr>
        <w:fldChar w:fldCharType="begin"/>
      </w:r>
      <w:r>
        <w:rPr>
          <w:lang w:val="en-US"/>
        </w:rPr>
        <w:instrText xml:space="preserve"> ADDIN ZOTERO_ITEM CSL_CITATION {"citationID":"71p0QQMd","properties":{"formattedCitation":"\\super 69\\nosupersub{}","plainCitation":"69","noteIndex":0},"citationItems":[{"id":855,"uris":["http://zotero.org/users/local/oxMpWYo5/items/6ZHEXCQR"],"uri":["http://zotero.org/users/local/oxMpWYo5/items/6ZHEXCQR"],"itemData":{"id":855,"type":"article-journal","abstract":"MOTIVATION: The recently released Infinium HumanMethylation450 array (the '450k' array) provides a high-throughput assay to quantify DNA methylation (DNAm) at </w:instrText>
      </w:r>
      <w:r>
        <w:rPr>
          <w:rFonts w:ascii="Cambria Math" w:hAnsi="Cambria Math" w:cs="Cambria Math"/>
          <w:lang w:val="en-US"/>
        </w:rPr>
        <w:instrText>∼</w:instrText>
      </w:r>
      <w:r>
        <w:rPr>
          <w:lang w:val="en-US"/>
        </w:rPr>
        <w:instrText xml:space="preserve">450 000 loci across a range of genomic features. Although less comprehensive than high-throughput sequencing-based techniques, this product is more cost-effective and promises to be the most widely used DNAm high-throughput measurement technology over the next several years.\nRESULTS: Here we describe a suite of computational tools that incorporate state-of-the-art statistical techniques for the analysis of DNAm data. The software is structured to easily adapt to future versions of the technology. We include methods for preprocessing, quality assessment and detection of differentially methylated regions from the kilobase to the megabase scale. We show how our software provides a powerful and flexible development platform for future methods. We also illustrate how our methods empower the technology to make discoveries previously thought to be possible only with sequencing-based methods.\nAVAILABILITY AND IMPLEMENTATION: http://bioconductor.org/packages/release/bioc/html/minfi.html.\nCONTACT: khansen@jhsph.edu; rafa@jimmy.harvard.edu\nSUPPLEMENTARY INFORMATION: Supplementary data are available at Bioinformatics online.","container-title":"Bioinformatics (Oxford, England)","DOI":"10.1093/bioinformatics/btu049","ISSN":"1367-4811","issue":"10","journalAbbreviation":"Bioinformatics","language":"eng","note":"PMID: 24478339\nPMCID: PMC4016708","page":"1363-1369","source":"PubMed","title":"Minfi: a flexible and comprehensive Bioconductor package for the analysis of Infinium DNA methylation microarrays","title-short":"Minfi","volume":"30","author":[{"family":"Aryee","given":"Martin J."},{"family":"Jaffe","given":"Andrew E."},{"family":"Corrada-Bravo","given":"Hector"},{"family":"Ladd-Acosta","given":"Christine"},{"family":"Feinberg","given":"Andrew P."},{"family":"Hansen","given":"Kasper D."},{"family":"Irizarry","given":"Rafael A."}],"issued":{"date-parts":[["2014",5,15]]}}}],"schema":"https://github.com/citation-style-language/schema/raw/master/csl-citation.json"} </w:instrText>
      </w:r>
      <w:r w:rsidR="00D639BA">
        <w:rPr>
          <w:lang w:val="en-US"/>
        </w:rPr>
        <w:fldChar w:fldCharType="separate"/>
      </w:r>
      <w:r w:rsidRPr="00DA1028">
        <w:rPr>
          <w:rFonts w:ascii="Calibri" w:hAnsi="Calibri" w:cs="Calibri"/>
          <w:szCs w:val="24"/>
          <w:vertAlign w:val="superscript"/>
        </w:rPr>
        <w:t>69</w:t>
      </w:r>
      <w:r w:rsidR="00D639BA">
        <w:rPr>
          <w:lang w:val="en-US"/>
        </w:rPr>
        <w:fldChar w:fldCharType="end"/>
      </w:r>
      <w:r w:rsidR="00D639BA">
        <w:rPr>
          <w:lang w:val="en-US"/>
        </w:rPr>
        <w:t xml:space="preserve">. </w:t>
      </w:r>
      <w:r w:rsidR="00626E7F">
        <w:rPr>
          <w:lang w:val="en-US"/>
        </w:rPr>
        <w:t xml:space="preserve">Array data and bisulfite sequencing show </w:t>
      </w:r>
      <w:r w:rsidR="00626E7F" w:rsidRPr="00C12D34">
        <w:rPr>
          <w:lang w:val="en-US"/>
        </w:rPr>
        <w:t>correlation coefficients ranging from 0.95 to 0.97</w:t>
      </w:r>
      <w:r w:rsidR="00626E7F">
        <w:rPr>
          <w:lang w:val="en-US"/>
        </w:rPr>
        <w:fldChar w:fldCharType="begin"/>
      </w:r>
      <w:r w:rsidR="00626E7F">
        <w:rPr>
          <w:lang w:val="en-US"/>
        </w:rPr>
        <w:instrText xml:space="preserve"> ADDIN ZOTERO_ITEM CSL_CITATION {"citationID":"2YPjXByG","properties":{"formattedCitation":"\\super 28\\nosupersub{}","plainCitation":"28","noteIndex":0},"citationItems":[{"id":1003,"uris":["http://zotero.org/users/local/oxMpWYo5/items/AB26XYGU"],"uri":["http://zotero.org/users/local/oxMpWYo5/items/AB26XYGU"],"itemData":{"id":1003,"type":"article-journal","abstract":"Whole genome bisulfite sequencing (WGBS), with its ability to interrogate methylation status at single CpG site resolution epigenome-wide, is a powerful technique for use in molecular experiments. Here, we aim to advance strategies for accurate and efficient WGBS for application in future large-scale epidemiological studies. We systematically compared the performance of three WGBS library preparation methods with low DNA input requirement (Swift Biosciences Accel-NGS, Illumina TruSeq and QIAGEN QIAseq) on two state-of-the-art sequencing platforms (Illumina NovaSeq and HiSeq X), and also assessed concordance between data generated by WGBS and methylation arrays. Swift achieved the highest proportion of CpG sites assayed and effective coverage at 26x (P &lt; 0.001). TruSeq suffered from the highest proportion of PCR duplicates, while QIAseq failed to deliver across all quality metrics. There was little difference in performance between NovaSeq and HiSeq X, with the exception of higher read duplication rate on the NovaSeq (P &lt; 0.05), likely attributable to the higher cluster densities on its flow cells. Systematic biases exist between WGBS and methylation arrays, with lower precision observed for WGBS across the range of depths investigated. To achieve a level of precision broadly comparable to the methylation array, a minimum coverage of 100x is recommended.","container-title":"Scientific Reports","DOI":"10.1038/s41598-019-46875-5","ISSN":"2045-2322","issue":"1","journalAbbreviation":"Sci Rep","language":"en","note":"Bandiera_abtest: a\nCc_license_type: cc_by\nCg_type: Nature Research Journals\nnumber: 1\nPrimary_atype: Research\npublisher: Nature Publishing Group\nSubject_term: Biotechnology;Genomics;Sequencing\nSubject_term_id: biotechnology;genomics;sequencing","page":"10383","source":"www.nature.com","title":"Systematic evaluation of library preparation methods and sequencing platforms for high-throughput whole genome bisulfite sequencing","volume":"9","author":[{"family":"Zhou","given":"Li"},{"family":"Ng","given":"Hong Kiat"},{"family":"Drautz-Moses","given":"Daniela I."},{"family":"Schuster","given":"Stephan C."},{"family":"Beck","given":"Stephan"},{"family":"Kim","given":"Changhoon"},{"family":"Chambers","given":"John Campbell"},{"family":"Loh","given":"Marie"}],"issued":{"date-parts":[["2019",7,17]]}}}],"schema":"https://github.com/citation-style-language/schema/raw/master/csl-citation.json"} </w:instrText>
      </w:r>
      <w:r w:rsidR="00626E7F">
        <w:rPr>
          <w:lang w:val="en-US"/>
        </w:rPr>
        <w:fldChar w:fldCharType="separate"/>
      </w:r>
      <w:r w:rsidR="00626E7F" w:rsidRPr="009777BD">
        <w:rPr>
          <w:rFonts w:ascii="Calibri" w:hAnsi="Calibri" w:cs="Calibri"/>
          <w:szCs w:val="24"/>
          <w:vertAlign w:val="superscript"/>
        </w:rPr>
        <w:t>28</w:t>
      </w:r>
      <w:r w:rsidR="00626E7F">
        <w:rPr>
          <w:lang w:val="en-US"/>
        </w:rPr>
        <w:fldChar w:fldCharType="end"/>
      </w:r>
      <w:r w:rsidR="00626E7F">
        <w:rPr>
          <w:lang w:val="en-US"/>
        </w:rPr>
        <w:t xml:space="preserve">, so are suitable for comparison. </w:t>
      </w:r>
      <w:r w:rsidR="00D639BA">
        <w:rPr>
          <w:lang w:val="en-US"/>
        </w:rPr>
        <w:t xml:space="preserve">All genome assemblies were translated to hg38 by the </w:t>
      </w:r>
      <w:proofErr w:type="spellStart"/>
      <w:r w:rsidR="00D639BA" w:rsidRPr="00DA7182">
        <w:rPr>
          <w:i/>
          <w:iCs/>
          <w:lang w:val="en-US"/>
        </w:rPr>
        <w:t>liftOver</w:t>
      </w:r>
      <w:proofErr w:type="spellEnd"/>
      <w:r w:rsidR="00D639BA">
        <w:rPr>
          <w:lang w:val="en-US"/>
        </w:rPr>
        <w:fldChar w:fldCharType="begin"/>
      </w:r>
      <w:r>
        <w:rPr>
          <w:lang w:val="en-US"/>
        </w:rPr>
        <w:instrText xml:space="preserve"> ADDIN ZOTERO_ITEM CSL_CITATION {"citationID":"wgCBYf5y","properties":{"formattedCitation":"\\super 70\\nosupersub{}","plainCitation":"70","noteIndex":0},"citationItems":[{"id":850,"uris":["http://zotero.org/users/local/oxMpWYo5/items/2KY5TSJY"],"uri":["http://zotero.org/users/local/oxMpWYo5/items/2KY5TSJY"],"itemData":{"id":850,"type":"webpage","abstract":"The liftOver facilities developed in conjunction with the UCSC browser track infrastructure are available for transforming data in GRanges formats.  This is illustrated here with an image of the EBI/NHGRI GWAS catalog that is, as of May 10 2017, distributed with coordinates defined by NCBI build hg38.","language":"en-US","title":"liftOver: Changing genomic coordinate systems with rtracklayer::liftOver. R package version 1.18.0","URL":"https://www.bioconductor.org/help/workflows/liftOver/","author":[{"family":"Bioconductor Package Maintainer","given":""}],"accessed":{"date-parts":[["2021",11,2]]}}}],"schema":"https://github.com/citation-style-language/schema/raw/master/csl-citation.json"} </w:instrText>
      </w:r>
      <w:r w:rsidR="00D639BA">
        <w:rPr>
          <w:lang w:val="en-US"/>
        </w:rPr>
        <w:fldChar w:fldCharType="separate"/>
      </w:r>
      <w:r w:rsidRPr="00DA1028">
        <w:rPr>
          <w:rFonts w:ascii="Calibri" w:hAnsi="Calibri" w:cs="Calibri"/>
          <w:szCs w:val="24"/>
          <w:vertAlign w:val="superscript"/>
        </w:rPr>
        <w:t>70</w:t>
      </w:r>
      <w:r w:rsidR="00D639BA">
        <w:rPr>
          <w:lang w:val="en-US"/>
        </w:rPr>
        <w:fldChar w:fldCharType="end"/>
      </w:r>
      <w:r w:rsidR="00D639BA">
        <w:rPr>
          <w:lang w:val="en-US"/>
        </w:rPr>
        <w:t>. For data sourced from mouse models (</w:t>
      </w:r>
      <w:r w:rsidR="00D639BA" w:rsidRPr="00D259AE">
        <w:rPr>
          <w:lang w:val="en-US"/>
        </w:rPr>
        <w:t>GSE121483</w:t>
      </w:r>
      <w:r w:rsidR="00D639BA">
        <w:rPr>
          <w:lang w:val="en-US"/>
        </w:rPr>
        <w:t xml:space="preserve">), only the </w:t>
      </w:r>
      <w:r w:rsidR="00D639BA">
        <w:rPr>
          <w:color w:val="000000"/>
          <w:shd w:val="clear" w:color="auto" w:fill="FFFFFF"/>
        </w:rPr>
        <w:t xml:space="preserve">19 420 </w:t>
      </w:r>
      <w:r w:rsidR="00D639BA">
        <w:rPr>
          <w:lang w:val="en-US"/>
        </w:rPr>
        <w:t>probes conserved with humans were kept</w:t>
      </w:r>
      <w:r w:rsidR="00D639BA">
        <w:rPr>
          <w:lang w:val="en-US"/>
        </w:rPr>
        <w:fldChar w:fldCharType="begin"/>
      </w:r>
      <w:r>
        <w:rPr>
          <w:lang w:val="en-US"/>
        </w:rPr>
        <w:instrText xml:space="preserve"> ADDIN ZOTERO_ITEM CSL_CITATION {"citationID":"Ke4A1dVR","properties":{"formattedCitation":"\\super 71\\nosupersub{}","plainCitation":"71","noteIndex":0},"citationItems":[{"id":858,"uris":["http://zotero.org/users/local/oxMpWYo5/items/BYKHKMET"],"uri":["http://zotero.org/users/local/oxMpWYo5/items/BYKHKMET"],"itemData":{"id":858,"type":"article-journal","abstract":"The advent of array-based genome-wide DNA methylation methods has enabled quantitative measurement of single CpG methylation status at relatively low cost and sample input. Whereas the use of Infinium Human Methylation BeadChips has shown great utility in clinical studies, no equivalent tool is available for rodent animal samples. We examined the feasibility of using the new Infinium MethylationEPIC BeadChip for studying DNA methylation in mouse.","container-title":"BMC Bioinformatics","DOI":"10.1186/s12859-017-1870-y","ISSN":"1471-2105","issue":"1","journalAbbreviation":"BMC Bioinformatics","page":"486","source":"BioMed Central","title":"Usability of human Infinium MethylationEPIC BeadChip for mouse DNA methylation studies","volume":"18","author":[{"family":"Needhamsen","given":"Maria"},{"family":"Ewing","given":"Ewoud"},{"family":"Lund","given":"Harald"},{"family":"Gomez-Cabrero","given":"David"},{"family":"Harris","given":"Robert Adam"},{"family":"Kular","given":"Lara"},{"family":"Jagodic","given":"Maja"}],"issued":{"date-parts":[["2017",11,15]]}}}],"schema":"https://github.com/citation-style-language/schema/raw/master/csl-citation.json"} </w:instrText>
      </w:r>
      <w:r w:rsidR="00D639BA">
        <w:rPr>
          <w:lang w:val="en-US"/>
        </w:rPr>
        <w:fldChar w:fldCharType="separate"/>
      </w:r>
      <w:r w:rsidRPr="00DA1028">
        <w:rPr>
          <w:rFonts w:ascii="Calibri" w:hAnsi="Calibri" w:cs="Calibri"/>
          <w:szCs w:val="24"/>
          <w:vertAlign w:val="superscript"/>
        </w:rPr>
        <w:t>71</w:t>
      </w:r>
      <w:r w:rsidR="00D639BA">
        <w:rPr>
          <w:lang w:val="en-US"/>
        </w:rPr>
        <w:fldChar w:fldCharType="end"/>
      </w:r>
      <w:r w:rsidR="00D639BA">
        <w:rPr>
          <w:lang w:val="en-US"/>
        </w:rPr>
        <w:t>, and it has been show that CpG methylation for glial cells is highly conserved between mice and humans</w:t>
      </w:r>
      <w:r w:rsidR="00D639BA">
        <w:rPr>
          <w:lang w:val="en-US"/>
        </w:rPr>
        <w:fldChar w:fldCharType="begin"/>
      </w:r>
      <w:r>
        <w:rPr>
          <w:lang w:val="en-US"/>
        </w:rPr>
        <w:instrText xml:space="preserve"> ADDIN ZOTERO_ITEM CSL_CITATION {"citationID":"lGqrQypG","properties":{"formattedCitation":"\\super 72\\nosupersub{}","plainCitation":"72","noteIndex":0},"citationItems":[{"id":852,"uris":["http://zotero.org/users/local/oxMpWYo5/items/XYSYQ5FM"],"uri":["http://zotero.org/users/local/oxMpWYo5/items/XYSYQ5FM"],"itemData":{"id":852,"type":"article-journal","abstract":"Understanding epigenetic differences that distinguish neurons and glia is of fundamental importance to the nascent field of neuroepigenetics. A recent study used genome-wide bisulfite sequencing to survey differences in DNA methylation between these two cell types, in both humans and mice. That study minimized the importance of cell type-specific differences in CpG methylation, claiming these are restricted to localized genomic regions, and instead emphasized that widespread and highly conserved differences in non-CpG methylation distinguish neurons and glia. We reanalyzed the data from that study and came to markedly different conclusions. In particular, we found widespread cell type-specific differences in CpG methylation, with a genome-wide tendency for neuronal CpG-hypermethylation punctuated by regions of glia-specific hypermethylation. Alarmingly, our analysis indicated that the majority of genes identified by the primary study as exhibiting cell type-specific CpG methylation differences were misclassified. To verify the accuracy of our analysis, we isolated neuronal and glial DNA from mouse cortex and performed quantitative bisulfite pyrosequencing at nine loci. The pyrosequencing results corroborated our analysis, without exception. Most interestingly, we found that gene-associated neuron vs. glia CpG methylation differences are highly conserved across human and mouse, and are very likely to be functional. In addition to underscoring the importance of independent verification to confirm the conclusions of genome-wide epigenetic analyses, our data indicate that CpG methylation plays a major role in neuroepigenetics, and that the mouse is likely an excellent model in which to study the role of DNA methylation in human neurodevelopment and disease.","container-title":"Human Molecular Genetics","DOI":"10.1093/hmg/ddv459","ISSN":"0964-6906","issue":"2","journalAbbreviation":"Human Molecular Genetics","page":"223-232","source":"Silverchair","title":"CpG methylation differences between neurons and glia are highly conserved from mouse to human","volume":"25","author":[{"family":"Kessler","given":"Noah J."},{"family":"Van Baak","given":"Timothy E."},{"family":"Baker","given":"Maria S."},{"family":"Laritsky","given":"Eleonora"},{"family":"Coarfa","given":"Cristian"},{"family":"Waterland","given":"Robert A."}],"issued":{"date-parts":[["2016",1,15]]}}}],"schema":"https://github.com/citation-style-language/schema/raw/master/csl-citation.json"} </w:instrText>
      </w:r>
      <w:r w:rsidR="00D639BA">
        <w:rPr>
          <w:lang w:val="en-US"/>
        </w:rPr>
        <w:fldChar w:fldCharType="separate"/>
      </w:r>
      <w:r w:rsidRPr="00DA1028">
        <w:rPr>
          <w:rFonts w:ascii="Calibri" w:hAnsi="Calibri" w:cs="Calibri"/>
          <w:szCs w:val="24"/>
          <w:vertAlign w:val="superscript"/>
        </w:rPr>
        <w:t>72</w:t>
      </w:r>
      <w:r w:rsidR="00D639BA">
        <w:rPr>
          <w:lang w:val="en-US"/>
        </w:rPr>
        <w:fldChar w:fldCharType="end"/>
      </w:r>
      <w:r w:rsidR="00D639BA">
        <w:rPr>
          <w:lang w:val="en-US"/>
        </w:rPr>
        <w:t xml:space="preserve">. </w:t>
      </w:r>
    </w:p>
    <w:p w14:paraId="05552D02" w14:textId="491BB79A" w:rsidR="009A2612" w:rsidRDefault="00CF62E5" w:rsidP="009A2612">
      <w:pPr>
        <w:rPr>
          <w:lang w:val="en-US"/>
        </w:rPr>
      </w:pPr>
      <w:r>
        <w:rPr>
          <w:lang w:val="en-US"/>
        </w:rPr>
        <w:t>Array probe data for glioma</w:t>
      </w:r>
      <w:r w:rsidR="00D25646">
        <w:rPr>
          <w:lang w:val="en-US"/>
        </w:rPr>
        <w:t>-specific CpGs</w:t>
      </w:r>
      <w:r>
        <w:rPr>
          <w:lang w:val="en-US"/>
        </w:rPr>
        <w:t xml:space="preserve"> </w:t>
      </w:r>
      <w:r w:rsidR="00D25646">
        <w:rPr>
          <w:lang w:val="en-US"/>
        </w:rPr>
        <w:t xml:space="preserve">was taken from </w:t>
      </w:r>
      <w:r w:rsidR="00D25646" w:rsidRPr="00D25646">
        <w:rPr>
          <w:lang w:val="en-US"/>
        </w:rPr>
        <w:t>by a previous TCGA bulk DNA methylation study</w:t>
      </w:r>
      <w:r w:rsidR="00D25646">
        <w:rPr>
          <w:lang w:val="en-US"/>
        </w:rPr>
        <w:fldChar w:fldCharType="begin"/>
      </w:r>
      <w:r w:rsidR="00D25646">
        <w:rPr>
          <w:lang w:val="en-US"/>
        </w:rPr>
        <w:instrText xml:space="preserve"> ADDIN ZOTERO_ITEM CSL_CITATION {"citationID":"pU82v8CD","properties":{"formattedCitation":"\\super 73\\nosupersub{}","plainCitation":"73","noteIndex":0},"citationItems":[{"id":1059,"uris":["http://zotero.org/users/local/oxMpWYo5/items/A6ER5KXC"],"uri":["http://zotero.org/users/local/oxMpWYo5/items/A6ER5KXC"],"itemData":{"id":1059,"type":"article-journal","abstract":"Therapy development for adult diffuse glioma is hindered by incomplete knowledge of somatic glioma driving alterations and suboptimal disease classification. We defined the complete set of genes associated with 1,122 diffuse grade II-III-IV gliomas from The Cancer Genome Atlas and used molecular profiles to improve disease classification, identify molecular correlations, and provide insights into the progression from low- to high-grade disease. Whole-genome sequencing data analysis determined that ATRX but not TERT promoter mutations are associated with increased telomere length. Recent advances in glioma classification based on IDH mutation and 1p/19q co-deletion status were recapitulated through analysis of DNA methylation profiles, which identified clinically relevant molecular subsets. A subtype of IDH mutant glioma was associated with DNA demethylation and poor outcome; a group of IDH-wild-type diffuse glioma showed molecular similarity to pilocytic astrocytoma and relatively favorable survival. Understanding of cohesive disease groups may aid improved clinical outcomes.","container-title":"Cell","DOI":"10.1016/j.cell.2015.12.028","ISSN":"1097-4172","issue":"3","journalAbbreviation":"Cell","language":"eng","note":"PMID: 26824661\nPMCID: PMC4754110","page":"550-563","source":"PubMed","title":"Molecular Profiling Reveals Biologically Discrete Subsets and Pathways of Progression in Diffuse Glioma","volume":"164","author":[{"family":"Ceccarelli","given":"Michele"},{"family":"Barthel","given":"Floris P."},{"family":"Malta","given":"Tathiane M."},{"family":"Sabedot","given":"Thais S."},{"family":"Salama","given":"Sofie R."},{"family":"Murray","given":"Bradley A."},{"family":"Morozova","given":"Olena"},{"family":"Newton","given":"Yulia"},{"family":"Radenbaugh","given":"Amie"},{"family":"Pagnotta","given":"Stefano M."},{"family":"Anjum","given":"Samreen"},{"family":"Wang","given":"Jiguang"},{"family":"Manyam","given":"Ganiraju"},{"family":"Zoppoli","given":"Pietro"},{"family":"Ling","given":"Shiyun"},{"family":"Rao","given":"Arjun A."},{"family":"Grifford","given":"Mia"},{"family":"Cherniack","given":"Andrew D."},{"family":"Zhang","given":"Hailei"},{"family":"Poisson","given":"Laila"},{"family":"Carlotti","given":"Carlos Gilberto"},{"family":"Tirapelli","given":"Daniela Pretti da Cunha"},{"family":"Rao","given":"Arvind"},{"family":"Mikkelsen","given":"Tom"},{"family":"Lau","given":"Ching C."},{"family":"Yung","given":"W. K. Alfred"},{"family":"Rabadan","given":"Raul"},{"family":"Huse","given":"Jason"},{"family":"Brat","given":"Daniel J."},{"family":"Lehman","given":"Norman L."},{"family":"Barnholtz-Sloan","given":"Jill S."},{"family":"Zheng","given":"Siyuan"},{"family":"Hess","given":"Kenneth"},{"family":"Rao","given":"Ganesh"},{"family":"Meyerson","given":"Matthew"},{"family":"Beroukhim","given":"Rameen"},{"family":"Cooper","given":"Lee"},{"family":"Akbani","given":"Rehan"},{"family":"Wrensch","given":"Margaret"},{"family":"Haussler","given":"David"},{"family":"Aldape","given":"Kenneth D."},{"family":"Laird","given":"Peter W."},{"family":"Gutmann","given":"David H."},{"literal":"TCGA Research Network"},{"family":"Noushmehr","given":"Houtan"},{"family":"Iavarone","given":"Antonio"},{"family":"Verhaak","given":"Roel G. W."}],"issued":{"date-parts":[["2016",1,28]]}}}],"schema":"https://github.com/citation-style-language/schema/raw/master/csl-citation.json"} </w:instrText>
      </w:r>
      <w:r w:rsidR="00D25646">
        <w:rPr>
          <w:lang w:val="en-US"/>
        </w:rPr>
        <w:fldChar w:fldCharType="separate"/>
      </w:r>
      <w:r w:rsidR="00D25646" w:rsidRPr="00D25646">
        <w:rPr>
          <w:rFonts w:ascii="Calibri" w:hAnsi="Calibri" w:cs="Calibri"/>
          <w:szCs w:val="24"/>
          <w:vertAlign w:val="superscript"/>
        </w:rPr>
        <w:t>73</w:t>
      </w:r>
      <w:r w:rsidR="00D25646">
        <w:rPr>
          <w:lang w:val="en-US"/>
        </w:rPr>
        <w:fldChar w:fldCharType="end"/>
      </w:r>
      <w:r w:rsidR="00D25646">
        <w:rPr>
          <w:lang w:val="en-US"/>
        </w:rPr>
        <w:t xml:space="preserve">, and converted into hg38 genomic loci. </w:t>
      </w:r>
    </w:p>
    <w:p w14:paraId="4BCEFDC6" w14:textId="5EEA8013" w:rsidR="009A2612" w:rsidRDefault="009A2612" w:rsidP="005206DF">
      <w:pPr>
        <w:jc w:val="both"/>
        <w:rPr>
          <w:lang w:val="en-US"/>
        </w:rPr>
      </w:pPr>
    </w:p>
    <w:p w14:paraId="65404F5D" w14:textId="1E8C56D8" w:rsidR="009A2612" w:rsidRDefault="009A2612" w:rsidP="005206DF">
      <w:pPr>
        <w:jc w:val="both"/>
        <w:rPr>
          <w:lang w:val="en-US"/>
        </w:rPr>
      </w:pPr>
    </w:p>
    <w:p w14:paraId="08EC6CA5" w14:textId="4CE1D8FC" w:rsidR="009A2612" w:rsidRDefault="009A2612" w:rsidP="005206DF">
      <w:pPr>
        <w:jc w:val="both"/>
        <w:rPr>
          <w:lang w:val="en-US"/>
        </w:rPr>
      </w:pPr>
    </w:p>
    <w:p w14:paraId="0F4E2799" w14:textId="77777777" w:rsidR="009A2612" w:rsidRDefault="009A2612" w:rsidP="005206DF">
      <w:pPr>
        <w:jc w:val="both"/>
        <w:rPr>
          <w:lang w:val="en-US"/>
        </w:rPr>
      </w:pPr>
    </w:p>
    <w:p w14:paraId="0127908F" w14:textId="459037C4" w:rsidR="00906CB7" w:rsidRDefault="00906CB7" w:rsidP="00906CB7">
      <w:pPr>
        <w:pStyle w:val="Heading1"/>
        <w:rPr>
          <w:lang w:val="en-US"/>
        </w:rPr>
      </w:pPr>
      <w:bookmarkStart w:id="42" w:name="_Toc87641272"/>
      <w:r>
        <w:rPr>
          <w:lang w:val="en-US"/>
        </w:rPr>
        <w:t>Results</w:t>
      </w:r>
      <w:bookmarkEnd w:id="42"/>
    </w:p>
    <w:p w14:paraId="48B835C4" w14:textId="5DF378B1" w:rsidR="009D1DBB" w:rsidRDefault="009D1DBB" w:rsidP="009D1DBB">
      <w:pPr>
        <w:rPr>
          <w:lang w:val="en-US"/>
        </w:rPr>
      </w:pPr>
    </w:p>
    <w:p w14:paraId="606A0BFF" w14:textId="725CE744" w:rsidR="009D1DBB" w:rsidRDefault="009D1DBB" w:rsidP="009D1DBB">
      <w:pPr>
        <w:pStyle w:val="Heading2"/>
        <w:rPr>
          <w:lang w:val="en-US"/>
        </w:rPr>
      </w:pPr>
      <w:r>
        <w:rPr>
          <w:lang w:val="en-US"/>
        </w:rPr>
        <w:t>Reference methylomes</w:t>
      </w:r>
    </w:p>
    <w:p w14:paraId="71211CBA" w14:textId="350330EA" w:rsidR="009D1DBB" w:rsidRDefault="009D1DBB" w:rsidP="009D1DBB">
      <w:pPr>
        <w:pStyle w:val="Heading3"/>
        <w:rPr>
          <w:lang w:val="en-US"/>
        </w:rPr>
      </w:pPr>
      <w:r>
        <w:rPr>
          <w:lang w:val="en-US"/>
        </w:rPr>
        <w:t>Array-based</w:t>
      </w:r>
    </w:p>
    <w:p w14:paraId="5678433E" w14:textId="2F79DEBF" w:rsidR="009D1DBB" w:rsidRPr="009D1DBB" w:rsidRDefault="00DA1028" w:rsidP="009D1DBB">
      <w:pPr>
        <w:rPr>
          <w:lang w:val="en-US"/>
        </w:rPr>
      </w:pPr>
      <w:r>
        <w:rPr>
          <w:lang w:val="en-US"/>
        </w:rPr>
        <w:lastRenderedPageBreak/>
        <w:t xml:space="preserve">Methylation arrays showed </w:t>
      </w:r>
    </w:p>
    <w:p w14:paraId="4C5AAE6C" w14:textId="4DE24751" w:rsidR="00906CB7" w:rsidRDefault="00906CB7" w:rsidP="00906CB7">
      <w:pPr>
        <w:rPr>
          <w:lang w:val="en-US"/>
        </w:rPr>
      </w:pPr>
    </w:p>
    <w:p w14:paraId="7CD6BF58" w14:textId="1764A40B" w:rsidR="00906CB7" w:rsidRDefault="00906CB7" w:rsidP="00906CB7">
      <w:pPr>
        <w:pStyle w:val="Heading1"/>
        <w:rPr>
          <w:lang w:val="en-US"/>
        </w:rPr>
      </w:pPr>
      <w:bookmarkStart w:id="43" w:name="_Toc87641273"/>
      <w:r>
        <w:rPr>
          <w:lang w:val="en-US"/>
        </w:rPr>
        <w:t>Discussion</w:t>
      </w:r>
      <w:bookmarkEnd w:id="43"/>
    </w:p>
    <w:p w14:paraId="4AFE2C7D" w14:textId="13FDA542" w:rsidR="00906CB7" w:rsidRDefault="00906CB7" w:rsidP="00906CB7">
      <w:pPr>
        <w:rPr>
          <w:lang w:val="en-US"/>
        </w:rPr>
      </w:pPr>
    </w:p>
    <w:p w14:paraId="04B99365" w14:textId="072268D1" w:rsidR="00906CB7" w:rsidRDefault="00925E76" w:rsidP="00925E76">
      <w:pPr>
        <w:pStyle w:val="Heading1"/>
        <w:rPr>
          <w:lang w:val="en-US"/>
        </w:rPr>
      </w:pPr>
      <w:bookmarkStart w:id="44" w:name="_Toc87641274"/>
      <w:r>
        <w:rPr>
          <w:lang w:val="en-US"/>
        </w:rPr>
        <w:t>Future Outlook</w:t>
      </w:r>
      <w:bookmarkEnd w:id="44"/>
    </w:p>
    <w:p w14:paraId="780E060D" w14:textId="4D0B24F8" w:rsidR="00925E76" w:rsidRDefault="00925E76" w:rsidP="00906CB7">
      <w:pPr>
        <w:rPr>
          <w:lang w:val="en-US"/>
        </w:rPr>
      </w:pPr>
    </w:p>
    <w:p w14:paraId="3F962EDC" w14:textId="3C1FA1A5" w:rsidR="00925E76" w:rsidRPr="00906CB7" w:rsidRDefault="00925E76" w:rsidP="00925E76">
      <w:pPr>
        <w:pStyle w:val="Heading1"/>
        <w:rPr>
          <w:lang w:val="en-US"/>
        </w:rPr>
      </w:pPr>
      <w:bookmarkStart w:id="45" w:name="_Toc87641275"/>
      <w:r>
        <w:rPr>
          <w:lang w:val="en-US"/>
        </w:rPr>
        <w:t>Conclusion</w:t>
      </w:r>
      <w:bookmarkEnd w:id="45"/>
    </w:p>
    <w:p w14:paraId="13819A03" w14:textId="77777777" w:rsidR="00906CB7" w:rsidRDefault="00906CB7" w:rsidP="005206DF">
      <w:pPr>
        <w:jc w:val="both"/>
        <w:rPr>
          <w:lang w:val="en-US"/>
        </w:rPr>
      </w:pPr>
    </w:p>
    <w:p w14:paraId="09289E25" w14:textId="7FEEF360" w:rsidR="00963BA4" w:rsidRDefault="00963BA4" w:rsidP="005206DF">
      <w:pPr>
        <w:pStyle w:val="Heading1"/>
        <w:jc w:val="both"/>
        <w:rPr>
          <w:lang w:val="en-US"/>
        </w:rPr>
      </w:pPr>
      <w:bookmarkStart w:id="46" w:name="_Data_Availability"/>
      <w:bookmarkStart w:id="47" w:name="_Toc87641276"/>
      <w:bookmarkEnd w:id="46"/>
      <w:r>
        <w:rPr>
          <w:lang w:val="en-US"/>
        </w:rPr>
        <w:t>Data Availability</w:t>
      </w:r>
      <w:bookmarkEnd w:id="47"/>
    </w:p>
    <w:p w14:paraId="5837982C" w14:textId="6E2FF026" w:rsidR="00E116C2" w:rsidRDefault="00972B2E" w:rsidP="00E116C2">
      <w:r>
        <w:t xml:space="preserve">Extended documentation and vignettes for </w:t>
      </w:r>
      <w:proofErr w:type="spellStart"/>
      <w:r w:rsidRPr="00972B2E">
        <w:rPr>
          <w:i/>
          <w:iCs/>
        </w:rPr>
        <w:t>scMethrix</w:t>
      </w:r>
      <w:proofErr w:type="spellEnd"/>
      <w:r>
        <w:t xml:space="preserve"> are also available on Github (</w:t>
      </w:r>
      <w:hyperlink r:id="rId19" w:history="1">
        <w:r w:rsidRPr="00EB35B6">
          <w:rPr>
            <w:rStyle w:val="SubtitleChar"/>
          </w:rPr>
          <w:t>https://github.com/CompEpigen/scMethrix/</w:t>
        </w:r>
      </w:hyperlink>
      <w:r w:rsidRPr="00EB35B6">
        <w:rPr>
          <w:rStyle w:val="SubtitleChar"/>
        </w:rPr>
        <w:t>).</w:t>
      </w:r>
      <w:r>
        <w:t xml:space="preserve"> </w:t>
      </w:r>
      <w:r w:rsidR="008D58B2" w:rsidRPr="008D58B2">
        <w:t xml:space="preserve">The datasets presented in this </w:t>
      </w:r>
      <w:r w:rsidR="008D58B2" w:rsidRPr="000C7FBD">
        <w:t>study</w:t>
      </w:r>
      <w:r w:rsidR="008D58B2" w:rsidRPr="008D58B2">
        <w:t xml:space="preserve"> can be found in </w:t>
      </w:r>
      <w:r w:rsidR="008D58B2">
        <w:t xml:space="preserve">online </w:t>
      </w:r>
      <w:r w:rsidR="005373F6">
        <w:t>open-source</w:t>
      </w:r>
      <w:r w:rsidR="008D58B2" w:rsidRPr="008D58B2">
        <w:t xml:space="preserve"> repositories. The names of the repository/repositories and accession number(s) can be found in the </w:t>
      </w:r>
      <w:hyperlink w:anchor="_Data_collection" w:history="1">
        <w:r w:rsidR="008D58B2" w:rsidRPr="00EB35B6">
          <w:rPr>
            <w:rStyle w:val="SubtitleChar"/>
          </w:rPr>
          <w:t>Methods</w:t>
        </w:r>
      </w:hyperlink>
      <w:r w:rsidR="008D58B2">
        <w:t xml:space="preserve"> section or in </w:t>
      </w:r>
      <w:r w:rsidR="008D58B2" w:rsidRPr="00186988">
        <w:rPr>
          <w:rStyle w:val="SubtitleChar"/>
        </w:rPr>
        <w:t>Supplementary Table S1</w:t>
      </w:r>
      <w:r w:rsidR="008D58B2" w:rsidRPr="008D58B2">
        <w:t>.</w:t>
      </w:r>
      <w:r w:rsidR="008D58B2">
        <w:t xml:space="preserve"> Scripts for data import and analysis are available on Github (</w:t>
      </w:r>
      <w:hyperlink r:id="rId20" w:history="1">
        <w:r w:rsidR="008D58B2" w:rsidRPr="00EB35B6">
          <w:rPr>
            <w:rStyle w:val="SubtitleChar"/>
          </w:rPr>
          <w:t>https://github.com/knacko/monobrainDNAme</w:t>
        </w:r>
      </w:hyperlink>
      <w:r w:rsidR="008D58B2">
        <w:t>).</w:t>
      </w:r>
      <w:r>
        <w:t xml:space="preserve"> </w:t>
      </w:r>
    </w:p>
    <w:p w14:paraId="018A789B" w14:textId="2F248D35" w:rsidR="00925E76" w:rsidRDefault="00925E76" w:rsidP="00E116C2">
      <w:pPr>
        <w:pStyle w:val="Heading1"/>
        <w:rPr>
          <w:lang w:val="en-US"/>
        </w:rPr>
      </w:pPr>
      <w:bookmarkStart w:id="48" w:name="_Toc87641277"/>
      <w:r>
        <w:rPr>
          <w:lang w:val="en-US"/>
        </w:rPr>
        <w:t>Supplementary Data</w:t>
      </w:r>
      <w:bookmarkEnd w:id="48"/>
    </w:p>
    <w:tbl>
      <w:tblPr>
        <w:tblStyle w:val="TableGrid0"/>
        <w:tblW w:w="0" w:type="auto"/>
        <w:tblLook w:val="04A0" w:firstRow="1" w:lastRow="0" w:firstColumn="1" w:lastColumn="0" w:noHBand="0" w:noVBand="1"/>
      </w:tblPr>
      <w:tblGrid>
        <w:gridCol w:w="9350"/>
      </w:tblGrid>
      <w:tr w:rsidR="0094046C" w14:paraId="4D6B0654" w14:textId="77777777" w:rsidTr="0094046C">
        <w:tc>
          <w:tcPr>
            <w:tcW w:w="9350" w:type="dxa"/>
          </w:tcPr>
          <w:p w14:paraId="3A6EF2F2" w14:textId="77777777" w:rsidR="0094046C" w:rsidRDefault="0094046C" w:rsidP="00296B36">
            <w:pPr>
              <w:rPr>
                <w:lang w:val="en-US"/>
              </w:rPr>
            </w:pPr>
          </w:p>
        </w:tc>
      </w:tr>
      <w:tr w:rsidR="0094046C" w14:paraId="025C447E" w14:textId="77777777" w:rsidTr="0094046C">
        <w:tc>
          <w:tcPr>
            <w:tcW w:w="9350" w:type="dxa"/>
          </w:tcPr>
          <w:p w14:paraId="273C4536" w14:textId="77777777" w:rsidR="001D0EDA" w:rsidRDefault="0094046C" w:rsidP="0094046C">
            <w:pPr>
              <w:pStyle w:val="Caption"/>
              <w:rPr>
                <w:rStyle w:val="SubtleEmphasis"/>
              </w:rPr>
            </w:pPr>
            <w:bookmarkStart w:id="49" w:name="_Toc87454816"/>
            <w:r w:rsidRPr="0094046C">
              <w:rPr>
                <w:rStyle w:val="SubtleEmphasis"/>
              </w:rPr>
              <w:t xml:space="preserve">Supplementary Figure </w:t>
            </w:r>
            <w:r w:rsidRPr="0094046C">
              <w:rPr>
                <w:rStyle w:val="SubtleEmphasis"/>
              </w:rPr>
              <w:fldChar w:fldCharType="begin"/>
            </w:r>
            <w:r w:rsidRPr="0094046C">
              <w:rPr>
                <w:rStyle w:val="SubtleEmphasis"/>
              </w:rPr>
              <w:instrText xml:space="preserve"> SEQ Supplementary_Figure \* ARABIC </w:instrText>
            </w:r>
            <w:r w:rsidRPr="0094046C">
              <w:rPr>
                <w:rStyle w:val="SubtleEmphasis"/>
              </w:rPr>
              <w:fldChar w:fldCharType="separate"/>
            </w:r>
            <w:r w:rsidRPr="0094046C">
              <w:rPr>
                <w:rStyle w:val="SubtleEmphasis"/>
              </w:rPr>
              <w:t>1</w:t>
            </w:r>
            <w:r w:rsidRPr="0094046C">
              <w:rPr>
                <w:rStyle w:val="SubtleEmphasis"/>
              </w:rPr>
              <w:fldChar w:fldCharType="end"/>
            </w:r>
            <w:r>
              <w:rPr>
                <w:rStyle w:val="SubtleEmphasis"/>
              </w:rPr>
              <w:t xml:space="preserve">. Runtime of </w:t>
            </w:r>
            <w:r w:rsidR="001D0EDA">
              <w:rPr>
                <w:rStyle w:val="SubtleEmphasis"/>
              </w:rPr>
              <w:t xml:space="preserve">select functions in single- and multi-threaded configuration. </w:t>
            </w:r>
          </w:p>
          <w:p w14:paraId="40016D60" w14:textId="122168BD" w:rsidR="0094046C" w:rsidRPr="001D0EDA" w:rsidRDefault="001D0EDA" w:rsidP="0094046C">
            <w:pPr>
              <w:pStyle w:val="Caption"/>
              <w:rPr>
                <w:rStyle w:val="SubtleEmphasis"/>
                <w:b w:val="0"/>
                <w:bCs w:val="0"/>
              </w:rPr>
            </w:pPr>
            <w:r w:rsidRPr="001D0EDA">
              <w:rPr>
                <w:rStyle w:val="SubtleEmphasis"/>
                <w:b w:val="0"/>
                <w:bCs w:val="0"/>
              </w:rPr>
              <w:t xml:space="preserve">The workflow is described in </w:t>
            </w:r>
            <w:r w:rsidR="0094046C" w:rsidRPr="001D0EDA">
              <w:rPr>
                <w:rStyle w:val="SubtitleChar"/>
              </w:rPr>
              <w:fldChar w:fldCharType="begin"/>
            </w:r>
            <w:r w:rsidR="0094046C" w:rsidRPr="001D0EDA">
              <w:rPr>
                <w:rStyle w:val="SubtitleChar"/>
              </w:rPr>
              <w:instrText xml:space="preserve"> REF _Ref87454299 \h </w:instrText>
            </w:r>
            <w:r w:rsidRPr="001D0EDA">
              <w:rPr>
                <w:rStyle w:val="SubtitleChar"/>
              </w:rPr>
              <w:instrText xml:space="preserve"> \* MERGEFORMAT </w:instrText>
            </w:r>
            <w:r w:rsidR="0094046C" w:rsidRPr="001D0EDA">
              <w:rPr>
                <w:rStyle w:val="SubtitleChar"/>
              </w:rPr>
            </w:r>
            <w:r w:rsidR="0094046C" w:rsidRPr="001D0EDA">
              <w:rPr>
                <w:rStyle w:val="SubtitleChar"/>
              </w:rPr>
              <w:fldChar w:fldCharType="separate"/>
            </w:r>
            <w:r w:rsidR="0094046C" w:rsidRPr="001D0EDA">
              <w:rPr>
                <w:rStyle w:val="SubtitleChar"/>
              </w:rPr>
              <w:t>Supplementary Method 1</w:t>
            </w:r>
            <w:r w:rsidR="0094046C" w:rsidRPr="001D0EDA">
              <w:rPr>
                <w:rStyle w:val="SubtitleChar"/>
              </w:rPr>
              <w:fldChar w:fldCharType="end"/>
            </w:r>
            <w:r w:rsidR="0094046C" w:rsidRPr="001D0EDA">
              <w:rPr>
                <w:rStyle w:val="SubtleEmphasis"/>
                <w:b w:val="0"/>
                <w:bCs w:val="0"/>
              </w:rPr>
              <w:t>.</w:t>
            </w:r>
            <w:bookmarkEnd w:id="49"/>
            <w:r>
              <w:rPr>
                <w:rStyle w:val="SubtleEmphasis"/>
                <w:b w:val="0"/>
                <w:bCs w:val="0"/>
              </w:rPr>
              <w:t xml:space="preserve"> </w:t>
            </w:r>
            <w:r w:rsidR="00173DAC">
              <w:rPr>
                <w:rStyle w:val="SubtleEmphasis"/>
                <w:b w:val="0"/>
                <w:bCs w:val="0"/>
              </w:rPr>
              <w:t>The workstation was equipped with a 2.9 GHz AMD Ryzen 7 4800H</w:t>
            </w:r>
            <w:r w:rsidR="00A3191C">
              <w:rPr>
                <w:rStyle w:val="SubtleEmphasis"/>
                <w:b w:val="0"/>
                <w:bCs w:val="0"/>
              </w:rPr>
              <w:t xml:space="preserve"> processor,</w:t>
            </w:r>
            <w:r w:rsidR="00173DAC">
              <w:rPr>
                <w:rStyle w:val="SubtleEmphasis"/>
                <w:b w:val="0"/>
                <w:bCs w:val="0"/>
              </w:rPr>
              <w:t xml:space="preserve"> 2x16GB of </w:t>
            </w:r>
            <w:r w:rsidR="00173DAC" w:rsidRPr="00173DAC">
              <w:rPr>
                <w:rStyle w:val="SubtleEmphasis"/>
                <w:b w:val="0"/>
                <w:bCs w:val="0"/>
              </w:rPr>
              <w:t>PC4 25600</w:t>
            </w:r>
            <w:r w:rsidR="00173DAC">
              <w:rPr>
                <w:rStyle w:val="SubtleEmphasis"/>
                <w:b w:val="0"/>
                <w:bCs w:val="0"/>
              </w:rPr>
              <w:t xml:space="preserve"> RAM</w:t>
            </w:r>
            <w:r w:rsidR="00A3191C">
              <w:rPr>
                <w:rStyle w:val="SubtleEmphasis"/>
                <w:b w:val="0"/>
                <w:bCs w:val="0"/>
              </w:rPr>
              <w:t>, and</w:t>
            </w:r>
            <w:r w:rsidR="00173DAC">
              <w:rPr>
                <w:rStyle w:val="SubtleEmphasis"/>
                <w:b w:val="0"/>
                <w:bCs w:val="0"/>
              </w:rPr>
              <w:t xml:space="preserve"> </w:t>
            </w:r>
            <w:r w:rsidR="00FB1730">
              <w:rPr>
                <w:rStyle w:val="SubtleEmphasis"/>
                <w:b w:val="0"/>
                <w:bCs w:val="0"/>
              </w:rPr>
              <w:t xml:space="preserve">HDF5 data was stored on a </w:t>
            </w:r>
            <w:r w:rsidR="00FB1730" w:rsidRPr="00FB1730">
              <w:rPr>
                <w:rStyle w:val="SubtleEmphasis"/>
                <w:b w:val="0"/>
                <w:bCs w:val="0"/>
              </w:rPr>
              <w:t>150,000 IOPS</w:t>
            </w:r>
            <w:r w:rsidR="00FB1730">
              <w:rPr>
                <w:rStyle w:val="SubtleEmphasis"/>
                <w:b w:val="0"/>
                <w:bCs w:val="0"/>
              </w:rPr>
              <w:t xml:space="preserve"> solid state drive.</w:t>
            </w:r>
          </w:p>
          <w:p w14:paraId="1DDEAB3F" w14:textId="5C72ED2B" w:rsidR="0094046C" w:rsidRPr="0094046C" w:rsidRDefault="0094046C" w:rsidP="0094046C">
            <w:pPr>
              <w:pStyle w:val="Caption"/>
              <w:rPr>
                <w:rStyle w:val="SubtleEmphasis"/>
              </w:rPr>
            </w:pPr>
          </w:p>
        </w:tc>
      </w:tr>
    </w:tbl>
    <w:p w14:paraId="64C1D6D5" w14:textId="795852A5" w:rsidR="00296B36" w:rsidRDefault="00296B36" w:rsidP="0094046C">
      <w:pPr>
        <w:pStyle w:val="Caption"/>
      </w:pPr>
    </w:p>
    <w:tbl>
      <w:tblPr>
        <w:tblStyle w:val="TableGrid0"/>
        <w:tblW w:w="0" w:type="auto"/>
        <w:tblLook w:val="04A0" w:firstRow="1" w:lastRow="0" w:firstColumn="1" w:lastColumn="0" w:noHBand="0" w:noVBand="1"/>
      </w:tblPr>
      <w:tblGrid>
        <w:gridCol w:w="9350"/>
      </w:tblGrid>
      <w:tr w:rsidR="005C4255" w14:paraId="7D084251" w14:textId="77777777" w:rsidTr="005C4255">
        <w:tc>
          <w:tcPr>
            <w:tcW w:w="9350" w:type="dxa"/>
          </w:tcPr>
          <w:p w14:paraId="4E4D0D69" w14:textId="77777777" w:rsidR="005C4255" w:rsidRDefault="005C4255" w:rsidP="00296B36">
            <w:pPr>
              <w:rPr>
                <w:lang w:val="en-US"/>
              </w:rPr>
            </w:pPr>
          </w:p>
        </w:tc>
      </w:tr>
      <w:tr w:rsidR="005C4255" w14:paraId="3132B54A" w14:textId="77777777" w:rsidTr="005C4255">
        <w:tc>
          <w:tcPr>
            <w:tcW w:w="9350" w:type="dxa"/>
          </w:tcPr>
          <w:p w14:paraId="1316DC34" w14:textId="1262A1DD" w:rsidR="005C4255" w:rsidRPr="00D458EE" w:rsidRDefault="005C4255" w:rsidP="005C4255">
            <w:pPr>
              <w:pStyle w:val="Caption"/>
              <w:rPr>
                <w:b/>
                <w:bCs/>
              </w:rPr>
            </w:pPr>
            <w:r w:rsidRPr="00D458EE">
              <w:rPr>
                <w:b/>
                <w:bCs/>
              </w:rPr>
              <w:t xml:space="preserve">Supplementary Table </w:t>
            </w:r>
            <w:r w:rsidRPr="00D458EE">
              <w:rPr>
                <w:b/>
                <w:bCs/>
              </w:rPr>
              <w:fldChar w:fldCharType="begin"/>
            </w:r>
            <w:r w:rsidRPr="00D458EE">
              <w:rPr>
                <w:b/>
                <w:bCs/>
              </w:rPr>
              <w:instrText xml:space="preserve"> SEQ Supplementary_Table \* ARABIC </w:instrText>
            </w:r>
            <w:r w:rsidRPr="00D458EE">
              <w:rPr>
                <w:b/>
                <w:bCs/>
              </w:rPr>
              <w:fldChar w:fldCharType="separate"/>
            </w:r>
            <w:r w:rsidRPr="00D458EE">
              <w:rPr>
                <w:b/>
                <w:bCs/>
                <w:noProof/>
              </w:rPr>
              <w:t>1</w:t>
            </w:r>
            <w:r w:rsidRPr="00D458EE">
              <w:rPr>
                <w:b/>
                <w:bCs/>
              </w:rPr>
              <w:fldChar w:fldCharType="end"/>
            </w:r>
            <w:r w:rsidRPr="00D458EE">
              <w:rPr>
                <w:b/>
                <w:bCs/>
              </w:rPr>
              <w:t>. Cell types obtained from the Gene Expression Omnibus (GEO) accessions included in the study.</w:t>
            </w:r>
          </w:p>
          <w:p w14:paraId="40E52113" w14:textId="77777777" w:rsidR="005C4255" w:rsidRDefault="005C4255" w:rsidP="005C4255">
            <w:pPr>
              <w:keepNext/>
              <w:rPr>
                <w:lang w:val="en-US"/>
              </w:rPr>
            </w:pPr>
          </w:p>
        </w:tc>
      </w:tr>
    </w:tbl>
    <w:p w14:paraId="4800512C" w14:textId="0F8C9C34" w:rsidR="00963BA4" w:rsidRDefault="00963BA4" w:rsidP="005206DF">
      <w:pPr>
        <w:jc w:val="both"/>
        <w:rPr>
          <w:lang w:val="en-US"/>
        </w:rPr>
      </w:pPr>
    </w:p>
    <w:tbl>
      <w:tblPr>
        <w:tblStyle w:val="TableGrid0"/>
        <w:tblW w:w="0" w:type="auto"/>
        <w:tblLook w:val="04A0" w:firstRow="1" w:lastRow="0" w:firstColumn="1" w:lastColumn="0" w:noHBand="0" w:noVBand="1"/>
      </w:tblPr>
      <w:tblGrid>
        <w:gridCol w:w="9350"/>
      </w:tblGrid>
      <w:tr w:rsidR="004C545C" w14:paraId="6E04BF35" w14:textId="77777777" w:rsidTr="004C545C">
        <w:tc>
          <w:tcPr>
            <w:tcW w:w="9350" w:type="dxa"/>
          </w:tcPr>
          <w:p w14:paraId="047094AF" w14:textId="77777777" w:rsidR="004C545C" w:rsidRDefault="004C545C" w:rsidP="005206DF">
            <w:pPr>
              <w:jc w:val="both"/>
              <w:rPr>
                <w:lang w:val="en-US"/>
              </w:rPr>
            </w:pPr>
          </w:p>
        </w:tc>
      </w:tr>
      <w:tr w:rsidR="004C545C" w14:paraId="71E9567D" w14:textId="77777777" w:rsidTr="004C545C">
        <w:tc>
          <w:tcPr>
            <w:tcW w:w="9350" w:type="dxa"/>
          </w:tcPr>
          <w:p w14:paraId="16C64ADC" w14:textId="77777777" w:rsidR="005765E2" w:rsidRDefault="00A67321" w:rsidP="00D45E43">
            <w:pPr>
              <w:pStyle w:val="Caption"/>
              <w:rPr>
                <w:b/>
                <w:bCs/>
              </w:rPr>
            </w:pPr>
            <w:bookmarkStart w:id="50" w:name="_Ref87454299"/>
            <w:bookmarkStart w:id="51" w:name="_Ref87291392"/>
            <w:r w:rsidRPr="00414B29">
              <w:rPr>
                <w:b/>
                <w:bCs/>
              </w:rPr>
              <w:t xml:space="preserve">Supplementary Method </w:t>
            </w:r>
            <w:r w:rsidRPr="00414B29">
              <w:rPr>
                <w:b/>
                <w:bCs/>
              </w:rPr>
              <w:fldChar w:fldCharType="begin"/>
            </w:r>
            <w:r w:rsidRPr="00414B29">
              <w:rPr>
                <w:b/>
                <w:bCs/>
              </w:rPr>
              <w:instrText xml:space="preserve"> SEQ Supplementary_Method \* ARABIC </w:instrText>
            </w:r>
            <w:r w:rsidRPr="00414B29">
              <w:rPr>
                <w:b/>
                <w:bCs/>
              </w:rPr>
              <w:fldChar w:fldCharType="separate"/>
            </w:r>
            <w:r w:rsidRPr="00414B29">
              <w:rPr>
                <w:b/>
                <w:bCs/>
                <w:noProof/>
              </w:rPr>
              <w:t>1</w:t>
            </w:r>
            <w:r w:rsidRPr="00414B29">
              <w:rPr>
                <w:b/>
                <w:bCs/>
              </w:rPr>
              <w:fldChar w:fldCharType="end"/>
            </w:r>
            <w:bookmarkEnd w:id="50"/>
            <w:r w:rsidR="00E60023" w:rsidRPr="00414B29">
              <w:rPr>
                <w:b/>
                <w:bCs/>
              </w:rPr>
              <w:t>.</w:t>
            </w:r>
            <w:r w:rsidR="00E60023">
              <w:t xml:space="preserve"> </w:t>
            </w:r>
            <w:r w:rsidR="00E4099C" w:rsidRPr="00414B29">
              <w:rPr>
                <w:b/>
                <w:bCs/>
              </w:rPr>
              <w:t xml:space="preserve">Condensed workflow for </w:t>
            </w:r>
            <w:proofErr w:type="spellStart"/>
            <w:r w:rsidR="00E4099C" w:rsidRPr="00414B29">
              <w:rPr>
                <w:b/>
                <w:bCs/>
              </w:rPr>
              <w:t>scMethrix</w:t>
            </w:r>
            <w:bookmarkEnd w:id="51"/>
            <w:proofErr w:type="spellEnd"/>
            <w:r w:rsidR="00414B29">
              <w:rPr>
                <w:b/>
                <w:bCs/>
              </w:rPr>
              <w:t>.</w:t>
            </w:r>
            <w:r w:rsidR="00BF3845">
              <w:rPr>
                <w:b/>
                <w:bCs/>
              </w:rPr>
              <w:t xml:space="preserve"> </w:t>
            </w:r>
          </w:p>
          <w:p w14:paraId="6B10FFF7" w14:textId="5D335EBC" w:rsidR="00E4099C" w:rsidRDefault="00E4099C" w:rsidP="00D45E43">
            <w:pPr>
              <w:pStyle w:val="Caption"/>
            </w:pPr>
            <w:r>
              <w:t>This workflow uses data from GEO accession GSE</w:t>
            </w:r>
          </w:p>
          <w:p w14:paraId="472858F4" w14:textId="088A8018" w:rsidR="004C545C" w:rsidRDefault="004C545C" w:rsidP="00D45E43">
            <w:pPr>
              <w:keepNext/>
              <w:jc w:val="both"/>
              <w:rPr>
                <w:lang w:val="en-US"/>
              </w:rPr>
            </w:pPr>
          </w:p>
        </w:tc>
      </w:tr>
    </w:tbl>
    <w:p w14:paraId="085B27D5" w14:textId="77777777" w:rsidR="00D45E43" w:rsidRDefault="00D45E43" w:rsidP="00D467A5">
      <w:pPr>
        <w:pStyle w:val="Bibliography"/>
        <w:rPr>
          <w:sz w:val="16"/>
          <w:szCs w:val="16"/>
          <w:lang w:val="en-US"/>
        </w:rPr>
      </w:pPr>
    </w:p>
    <w:p w14:paraId="71874E7F" w14:textId="77777777" w:rsidR="00374FB1" w:rsidRDefault="00D45E43" w:rsidP="00374FB1">
      <w:pPr>
        <w:pStyle w:val="Heading1"/>
        <w:rPr>
          <w:lang w:val="en-US"/>
        </w:rPr>
      </w:pPr>
      <w:bookmarkStart w:id="52" w:name="_Toc87641278"/>
      <w:r>
        <w:rPr>
          <w:lang w:val="en-US"/>
        </w:rPr>
        <w:t>References</w:t>
      </w:r>
      <w:bookmarkEnd w:id="52"/>
    </w:p>
    <w:p w14:paraId="286587BA" w14:textId="77777777" w:rsidR="00D25646" w:rsidRDefault="004B59C1" w:rsidP="00D25646">
      <w:pPr>
        <w:pStyle w:val="Bibliography"/>
      </w:pPr>
      <w:r w:rsidRPr="00C41223">
        <w:rPr>
          <w:lang w:val="en-US"/>
        </w:rPr>
        <w:fldChar w:fldCharType="begin"/>
      </w:r>
      <w:r w:rsidR="002F5898">
        <w:rPr>
          <w:lang w:val="en-US"/>
        </w:rPr>
        <w:instrText xml:space="preserve"> ADDIN ZOTERO_BIBL {"uncited":[],"omitted":[],"custom":[]} CSL_BIBLIOGRAPHY </w:instrText>
      </w:r>
      <w:r w:rsidRPr="00C41223">
        <w:rPr>
          <w:lang w:val="en-US"/>
        </w:rPr>
        <w:fldChar w:fldCharType="separate"/>
      </w:r>
      <w:r w:rsidR="00D25646">
        <w:t>1.</w:t>
      </w:r>
      <w:r w:rsidR="00D25646">
        <w:tab/>
      </w:r>
      <w:proofErr w:type="spellStart"/>
      <w:r w:rsidR="00D25646">
        <w:t>Wolffe</w:t>
      </w:r>
      <w:proofErr w:type="spellEnd"/>
      <w:r w:rsidR="00D25646">
        <w:t xml:space="preserve">, A. P. &amp; Matzke, M. A. Epigenetics: Regulation Through Repression. </w:t>
      </w:r>
      <w:r w:rsidR="00D25646">
        <w:rPr>
          <w:i/>
          <w:iCs/>
        </w:rPr>
        <w:t>Science</w:t>
      </w:r>
      <w:r w:rsidR="00D25646">
        <w:t xml:space="preserve"> </w:t>
      </w:r>
      <w:r w:rsidR="00D25646">
        <w:rPr>
          <w:b/>
          <w:bCs/>
        </w:rPr>
        <w:t>286</w:t>
      </w:r>
      <w:r w:rsidR="00D25646">
        <w:t>, 481–486 (1999).</w:t>
      </w:r>
    </w:p>
    <w:p w14:paraId="5A14A623" w14:textId="77777777" w:rsidR="00D25646" w:rsidRDefault="00D25646" w:rsidP="00D25646">
      <w:pPr>
        <w:pStyle w:val="Bibliography"/>
      </w:pPr>
      <w:r>
        <w:t>2.</w:t>
      </w:r>
      <w:r>
        <w:tab/>
        <w:t xml:space="preserve">Panning, B. X-chromosome inactivation: the molecular basis of silencing. </w:t>
      </w:r>
      <w:r>
        <w:rPr>
          <w:i/>
          <w:iCs/>
        </w:rPr>
        <w:t>Journal of Biology</w:t>
      </w:r>
      <w:r>
        <w:t xml:space="preserve"> </w:t>
      </w:r>
      <w:r>
        <w:rPr>
          <w:b/>
          <w:bCs/>
        </w:rPr>
        <w:t>7</w:t>
      </w:r>
      <w:r>
        <w:t>, 30 (2008).</w:t>
      </w:r>
    </w:p>
    <w:p w14:paraId="65367610" w14:textId="77777777" w:rsidR="00D25646" w:rsidRDefault="00D25646" w:rsidP="00D25646">
      <w:pPr>
        <w:pStyle w:val="Bibliography"/>
      </w:pPr>
      <w:r>
        <w:lastRenderedPageBreak/>
        <w:t>3.</w:t>
      </w:r>
      <w:r>
        <w:tab/>
        <w:t xml:space="preserve">de Oliveira, N. F. P., de Souza, B. F. &amp; de Castro </w:t>
      </w:r>
      <w:proofErr w:type="spellStart"/>
      <w:r>
        <w:t>Coêlho</w:t>
      </w:r>
      <w:proofErr w:type="spellEnd"/>
      <w:r>
        <w:t xml:space="preserve">, M. UV Radiation and Its Relation to DNA Methylation in Epidermal Cells: A Review. </w:t>
      </w:r>
      <w:r>
        <w:rPr>
          <w:i/>
          <w:iCs/>
        </w:rPr>
        <w:t>Epigenomes</w:t>
      </w:r>
      <w:r>
        <w:t xml:space="preserve"> </w:t>
      </w:r>
      <w:r>
        <w:rPr>
          <w:b/>
          <w:bCs/>
        </w:rPr>
        <w:t>4</w:t>
      </w:r>
      <w:r>
        <w:t>, 23 (2020).</w:t>
      </w:r>
    </w:p>
    <w:p w14:paraId="755C2C7C" w14:textId="77777777" w:rsidR="00D25646" w:rsidRDefault="00D25646" w:rsidP="00D25646">
      <w:pPr>
        <w:pStyle w:val="Bibliography"/>
      </w:pPr>
      <w:r>
        <w:t>4.</w:t>
      </w:r>
      <w:r>
        <w:tab/>
        <w:t xml:space="preserve">Moore, L. D., Le, T. &amp; Fan, G. DNA </w:t>
      </w:r>
      <w:proofErr w:type="gramStart"/>
      <w:r>
        <w:t>Methylation</w:t>
      </w:r>
      <w:proofErr w:type="gramEnd"/>
      <w:r>
        <w:t xml:space="preserve"> and Its Basic Function. </w:t>
      </w:r>
      <w:r>
        <w:rPr>
          <w:i/>
          <w:iCs/>
        </w:rPr>
        <w:t>Neuropsychopharmacology</w:t>
      </w:r>
      <w:r>
        <w:t xml:space="preserve"> </w:t>
      </w:r>
      <w:r>
        <w:rPr>
          <w:b/>
          <w:bCs/>
        </w:rPr>
        <w:t>38</w:t>
      </w:r>
      <w:r>
        <w:t>, 23–38 (2013).</w:t>
      </w:r>
    </w:p>
    <w:p w14:paraId="6C2387BB" w14:textId="77777777" w:rsidR="00D25646" w:rsidRDefault="00D25646" w:rsidP="00D25646">
      <w:pPr>
        <w:pStyle w:val="Bibliography"/>
      </w:pPr>
      <w:r>
        <w:t>5.</w:t>
      </w:r>
      <w:r>
        <w:tab/>
        <w:t xml:space="preserve">Deaton, A. M. &amp; Bird, A. CpG islands and the regulation of transcription. </w:t>
      </w:r>
      <w:r>
        <w:rPr>
          <w:i/>
          <w:iCs/>
        </w:rPr>
        <w:t>Genes Dev</w:t>
      </w:r>
      <w:r>
        <w:t xml:space="preserve"> </w:t>
      </w:r>
      <w:r>
        <w:rPr>
          <w:b/>
          <w:bCs/>
        </w:rPr>
        <w:t>25</w:t>
      </w:r>
      <w:r>
        <w:t>, 1010–1022 (2011).</w:t>
      </w:r>
    </w:p>
    <w:p w14:paraId="2A1B0659" w14:textId="77777777" w:rsidR="00D25646" w:rsidRDefault="00D25646" w:rsidP="00D25646">
      <w:pPr>
        <w:pStyle w:val="Bibliography"/>
      </w:pPr>
      <w:r>
        <w:t>6.</w:t>
      </w:r>
      <w:r>
        <w:tab/>
      </w:r>
      <w:proofErr w:type="spellStart"/>
      <w:r>
        <w:t>Bochtler</w:t>
      </w:r>
      <w:proofErr w:type="spellEnd"/>
      <w:r>
        <w:t xml:space="preserve">, M. &amp; Fernandes, H. DNA adenine methylation in eukaryotes: Enzymatic mark or a form of DNA damage? </w:t>
      </w:r>
      <w:proofErr w:type="spellStart"/>
      <w:r>
        <w:rPr>
          <w:i/>
          <w:iCs/>
        </w:rPr>
        <w:t>BioEssays</w:t>
      </w:r>
      <w:proofErr w:type="spellEnd"/>
      <w:r>
        <w:t xml:space="preserve"> </w:t>
      </w:r>
      <w:r>
        <w:rPr>
          <w:b/>
          <w:bCs/>
        </w:rPr>
        <w:t>43</w:t>
      </w:r>
      <w:r>
        <w:t>, 2000243 (2021).</w:t>
      </w:r>
    </w:p>
    <w:p w14:paraId="69CF5015" w14:textId="77777777" w:rsidR="00D25646" w:rsidRDefault="00D25646" w:rsidP="00D25646">
      <w:pPr>
        <w:pStyle w:val="Bibliography"/>
      </w:pPr>
      <w:r>
        <w:t>7.</w:t>
      </w:r>
      <w:r>
        <w:tab/>
      </w:r>
      <w:proofErr w:type="spellStart"/>
      <w:r>
        <w:t>Douvlataniotis</w:t>
      </w:r>
      <w:proofErr w:type="spellEnd"/>
      <w:r>
        <w:t xml:space="preserve">, K., </w:t>
      </w:r>
      <w:proofErr w:type="spellStart"/>
      <w:r>
        <w:t>Bensberg</w:t>
      </w:r>
      <w:proofErr w:type="spellEnd"/>
      <w:r>
        <w:t xml:space="preserve">, M., </w:t>
      </w:r>
      <w:proofErr w:type="spellStart"/>
      <w:r>
        <w:t>Lentini</w:t>
      </w:r>
      <w:proofErr w:type="spellEnd"/>
      <w:r>
        <w:t xml:space="preserve">, A., </w:t>
      </w:r>
      <w:proofErr w:type="spellStart"/>
      <w:r>
        <w:t>Gylemo</w:t>
      </w:r>
      <w:proofErr w:type="spellEnd"/>
      <w:r>
        <w:t xml:space="preserve">, B. &amp; Nestor, C. E. No evidence for DNA N6-methyladenine in mammals. </w:t>
      </w:r>
      <w:r>
        <w:rPr>
          <w:i/>
          <w:iCs/>
        </w:rPr>
        <w:t>Science Advances</w:t>
      </w:r>
      <w:r>
        <w:t xml:space="preserve"> </w:t>
      </w:r>
      <w:r>
        <w:rPr>
          <w:b/>
          <w:bCs/>
        </w:rPr>
        <w:t>6</w:t>
      </w:r>
      <w:r>
        <w:t>, eaay3335.</w:t>
      </w:r>
    </w:p>
    <w:p w14:paraId="514027F8" w14:textId="77777777" w:rsidR="00D25646" w:rsidRDefault="00D25646" w:rsidP="00D25646">
      <w:pPr>
        <w:pStyle w:val="Bibliography"/>
      </w:pPr>
      <w:r>
        <w:t>8.</w:t>
      </w:r>
      <w:r>
        <w:tab/>
        <w:t xml:space="preserve">Bird, A. P. DNA methylation and the frequency of CpG in animal DNA. </w:t>
      </w:r>
      <w:r>
        <w:rPr>
          <w:i/>
          <w:iCs/>
        </w:rPr>
        <w:t>Nucleic Acids Res</w:t>
      </w:r>
      <w:r>
        <w:t xml:space="preserve"> </w:t>
      </w:r>
      <w:r>
        <w:rPr>
          <w:b/>
          <w:bCs/>
        </w:rPr>
        <w:t>8</w:t>
      </w:r>
      <w:r>
        <w:t>, 1499–1504 (1980).</w:t>
      </w:r>
    </w:p>
    <w:p w14:paraId="254A35FA" w14:textId="77777777" w:rsidR="00D25646" w:rsidRDefault="00D25646" w:rsidP="00D25646">
      <w:pPr>
        <w:pStyle w:val="Bibliography"/>
      </w:pPr>
      <w:r>
        <w:t>9.</w:t>
      </w:r>
      <w:r>
        <w:tab/>
      </w:r>
      <w:proofErr w:type="spellStart"/>
      <w:r>
        <w:t>Saxonov</w:t>
      </w:r>
      <w:proofErr w:type="spellEnd"/>
      <w:r>
        <w:t xml:space="preserve">, S., Berg, P. &amp; </w:t>
      </w:r>
      <w:proofErr w:type="spellStart"/>
      <w:r>
        <w:t>Brutlag</w:t>
      </w:r>
      <w:proofErr w:type="spellEnd"/>
      <w:r>
        <w:t xml:space="preserve">, D. L. A genome-wide analysis of CpG dinucleotides in the human genome distinguishes two distinct classes of promoters. </w:t>
      </w:r>
      <w:r>
        <w:rPr>
          <w:i/>
          <w:iCs/>
        </w:rPr>
        <w:t xml:space="preserve">Proc Natl </w:t>
      </w:r>
      <w:proofErr w:type="spellStart"/>
      <w:r>
        <w:rPr>
          <w:i/>
          <w:iCs/>
        </w:rPr>
        <w:t>Acad</w:t>
      </w:r>
      <w:proofErr w:type="spellEnd"/>
      <w:r>
        <w:rPr>
          <w:i/>
          <w:iCs/>
        </w:rPr>
        <w:t xml:space="preserve"> Sci U S A</w:t>
      </w:r>
      <w:r>
        <w:t xml:space="preserve"> </w:t>
      </w:r>
      <w:r>
        <w:rPr>
          <w:b/>
          <w:bCs/>
        </w:rPr>
        <w:t>103</w:t>
      </w:r>
      <w:r>
        <w:t>, 1412–1417 (2006).</w:t>
      </w:r>
    </w:p>
    <w:p w14:paraId="2B058C57" w14:textId="77777777" w:rsidR="00D25646" w:rsidRDefault="00D25646" w:rsidP="00D25646">
      <w:pPr>
        <w:pStyle w:val="Bibliography"/>
      </w:pPr>
      <w:r>
        <w:t>10.</w:t>
      </w:r>
      <w:r>
        <w:tab/>
        <w:t xml:space="preserve">Okano, M., Bell, D. W., Haber, D. A. &amp; Li, E. DNA methyltransferases Dnmt3a and Dnmt3b are essential for de novo methylation and mammalian development. </w:t>
      </w:r>
      <w:r>
        <w:rPr>
          <w:i/>
          <w:iCs/>
        </w:rPr>
        <w:t>Cell</w:t>
      </w:r>
      <w:r>
        <w:t xml:space="preserve"> </w:t>
      </w:r>
      <w:r>
        <w:rPr>
          <w:b/>
          <w:bCs/>
        </w:rPr>
        <w:t>99</w:t>
      </w:r>
      <w:r>
        <w:t>, 247–257 (1999).</w:t>
      </w:r>
    </w:p>
    <w:p w14:paraId="0EE5BB40" w14:textId="77777777" w:rsidR="00D25646" w:rsidRDefault="00D25646" w:rsidP="00D25646">
      <w:pPr>
        <w:pStyle w:val="Bibliography"/>
      </w:pPr>
      <w:r>
        <w:t>11.</w:t>
      </w:r>
      <w:r>
        <w:tab/>
        <w:t xml:space="preserve">Yang, J., </w:t>
      </w:r>
      <w:proofErr w:type="spellStart"/>
      <w:r>
        <w:t>Bashkenova</w:t>
      </w:r>
      <w:proofErr w:type="spellEnd"/>
      <w:r>
        <w:t xml:space="preserve">, N., Zang, R., Huang, X. &amp; Wang, J. The roles of TET family proteins in development and stem cells. </w:t>
      </w:r>
      <w:r>
        <w:rPr>
          <w:i/>
          <w:iCs/>
        </w:rPr>
        <w:t>Development</w:t>
      </w:r>
      <w:r>
        <w:t xml:space="preserve"> </w:t>
      </w:r>
      <w:r>
        <w:rPr>
          <w:b/>
          <w:bCs/>
        </w:rPr>
        <w:t>147</w:t>
      </w:r>
      <w:r>
        <w:t>, dev183129 (2020).</w:t>
      </w:r>
    </w:p>
    <w:p w14:paraId="1E4D5155" w14:textId="77777777" w:rsidR="00D25646" w:rsidRDefault="00D25646" w:rsidP="00D25646">
      <w:pPr>
        <w:pStyle w:val="Bibliography"/>
      </w:pPr>
      <w:r>
        <w:t>12.</w:t>
      </w:r>
      <w:r>
        <w:tab/>
        <w:t xml:space="preserve">Yeung, K. S. </w:t>
      </w:r>
      <w:r>
        <w:rPr>
          <w:i/>
          <w:iCs/>
        </w:rPr>
        <w:t>et al.</w:t>
      </w:r>
      <w:r>
        <w:t xml:space="preserve"> Cell lineage-specific genome-wide DNA methylation analysis of patients with paediatric-onset systemic lupus erythematosus. </w:t>
      </w:r>
      <w:r>
        <w:rPr>
          <w:i/>
          <w:iCs/>
        </w:rPr>
        <w:t>Epigenetics</w:t>
      </w:r>
      <w:r>
        <w:t xml:space="preserve"> </w:t>
      </w:r>
      <w:r>
        <w:rPr>
          <w:b/>
          <w:bCs/>
        </w:rPr>
        <w:t>14</w:t>
      </w:r>
      <w:r>
        <w:t>, 341–351 (2019).</w:t>
      </w:r>
    </w:p>
    <w:p w14:paraId="1735DD82" w14:textId="77777777" w:rsidR="00D25646" w:rsidRDefault="00D25646" w:rsidP="00D25646">
      <w:pPr>
        <w:pStyle w:val="Bibliography"/>
      </w:pPr>
      <w:r>
        <w:t>13.</w:t>
      </w:r>
      <w:r>
        <w:tab/>
        <w:t xml:space="preserve">Zhang, N. </w:t>
      </w:r>
      <w:r>
        <w:rPr>
          <w:i/>
          <w:iCs/>
        </w:rPr>
        <w:t>et al.</w:t>
      </w:r>
      <w:r>
        <w:t xml:space="preserve"> The Predictive Value of Monocytes in Immune Microenvironment and Prognosis of Glioma Patients Based on Machine Learning. </w:t>
      </w:r>
      <w:r>
        <w:rPr>
          <w:i/>
          <w:iCs/>
        </w:rPr>
        <w:t>Front Immunol</w:t>
      </w:r>
      <w:r>
        <w:t xml:space="preserve"> </w:t>
      </w:r>
      <w:r>
        <w:rPr>
          <w:b/>
          <w:bCs/>
        </w:rPr>
        <w:t>12</w:t>
      </w:r>
      <w:r>
        <w:t>, 656541 (2021).</w:t>
      </w:r>
    </w:p>
    <w:p w14:paraId="087F7D7A" w14:textId="77777777" w:rsidR="00D25646" w:rsidRDefault="00D25646" w:rsidP="00D25646">
      <w:pPr>
        <w:pStyle w:val="Bibliography"/>
      </w:pPr>
      <w:r>
        <w:lastRenderedPageBreak/>
        <w:t>14.</w:t>
      </w:r>
      <w:r>
        <w:tab/>
      </w:r>
      <w:proofErr w:type="spellStart"/>
      <w:r>
        <w:t>Morantz</w:t>
      </w:r>
      <w:proofErr w:type="spellEnd"/>
      <w:r>
        <w:t xml:space="preserve">, R. A., </w:t>
      </w:r>
      <w:proofErr w:type="spellStart"/>
      <w:r>
        <w:t>Kepes</w:t>
      </w:r>
      <w:proofErr w:type="spellEnd"/>
      <w:r>
        <w:t xml:space="preserve">, J. J., </w:t>
      </w:r>
      <w:proofErr w:type="spellStart"/>
      <w:r>
        <w:t>Batnitzky</w:t>
      </w:r>
      <w:proofErr w:type="spellEnd"/>
      <w:r>
        <w:t xml:space="preserve">, S. &amp; Masterson, B. J. Extraspinal ependymomas. Report of three cases. </w:t>
      </w:r>
      <w:r>
        <w:rPr>
          <w:i/>
          <w:iCs/>
        </w:rPr>
        <w:t xml:space="preserve">J </w:t>
      </w:r>
      <w:proofErr w:type="spellStart"/>
      <w:r>
        <w:rPr>
          <w:i/>
          <w:iCs/>
        </w:rPr>
        <w:t>Neurosurg</w:t>
      </w:r>
      <w:proofErr w:type="spellEnd"/>
      <w:r>
        <w:t xml:space="preserve"> </w:t>
      </w:r>
      <w:r>
        <w:rPr>
          <w:b/>
          <w:bCs/>
        </w:rPr>
        <w:t>51</w:t>
      </w:r>
      <w:r>
        <w:t>, 383–391 (1979).</w:t>
      </w:r>
    </w:p>
    <w:p w14:paraId="1DFD5C1B" w14:textId="77777777" w:rsidR="00D25646" w:rsidRDefault="00D25646" w:rsidP="00D25646">
      <w:pPr>
        <w:pStyle w:val="Bibliography"/>
      </w:pPr>
      <w:r>
        <w:t>15.</w:t>
      </w:r>
      <w:r>
        <w:tab/>
      </w:r>
      <w:proofErr w:type="spellStart"/>
      <w:r>
        <w:t>Mildner</w:t>
      </w:r>
      <w:proofErr w:type="spellEnd"/>
      <w:r>
        <w:t xml:space="preserve">, A. </w:t>
      </w:r>
      <w:r>
        <w:rPr>
          <w:i/>
          <w:iCs/>
        </w:rPr>
        <w:t>et al.</w:t>
      </w:r>
      <w:r>
        <w:t xml:space="preserve"> Microglia in the adult brain arise from Ly-6ChiCCR2+ monocytes only under defined host conditions. </w:t>
      </w:r>
      <w:r>
        <w:rPr>
          <w:i/>
          <w:iCs/>
        </w:rPr>
        <w:t xml:space="preserve">Nat </w:t>
      </w:r>
      <w:proofErr w:type="spellStart"/>
      <w:r>
        <w:rPr>
          <w:i/>
          <w:iCs/>
        </w:rPr>
        <w:t>Neurosci</w:t>
      </w:r>
      <w:proofErr w:type="spellEnd"/>
      <w:r>
        <w:t xml:space="preserve"> </w:t>
      </w:r>
      <w:r>
        <w:rPr>
          <w:b/>
          <w:bCs/>
        </w:rPr>
        <w:t>10</w:t>
      </w:r>
      <w:r>
        <w:t>, 1544–1553 (2007).</w:t>
      </w:r>
    </w:p>
    <w:p w14:paraId="1BC346C9" w14:textId="77777777" w:rsidR="00D25646" w:rsidRDefault="00D25646" w:rsidP="00D25646">
      <w:pPr>
        <w:pStyle w:val="Bibliography"/>
      </w:pPr>
      <w:r>
        <w:t>16.</w:t>
      </w:r>
      <w:r>
        <w:tab/>
      </w:r>
      <w:proofErr w:type="spellStart"/>
      <w:r>
        <w:t>Djukic</w:t>
      </w:r>
      <w:proofErr w:type="spellEnd"/>
      <w:r>
        <w:t xml:space="preserve">, M. </w:t>
      </w:r>
      <w:r>
        <w:rPr>
          <w:i/>
          <w:iCs/>
        </w:rPr>
        <w:t>et al.</w:t>
      </w:r>
      <w:r>
        <w:t xml:space="preserve"> Circulating monocytes engraft in the brain, differentiate into </w:t>
      </w:r>
      <w:proofErr w:type="gramStart"/>
      <w:r>
        <w:t>microglia</w:t>
      </w:r>
      <w:proofErr w:type="gramEnd"/>
      <w:r>
        <w:t xml:space="preserve"> and contribute to the pathology following meningitis in mice. </w:t>
      </w:r>
      <w:r>
        <w:rPr>
          <w:i/>
          <w:iCs/>
        </w:rPr>
        <w:t>Brain</w:t>
      </w:r>
      <w:r>
        <w:t xml:space="preserve"> </w:t>
      </w:r>
      <w:r>
        <w:rPr>
          <w:b/>
          <w:bCs/>
        </w:rPr>
        <w:t>129</w:t>
      </w:r>
      <w:r>
        <w:t>, 2394–2403 (2006).</w:t>
      </w:r>
    </w:p>
    <w:p w14:paraId="2D7F51BB" w14:textId="77777777" w:rsidR="00D25646" w:rsidRDefault="00D25646" w:rsidP="00D25646">
      <w:pPr>
        <w:pStyle w:val="Bibliography"/>
      </w:pPr>
      <w:r>
        <w:t>17.</w:t>
      </w:r>
      <w:r>
        <w:tab/>
        <w:t xml:space="preserve">Simard, A. R., </w:t>
      </w:r>
      <w:proofErr w:type="spellStart"/>
      <w:r>
        <w:t>Soulet</w:t>
      </w:r>
      <w:proofErr w:type="spellEnd"/>
      <w:r>
        <w:t xml:space="preserve">, D., </w:t>
      </w:r>
      <w:proofErr w:type="spellStart"/>
      <w:r>
        <w:t>Gowing</w:t>
      </w:r>
      <w:proofErr w:type="spellEnd"/>
      <w:r>
        <w:t xml:space="preserve">, G., Julien, J.-P. &amp; Rivest, S. Bone Marrow-Derived Microglia Play a Critical Role in Restricting Senile Plaque Formation in Alzheimer’s Disease. </w:t>
      </w:r>
      <w:r>
        <w:rPr>
          <w:i/>
          <w:iCs/>
        </w:rPr>
        <w:t>Neuron</w:t>
      </w:r>
      <w:r>
        <w:t xml:space="preserve"> </w:t>
      </w:r>
      <w:r>
        <w:rPr>
          <w:b/>
          <w:bCs/>
        </w:rPr>
        <w:t>49</w:t>
      </w:r>
      <w:r>
        <w:t>, 489–502 (2006).</w:t>
      </w:r>
    </w:p>
    <w:p w14:paraId="086F3C11" w14:textId="77777777" w:rsidR="00D25646" w:rsidRDefault="00D25646" w:rsidP="00D25646">
      <w:pPr>
        <w:pStyle w:val="Bibliography"/>
      </w:pPr>
      <w:r>
        <w:t>18.</w:t>
      </w:r>
      <w:r>
        <w:tab/>
      </w:r>
      <w:proofErr w:type="spellStart"/>
      <w:r>
        <w:t>Shaftel</w:t>
      </w:r>
      <w:proofErr w:type="spellEnd"/>
      <w:r>
        <w:t xml:space="preserve">, S. S. </w:t>
      </w:r>
      <w:r>
        <w:rPr>
          <w:i/>
          <w:iCs/>
        </w:rPr>
        <w:t>et al.</w:t>
      </w:r>
      <w:r>
        <w:t xml:space="preserve"> Sustained hippocampal IL-1 beta overexpression mediates chronic neuroinflammation and ameliorates Alzheimer plaque pathology. </w:t>
      </w:r>
      <w:r>
        <w:rPr>
          <w:i/>
          <w:iCs/>
        </w:rPr>
        <w:t>J Clin Invest</w:t>
      </w:r>
      <w:r>
        <w:t xml:space="preserve"> </w:t>
      </w:r>
      <w:r>
        <w:rPr>
          <w:b/>
          <w:bCs/>
        </w:rPr>
        <w:t>117</w:t>
      </w:r>
      <w:r>
        <w:t>, 1595–1604 (2007).</w:t>
      </w:r>
    </w:p>
    <w:p w14:paraId="2E601671" w14:textId="77777777" w:rsidR="00D25646" w:rsidRDefault="00D25646" w:rsidP="00D25646">
      <w:pPr>
        <w:pStyle w:val="Bibliography"/>
      </w:pPr>
      <w:r>
        <w:t>19.</w:t>
      </w:r>
      <w:r>
        <w:tab/>
      </w:r>
      <w:proofErr w:type="spellStart"/>
      <w:r>
        <w:t>Tarassishin</w:t>
      </w:r>
      <w:proofErr w:type="spellEnd"/>
      <w:r>
        <w:t xml:space="preserve">, L., Casper, D. &amp; Lee, S. C. Aberrant Expression of Interleukin-1β and Inflammasome Activation in Human Malignant Gliomas. </w:t>
      </w:r>
      <w:proofErr w:type="spellStart"/>
      <w:r>
        <w:rPr>
          <w:i/>
          <w:iCs/>
        </w:rPr>
        <w:t>PLoS</w:t>
      </w:r>
      <w:proofErr w:type="spellEnd"/>
      <w:r>
        <w:rPr>
          <w:i/>
          <w:iCs/>
        </w:rPr>
        <w:t xml:space="preserve"> One</w:t>
      </w:r>
      <w:r>
        <w:t xml:space="preserve"> </w:t>
      </w:r>
      <w:r>
        <w:rPr>
          <w:b/>
          <w:bCs/>
        </w:rPr>
        <w:t>9</w:t>
      </w:r>
      <w:r>
        <w:t>, e103432 (2014).</w:t>
      </w:r>
    </w:p>
    <w:p w14:paraId="3749C4B8" w14:textId="77777777" w:rsidR="00D25646" w:rsidRDefault="00D25646" w:rsidP="00D25646">
      <w:pPr>
        <w:pStyle w:val="Bibliography"/>
      </w:pPr>
      <w:r>
        <w:t>20.</w:t>
      </w:r>
      <w:r>
        <w:tab/>
        <w:t xml:space="preserve">Pan, Y., Yu, Y., Wang, X. &amp; Zhang, T. Tumor-Associated Macrophages in Tumor Immunity. </w:t>
      </w:r>
      <w:r>
        <w:rPr>
          <w:i/>
          <w:iCs/>
        </w:rPr>
        <w:t>Frontiers in Immunology</w:t>
      </w:r>
      <w:r>
        <w:t xml:space="preserve"> </w:t>
      </w:r>
      <w:r>
        <w:rPr>
          <w:b/>
          <w:bCs/>
        </w:rPr>
        <w:t>11</w:t>
      </w:r>
      <w:r>
        <w:t>, 3151 (2020).</w:t>
      </w:r>
    </w:p>
    <w:p w14:paraId="240C8E41" w14:textId="77777777" w:rsidR="00D25646" w:rsidRDefault="00D25646" w:rsidP="00D25646">
      <w:pPr>
        <w:pStyle w:val="Bibliography"/>
      </w:pPr>
      <w:r>
        <w:t>21.</w:t>
      </w:r>
      <w:r>
        <w:tab/>
      </w:r>
      <w:proofErr w:type="spellStart"/>
      <w:r>
        <w:t>Sica</w:t>
      </w:r>
      <w:proofErr w:type="spellEnd"/>
      <w:r>
        <w:t xml:space="preserve">, A. &amp; </w:t>
      </w:r>
      <w:proofErr w:type="spellStart"/>
      <w:r>
        <w:t>Mantovani</w:t>
      </w:r>
      <w:proofErr w:type="spellEnd"/>
      <w:r>
        <w:t xml:space="preserve">, A. Macrophage plasticity and polarization: in vivo veritas. </w:t>
      </w:r>
      <w:r>
        <w:rPr>
          <w:i/>
          <w:iCs/>
        </w:rPr>
        <w:t>J Clin Invest</w:t>
      </w:r>
      <w:r>
        <w:t xml:space="preserve"> </w:t>
      </w:r>
      <w:r>
        <w:rPr>
          <w:b/>
          <w:bCs/>
        </w:rPr>
        <w:t>122</w:t>
      </w:r>
      <w:r>
        <w:t>, 787–795 (2012).</w:t>
      </w:r>
    </w:p>
    <w:p w14:paraId="10BA0B10" w14:textId="77777777" w:rsidR="00D25646" w:rsidRDefault="00D25646" w:rsidP="00D25646">
      <w:pPr>
        <w:pStyle w:val="Bibliography"/>
      </w:pPr>
      <w:r>
        <w:t>22.</w:t>
      </w:r>
      <w:r>
        <w:tab/>
      </w:r>
      <w:proofErr w:type="spellStart"/>
      <w:r>
        <w:t>Tarique</w:t>
      </w:r>
      <w:proofErr w:type="spellEnd"/>
      <w:r>
        <w:t xml:space="preserve">, A. A. </w:t>
      </w:r>
      <w:r>
        <w:rPr>
          <w:i/>
          <w:iCs/>
        </w:rPr>
        <w:t>et al.</w:t>
      </w:r>
      <w:r>
        <w:t xml:space="preserve"> Phenotypic, functional, and plasticity features of classical and alternatively activated human macrophages. </w:t>
      </w:r>
      <w:r>
        <w:rPr>
          <w:i/>
          <w:iCs/>
        </w:rPr>
        <w:t>Am J Respir Cell Mol Biol</w:t>
      </w:r>
      <w:r>
        <w:t xml:space="preserve"> </w:t>
      </w:r>
      <w:r>
        <w:rPr>
          <w:b/>
          <w:bCs/>
        </w:rPr>
        <w:t>53</w:t>
      </w:r>
      <w:r>
        <w:t>, 676–688 (2015).</w:t>
      </w:r>
    </w:p>
    <w:p w14:paraId="4C47282C" w14:textId="77777777" w:rsidR="00D25646" w:rsidRDefault="00D25646" w:rsidP="00D25646">
      <w:pPr>
        <w:pStyle w:val="Bibliography"/>
      </w:pPr>
      <w:r>
        <w:t>23.</w:t>
      </w:r>
      <w:r>
        <w:tab/>
        <w:t xml:space="preserve">Singh, O., Pratt, D. &amp; </w:t>
      </w:r>
      <w:proofErr w:type="spellStart"/>
      <w:r>
        <w:t>Aldape</w:t>
      </w:r>
      <w:proofErr w:type="spellEnd"/>
      <w:r>
        <w:t xml:space="preserve">, K. Immune cell deconvolution of bulk DNA methylation data reveals an association with methylation class, key somatic alterations, and cell state in glial/glioneuronal tumors. </w:t>
      </w:r>
      <w:r>
        <w:rPr>
          <w:i/>
          <w:iCs/>
        </w:rPr>
        <w:t xml:space="preserve">Acta </w:t>
      </w:r>
      <w:proofErr w:type="spellStart"/>
      <w:r>
        <w:rPr>
          <w:i/>
          <w:iCs/>
        </w:rPr>
        <w:t>Neuropathologica</w:t>
      </w:r>
      <w:proofErr w:type="spellEnd"/>
      <w:r>
        <w:rPr>
          <w:i/>
          <w:iCs/>
        </w:rPr>
        <w:t xml:space="preserve"> Communications</w:t>
      </w:r>
      <w:r>
        <w:t xml:space="preserve"> </w:t>
      </w:r>
      <w:r>
        <w:rPr>
          <w:b/>
          <w:bCs/>
        </w:rPr>
        <w:t>9</w:t>
      </w:r>
      <w:r>
        <w:t>, 148 (2021).</w:t>
      </w:r>
    </w:p>
    <w:p w14:paraId="60DD0523" w14:textId="77777777" w:rsidR="00D25646" w:rsidRDefault="00D25646" w:rsidP="00D25646">
      <w:pPr>
        <w:pStyle w:val="Bibliography"/>
      </w:pPr>
      <w:r>
        <w:lastRenderedPageBreak/>
        <w:t>24.</w:t>
      </w:r>
      <w:r>
        <w:tab/>
      </w:r>
      <w:proofErr w:type="spellStart"/>
      <w:r>
        <w:t>Ritzel</w:t>
      </w:r>
      <w:proofErr w:type="spellEnd"/>
      <w:r>
        <w:t xml:space="preserve">, R. M. </w:t>
      </w:r>
      <w:r>
        <w:rPr>
          <w:i/>
          <w:iCs/>
        </w:rPr>
        <w:t>et al.</w:t>
      </w:r>
      <w:r>
        <w:t xml:space="preserve"> Functional differences between microglia and monocytes after ischemic stroke. </w:t>
      </w:r>
      <w:r>
        <w:rPr>
          <w:i/>
          <w:iCs/>
        </w:rPr>
        <w:t>Journal of Neuroinflammation</w:t>
      </w:r>
      <w:r>
        <w:t xml:space="preserve"> </w:t>
      </w:r>
      <w:r>
        <w:rPr>
          <w:b/>
          <w:bCs/>
        </w:rPr>
        <w:t>12</w:t>
      </w:r>
      <w:r>
        <w:t>, 106 (2015).</w:t>
      </w:r>
    </w:p>
    <w:p w14:paraId="1A1AF1CC" w14:textId="77777777" w:rsidR="00D25646" w:rsidRDefault="00D25646" w:rsidP="00D25646">
      <w:pPr>
        <w:pStyle w:val="Bibliography"/>
      </w:pPr>
      <w:r>
        <w:t>25.</w:t>
      </w:r>
      <w:r>
        <w:tab/>
      </w:r>
      <w:proofErr w:type="spellStart"/>
      <w:r>
        <w:t>Kurdyukov</w:t>
      </w:r>
      <w:proofErr w:type="spellEnd"/>
      <w:r>
        <w:t xml:space="preserve">, S. &amp; Bullock, M. DNA Methylation Analysis: Choosing the Right Method. </w:t>
      </w:r>
      <w:r>
        <w:rPr>
          <w:i/>
          <w:iCs/>
        </w:rPr>
        <w:t>Biology (Basel)</w:t>
      </w:r>
      <w:r>
        <w:t xml:space="preserve"> </w:t>
      </w:r>
      <w:r>
        <w:rPr>
          <w:b/>
          <w:bCs/>
        </w:rPr>
        <w:t>5</w:t>
      </w:r>
      <w:r>
        <w:t>, 3 (2016).</w:t>
      </w:r>
    </w:p>
    <w:p w14:paraId="16BAF009" w14:textId="77777777" w:rsidR="00D25646" w:rsidRDefault="00D25646" w:rsidP="00D25646">
      <w:pPr>
        <w:pStyle w:val="Bibliography"/>
      </w:pPr>
      <w:r>
        <w:t>26.</w:t>
      </w:r>
      <w:r>
        <w:tab/>
      </w:r>
      <w:proofErr w:type="spellStart"/>
      <w:r>
        <w:t>Pidsley</w:t>
      </w:r>
      <w:proofErr w:type="spellEnd"/>
      <w:r>
        <w:t xml:space="preserve">, R. </w:t>
      </w:r>
      <w:r>
        <w:rPr>
          <w:i/>
          <w:iCs/>
        </w:rPr>
        <w:t>et al.</w:t>
      </w:r>
      <w:r>
        <w:t xml:space="preserve"> Critical evaluation of the Illumina </w:t>
      </w:r>
      <w:proofErr w:type="spellStart"/>
      <w:r>
        <w:t>MethylationEPIC</w:t>
      </w:r>
      <w:proofErr w:type="spellEnd"/>
      <w:r>
        <w:t xml:space="preserve"> </w:t>
      </w:r>
      <w:proofErr w:type="spellStart"/>
      <w:r>
        <w:t>BeadChip</w:t>
      </w:r>
      <w:proofErr w:type="spellEnd"/>
      <w:r>
        <w:t xml:space="preserve"> microarray for whole-genome DNA methylation profiling. </w:t>
      </w:r>
      <w:r>
        <w:rPr>
          <w:i/>
          <w:iCs/>
        </w:rPr>
        <w:t>Genome Biology</w:t>
      </w:r>
      <w:r>
        <w:t xml:space="preserve"> </w:t>
      </w:r>
      <w:r>
        <w:rPr>
          <w:b/>
          <w:bCs/>
        </w:rPr>
        <w:t>17</w:t>
      </w:r>
      <w:r>
        <w:t>, 208 (2016).</w:t>
      </w:r>
    </w:p>
    <w:p w14:paraId="1C974357" w14:textId="77777777" w:rsidR="00D25646" w:rsidRDefault="00D25646" w:rsidP="00D25646">
      <w:pPr>
        <w:pStyle w:val="Bibliography"/>
      </w:pPr>
      <w:r>
        <w:t>27.</w:t>
      </w:r>
      <w:r>
        <w:tab/>
      </w:r>
      <w:proofErr w:type="spellStart"/>
      <w:r>
        <w:t>Ahn</w:t>
      </w:r>
      <w:proofErr w:type="spellEnd"/>
      <w:r>
        <w:t xml:space="preserve">, J., </w:t>
      </w:r>
      <w:proofErr w:type="spellStart"/>
      <w:r>
        <w:t>Heo</w:t>
      </w:r>
      <w:proofErr w:type="spellEnd"/>
      <w:r>
        <w:t xml:space="preserve">, S., Lee, J. &amp; Bang, D. Introduction to Single-Cell DNA Methylation Profiling Methods. </w:t>
      </w:r>
      <w:r>
        <w:rPr>
          <w:i/>
          <w:iCs/>
        </w:rPr>
        <w:t>Biomolecules</w:t>
      </w:r>
      <w:r>
        <w:t xml:space="preserve"> </w:t>
      </w:r>
      <w:r>
        <w:rPr>
          <w:b/>
          <w:bCs/>
        </w:rPr>
        <w:t>11</w:t>
      </w:r>
      <w:r>
        <w:t>, 1013 (2021).</w:t>
      </w:r>
    </w:p>
    <w:p w14:paraId="71FF31AD" w14:textId="77777777" w:rsidR="00D25646" w:rsidRDefault="00D25646" w:rsidP="00D25646">
      <w:pPr>
        <w:pStyle w:val="Bibliography"/>
      </w:pPr>
      <w:r>
        <w:t>28.</w:t>
      </w:r>
      <w:r>
        <w:tab/>
        <w:t xml:space="preserve">Zhou, L. </w:t>
      </w:r>
      <w:r>
        <w:rPr>
          <w:i/>
          <w:iCs/>
        </w:rPr>
        <w:t>et al.</w:t>
      </w:r>
      <w:r>
        <w:t xml:space="preserve"> Systematic evaluation of library preparation methods and sequencing platforms for high-throughput whole genome bisulfite sequencing. </w:t>
      </w:r>
      <w:r>
        <w:rPr>
          <w:i/>
          <w:iCs/>
        </w:rPr>
        <w:t>Sci Rep</w:t>
      </w:r>
      <w:r>
        <w:t xml:space="preserve"> </w:t>
      </w:r>
      <w:r>
        <w:rPr>
          <w:b/>
          <w:bCs/>
        </w:rPr>
        <w:t>9</w:t>
      </w:r>
      <w:r>
        <w:t>, 10383 (2019).</w:t>
      </w:r>
    </w:p>
    <w:p w14:paraId="6621A837" w14:textId="77777777" w:rsidR="00D25646" w:rsidRDefault="00D25646" w:rsidP="00D25646">
      <w:pPr>
        <w:pStyle w:val="Bibliography"/>
      </w:pPr>
      <w:r>
        <w:t>29.</w:t>
      </w:r>
      <w:r>
        <w:tab/>
        <w:t xml:space="preserve">Jindal, A., Gupta, P., </w:t>
      </w:r>
      <w:proofErr w:type="spellStart"/>
      <w:r>
        <w:t>Jayadeva</w:t>
      </w:r>
      <w:proofErr w:type="spellEnd"/>
      <w:r>
        <w:t xml:space="preserve"> &amp; Sengupta, D. Discovery of rare cells from voluminous single cell expression data. </w:t>
      </w:r>
      <w:r>
        <w:rPr>
          <w:i/>
          <w:iCs/>
        </w:rPr>
        <w:t xml:space="preserve">Nat </w:t>
      </w:r>
      <w:proofErr w:type="spellStart"/>
      <w:r>
        <w:rPr>
          <w:i/>
          <w:iCs/>
        </w:rPr>
        <w:t>Commun</w:t>
      </w:r>
      <w:proofErr w:type="spellEnd"/>
      <w:r>
        <w:t xml:space="preserve"> </w:t>
      </w:r>
      <w:r>
        <w:rPr>
          <w:b/>
          <w:bCs/>
        </w:rPr>
        <w:t>9</w:t>
      </w:r>
      <w:r>
        <w:t>, 4719 (2018).</w:t>
      </w:r>
    </w:p>
    <w:p w14:paraId="343F3540" w14:textId="77777777" w:rsidR="00D25646" w:rsidRDefault="00D25646" w:rsidP="00D25646">
      <w:pPr>
        <w:pStyle w:val="Bibliography"/>
      </w:pPr>
      <w:r>
        <w:t>30.</w:t>
      </w:r>
      <w:r>
        <w:tab/>
      </w:r>
      <w:proofErr w:type="spellStart"/>
      <w:r>
        <w:t>Böck</w:t>
      </w:r>
      <w:proofErr w:type="spellEnd"/>
      <w:r>
        <w:t xml:space="preserve">, J. </w:t>
      </w:r>
      <w:r>
        <w:rPr>
          <w:i/>
          <w:iCs/>
        </w:rPr>
        <w:t>et al.</w:t>
      </w:r>
      <w:r>
        <w:t xml:space="preserve"> Single CpG hypermethylation, allele methylation errors, and decreased expression of multiple tumor suppressor genes in normal body cells of mutation‐negative early‐onset and high‐risk breast cancer patients. </w:t>
      </w:r>
      <w:r>
        <w:rPr>
          <w:i/>
          <w:iCs/>
        </w:rPr>
        <w:t>Int J Cancer</w:t>
      </w:r>
      <w:r>
        <w:t xml:space="preserve"> </w:t>
      </w:r>
      <w:r>
        <w:rPr>
          <w:b/>
          <w:bCs/>
        </w:rPr>
        <w:t>143</w:t>
      </w:r>
      <w:r>
        <w:t>, 1416–1425 (2018).</w:t>
      </w:r>
    </w:p>
    <w:p w14:paraId="77EAA7F8" w14:textId="77777777" w:rsidR="00D25646" w:rsidRDefault="00D25646" w:rsidP="00D25646">
      <w:pPr>
        <w:pStyle w:val="Bibliography"/>
      </w:pPr>
      <w:r>
        <w:t>31.</w:t>
      </w:r>
      <w:r>
        <w:tab/>
        <w:t xml:space="preserve">Smallwood, S. A. </w:t>
      </w:r>
      <w:r>
        <w:rPr>
          <w:i/>
          <w:iCs/>
        </w:rPr>
        <w:t>et al.</w:t>
      </w:r>
      <w:r>
        <w:t xml:space="preserve"> Single-Cell Genome-Wide Bisulfite Sequencing for Assessing Epigenetic Heterogeneity. </w:t>
      </w:r>
      <w:r>
        <w:rPr>
          <w:i/>
          <w:iCs/>
        </w:rPr>
        <w:t>Nat Methods</w:t>
      </w:r>
      <w:r>
        <w:t xml:space="preserve"> </w:t>
      </w:r>
      <w:r>
        <w:rPr>
          <w:b/>
          <w:bCs/>
        </w:rPr>
        <w:t>11</w:t>
      </w:r>
      <w:r>
        <w:t>, 817–820 (2014).</w:t>
      </w:r>
    </w:p>
    <w:p w14:paraId="003ADF7E" w14:textId="77777777" w:rsidR="00D25646" w:rsidRDefault="00D25646" w:rsidP="00D25646">
      <w:pPr>
        <w:pStyle w:val="Bibliography"/>
      </w:pPr>
      <w:r>
        <w:t>32.</w:t>
      </w:r>
      <w:r>
        <w:tab/>
      </w:r>
      <w:proofErr w:type="spellStart"/>
      <w:r>
        <w:t>Lähnemann</w:t>
      </w:r>
      <w:proofErr w:type="spellEnd"/>
      <w:r>
        <w:t xml:space="preserve">, D. </w:t>
      </w:r>
      <w:r>
        <w:rPr>
          <w:i/>
          <w:iCs/>
        </w:rPr>
        <w:t>et al.</w:t>
      </w:r>
      <w:r>
        <w:t xml:space="preserve"> Eleven grand challenges in single-cell data science. </w:t>
      </w:r>
      <w:r>
        <w:rPr>
          <w:i/>
          <w:iCs/>
        </w:rPr>
        <w:t>Genome Biology</w:t>
      </w:r>
      <w:r>
        <w:t xml:space="preserve"> </w:t>
      </w:r>
      <w:r>
        <w:rPr>
          <w:b/>
          <w:bCs/>
        </w:rPr>
        <w:t>21</w:t>
      </w:r>
      <w:r>
        <w:t>, 31 (2020).</w:t>
      </w:r>
    </w:p>
    <w:p w14:paraId="6D9C84C4" w14:textId="77777777" w:rsidR="00D25646" w:rsidRDefault="00D25646" w:rsidP="00D25646">
      <w:pPr>
        <w:pStyle w:val="Bibliography"/>
      </w:pPr>
      <w:r>
        <w:t>33.</w:t>
      </w:r>
      <w:r>
        <w:tab/>
        <w:t xml:space="preserve">Souza, C. P. E. de </w:t>
      </w:r>
      <w:r>
        <w:rPr>
          <w:i/>
          <w:iCs/>
        </w:rPr>
        <w:t>et al.</w:t>
      </w:r>
      <w:r>
        <w:t xml:space="preserve"> </w:t>
      </w:r>
      <w:proofErr w:type="spellStart"/>
      <w:r>
        <w:t>Epiclomal</w:t>
      </w:r>
      <w:proofErr w:type="spellEnd"/>
      <w:r>
        <w:t xml:space="preserve">: Probabilistic clustering of sparse single-cell DNA methylation data. </w:t>
      </w:r>
      <w:r>
        <w:rPr>
          <w:i/>
          <w:iCs/>
        </w:rPr>
        <w:t>PLOS Computational Biology</w:t>
      </w:r>
      <w:r>
        <w:t xml:space="preserve"> </w:t>
      </w:r>
      <w:r>
        <w:rPr>
          <w:b/>
          <w:bCs/>
        </w:rPr>
        <w:t>16</w:t>
      </w:r>
      <w:r>
        <w:t>, e1008270 (2020).</w:t>
      </w:r>
    </w:p>
    <w:p w14:paraId="289E428D" w14:textId="77777777" w:rsidR="00D25646" w:rsidRDefault="00D25646" w:rsidP="00D25646">
      <w:pPr>
        <w:pStyle w:val="Bibliography"/>
      </w:pPr>
      <w:r>
        <w:t>34.</w:t>
      </w:r>
      <w:r>
        <w:tab/>
      </w:r>
      <w:proofErr w:type="spellStart"/>
      <w:r>
        <w:t>Methrix</w:t>
      </w:r>
      <w:proofErr w:type="spellEnd"/>
      <w:r>
        <w:t xml:space="preserve">: </w:t>
      </w:r>
      <w:proofErr w:type="gramStart"/>
      <w:r>
        <w:t>an</w:t>
      </w:r>
      <w:proofErr w:type="gramEnd"/>
      <w:r>
        <w:t xml:space="preserve"> R/Bioconductor package for systematic aggregation and analysis of bisulfite sequencing data | Bioinformatics | Oxford Academic. https://academic.oup.com/bioinformatics/article/36/22-23/5524/6042753.</w:t>
      </w:r>
    </w:p>
    <w:p w14:paraId="5A6BD9F0" w14:textId="77777777" w:rsidR="00D25646" w:rsidRDefault="00D25646" w:rsidP="00D25646">
      <w:pPr>
        <w:pStyle w:val="Bibliography"/>
      </w:pPr>
      <w:r w:rsidRPr="00D25646">
        <w:rPr>
          <w:lang w:val="sv-SE"/>
        </w:rPr>
        <w:lastRenderedPageBreak/>
        <w:t>35.</w:t>
      </w:r>
      <w:r w:rsidRPr="00D25646">
        <w:rPr>
          <w:lang w:val="sv-SE"/>
        </w:rPr>
        <w:tab/>
        <w:t xml:space="preserve">Amezquita, R. A. </w:t>
      </w:r>
      <w:r w:rsidRPr="00D25646">
        <w:rPr>
          <w:i/>
          <w:iCs/>
          <w:lang w:val="sv-SE"/>
        </w:rPr>
        <w:t>et al.</w:t>
      </w:r>
      <w:r w:rsidRPr="00D25646">
        <w:rPr>
          <w:lang w:val="sv-SE"/>
        </w:rPr>
        <w:t xml:space="preserve"> </w:t>
      </w:r>
      <w:r>
        <w:t xml:space="preserve">Orchestrating single-cell analysis with Bioconductor. </w:t>
      </w:r>
      <w:r>
        <w:rPr>
          <w:i/>
          <w:iCs/>
        </w:rPr>
        <w:t>Nat Methods</w:t>
      </w:r>
      <w:r>
        <w:t xml:space="preserve"> </w:t>
      </w:r>
      <w:r>
        <w:rPr>
          <w:b/>
          <w:bCs/>
        </w:rPr>
        <w:t>17</w:t>
      </w:r>
      <w:r>
        <w:t>, 137–145 (2020).</w:t>
      </w:r>
    </w:p>
    <w:p w14:paraId="7694A74C" w14:textId="77777777" w:rsidR="00D25646" w:rsidRDefault="00D25646" w:rsidP="00D25646">
      <w:pPr>
        <w:pStyle w:val="Bibliography"/>
      </w:pPr>
      <w:r>
        <w:t>36.</w:t>
      </w:r>
      <w:r>
        <w:tab/>
      </w:r>
      <w:proofErr w:type="spellStart"/>
      <w:r>
        <w:t>Dowle</w:t>
      </w:r>
      <w:proofErr w:type="spellEnd"/>
      <w:r>
        <w:t xml:space="preserve">, M. </w:t>
      </w:r>
      <w:r>
        <w:rPr>
          <w:i/>
          <w:iCs/>
        </w:rPr>
        <w:t>et al.</w:t>
      </w:r>
      <w:r>
        <w:t xml:space="preserve"> </w:t>
      </w:r>
      <w:proofErr w:type="spellStart"/>
      <w:proofErr w:type="gramStart"/>
      <w:r>
        <w:rPr>
          <w:i/>
          <w:iCs/>
        </w:rPr>
        <w:t>data.table</w:t>
      </w:r>
      <w:proofErr w:type="spellEnd"/>
      <w:proofErr w:type="gramEnd"/>
      <w:r>
        <w:rPr>
          <w:i/>
          <w:iCs/>
        </w:rPr>
        <w:t>: Extension of ‘</w:t>
      </w:r>
      <w:proofErr w:type="spellStart"/>
      <w:r>
        <w:rPr>
          <w:i/>
          <w:iCs/>
        </w:rPr>
        <w:t>data.frame</w:t>
      </w:r>
      <w:proofErr w:type="spellEnd"/>
      <w:r>
        <w:rPr>
          <w:i/>
          <w:iCs/>
        </w:rPr>
        <w:t>’</w:t>
      </w:r>
      <w:r>
        <w:t>. (2021).</w:t>
      </w:r>
    </w:p>
    <w:p w14:paraId="3FE30A04" w14:textId="77777777" w:rsidR="00D25646" w:rsidRDefault="00D25646" w:rsidP="00D25646">
      <w:pPr>
        <w:pStyle w:val="Bibliography"/>
      </w:pPr>
      <w:r>
        <w:t>37.</w:t>
      </w:r>
      <w:r>
        <w:tab/>
        <w:t xml:space="preserve">Hickey, P., </w:t>
      </w:r>
      <w:proofErr w:type="spellStart"/>
      <w:r>
        <w:t>Pagès</w:t>
      </w:r>
      <w:proofErr w:type="spellEnd"/>
      <w:r>
        <w:t xml:space="preserve">, H. &amp; </w:t>
      </w:r>
      <w:proofErr w:type="spellStart"/>
      <w:r>
        <w:t>Lun</w:t>
      </w:r>
      <w:proofErr w:type="spellEnd"/>
      <w:r>
        <w:t xml:space="preserve">, A. </w:t>
      </w:r>
      <w:proofErr w:type="spellStart"/>
      <w:r>
        <w:rPr>
          <w:i/>
          <w:iCs/>
        </w:rPr>
        <w:t>DelayedMatrixStats</w:t>
      </w:r>
      <w:proofErr w:type="spellEnd"/>
      <w:r>
        <w:rPr>
          <w:i/>
          <w:iCs/>
        </w:rPr>
        <w:t>: Functions that Apply to Rows and Columns of ‘</w:t>
      </w:r>
      <w:proofErr w:type="spellStart"/>
      <w:r>
        <w:rPr>
          <w:i/>
          <w:iCs/>
        </w:rPr>
        <w:t>DelayedMatrix</w:t>
      </w:r>
      <w:proofErr w:type="spellEnd"/>
      <w:r>
        <w:rPr>
          <w:i/>
          <w:iCs/>
        </w:rPr>
        <w:t>’ Objects</w:t>
      </w:r>
      <w:r>
        <w:t xml:space="preserve">. (Bioconductor version: Release (3.14), 2021). </w:t>
      </w:r>
      <w:proofErr w:type="gramStart"/>
      <w:r>
        <w:t>doi:10.18129/B9.bioc.DelayedMatrixStats</w:t>
      </w:r>
      <w:proofErr w:type="gramEnd"/>
      <w:r>
        <w:t>.</w:t>
      </w:r>
    </w:p>
    <w:p w14:paraId="04041B97" w14:textId="77777777" w:rsidR="00D25646" w:rsidRDefault="00D25646" w:rsidP="00D25646">
      <w:pPr>
        <w:pStyle w:val="Bibliography"/>
      </w:pPr>
      <w:r>
        <w:t>38.</w:t>
      </w:r>
      <w:r>
        <w:tab/>
        <w:t xml:space="preserve">Chambers, J. M. Object-Oriented Programming, Functional Programming and R. </w:t>
      </w:r>
      <w:r>
        <w:rPr>
          <w:i/>
          <w:iCs/>
        </w:rPr>
        <w:t>Statist. Sci.</w:t>
      </w:r>
      <w:r>
        <w:t xml:space="preserve"> </w:t>
      </w:r>
      <w:r>
        <w:rPr>
          <w:b/>
          <w:bCs/>
        </w:rPr>
        <w:t>29</w:t>
      </w:r>
      <w:r>
        <w:t>, (2014).</w:t>
      </w:r>
    </w:p>
    <w:p w14:paraId="2CA3250E" w14:textId="77777777" w:rsidR="00D25646" w:rsidRDefault="00D25646" w:rsidP="00D25646">
      <w:pPr>
        <w:pStyle w:val="Bibliography"/>
      </w:pPr>
      <w:r>
        <w:t>39.</w:t>
      </w:r>
      <w:r>
        <w:tab/>
        <w:t xml:space="preserve">Krueger, F. &amp; Andrews, S. R. </w:t>
      </w:r>
      <w:proofErr w:type="spellStart"/>
      <w:r>
        <w:t>Bismark</w:t>
      </w:r>
      <w:proofErr w:type="spellEnd"/>
      <w:r>
        <w:t xml:space="preserve">: a flexible aligner and methylation caller for Bisulfite-Seq applications. </w:t>
      </w:r>
      <w:r>
        <w:rPr>
          <w:i/>
          <w:iCs/>
        </w:rPr>
        <w:t>Bioinformatics</w:t>
      </w:r>
      <w:r>
        <w:t xml:space="preserve"> </w:t>
      </w:r>
      <w:r>
        <w:rPr>
          <w:b/>
          <w:bCs/>
        </w:rPr>
        <w:t>27</w:t>
      </w:r>
      <w:r>
        <w:t>, 1571–1572 (2011).</w:t>
      </w:r>
    </w:p>
    <w:p w14:paraId="09D16294" w14:textId="77777777" w:rsidR="00D25646" w:rsidRDefault="00D25646" w:rsidP="00D25646">
      <w:pPr>
        <w:pStyle w:val="Bibliography"/>
      </w:pPr>
      <w:r>
        <w:t>40.</w:t>
      </w:r>
      <w:r>
        <w:tab/>
        <w:t xml:space="preserve">Ryan, D. </w:t>
      </w:r>
      <w:proofErr w:type="spellStart"/>
      <w:r>
        <w:rPr>
          <w:i/>
          <w:iCs/>
        </w:rPr>
        <w:t>MethylDackel</w:t>
      </w:r>
      <w:proofErr w:type="spellEnd"/>
      <w:r>
        <w:rPr>
          <w:i/>
          <w:iCs/>
        </w:rPr>
        <w:t xml:space="preserve"> - A (mostly) universal methylation extractor for BS-seq experiments.</w:t>
      </w:r>
      <w:r>
        <w:t xml:space="preserve"> (2021).</w:t>
      </w:r>
    </w:p>
    <w:p w14:paraId="40BF8F19" w14:textId="77777777" w:rsidR="00D25646" w:rsidRDefault="00D25646" w:rsidP="00D25646">
      <w:pPr>
        <w:pStyle w:val="Bibliography"/>
      </w:pPr>
      <w:r>
        <w:t>41.</w:t>
      </w:r>
      <w:r>
        <w:tab/>
      </w:r>
      <w:proofErr w:type="spellStart"/>
      <w:r>
        <w:t>Hovestadt</w:t>
      </w:r>
      <w:proofErr w:type="spellEnd"/>
      <w:r>
        <w:t xml:space="preserve">, V. </w:t>
      </w:r>
      <w:r>
        <w:rPr>
          <w:i/>
          <w:iCs/>
        </w:rPr>
        <w:t>et al.</w:t>
      </w:r>
      <w:r>
        <w:t xml:space="preserve"> Decoding the regulatory landscape of medulloblastoma using DNA methylation sequencing. </w:t>
      </w:r>
      <w:r>
        <w:rPr>
          <w:i/>
          <w:iCs/>
        </w:rPr>
        <w:t>Nature</w:t>
      </w:r>
      <w:r>
        <w:t xml:space="preserve"> </w:t>
      </w:r>
      <w:r>
        <w:rPr>
          <w:b/>
          <w:bCs/>
        </w:rPr>
        <w:t>510</w:t>
      </w:r>
      <w:r>
        <w:t>, 537–541 (2014).</w:t>
      </w:r>
    </w:p>
    <w:p w14:paraId="0FE188ED" w14:textId="77777777" w:rsidR="00D25646" w:rsidRDefault="00D25646" w:rsidP="00D25646">
      <w:pPr>
        <w:pStyle w:val="Bibliography"/>
      </w:pPr>
      <w:r>
        <w:t>42.</w:t>
      </w:r>
      <w:r>
        <w:tab/>
        <w:t>Bis-SNP: Combined DNA methylation and SNP calling for Bisulfite-seq data | Genome Biology | Full Text. https://genomebiology.biomedcentral.com/articles/10.1186/gb-2012-13-7-r61.</w:t>
      </w:r>
    </w:p>
    <w:p w14:paraId="5A4EB394" w14:textId="77777777" w:rsidR="00D25646" w:rsidRDefault="00D25646" w:rsidP="00D25646">
      <w:pPr>
        <w:pStyle w:val="Bibliography"/>
      </w:pPr>
      <w:r>
        <w:t>43.</w:t>
      </w:r>
      <w:r>
        <w:tab/>
        <w:t xml:space="preserve">Guo, W. </w:t>
      </w:r>
      <w:r>
        <w:rPr>
          <w:i/>
          <w:iCs/>
        </w:rPr>
        <w:t>et al.</w:t>
      </w:r>
      <w:r>
        <w:t xml:space="preserve"> BS-Seeker2: a versatile aligning pipeline for bisulfite sequencing data. </w:t>
      </w:r>
      <w:r>
        <w:rPr>
          <w:i/>
          <w:iCs/>
        </w:rPr>
        <w:t>BMC Genomics</w:t>
      </w:r>
      <w:r>
        <w:t xml:space="preserve"> </w:t>
      </w:r>
      <w:r>
        <w:rPr>
          <w:b/>
          <w:bCs/>
        </w:rPr>
        <w:t>14</w:t>
      </w:r>
      <w:r>
        <w:t>, 774 (2013).</w:t>
      </w:r>
    </w:p>
    <w:p w14:paraId="184C198C" w14:textId="77777777" w:rsidR="00D25646" w:rsidRDefault="00D25646" w:rsidP="00D25646">
      <w:pPr>
        <w:pStyle w:val="Bibliography"/>
      </w:pPr>
      <w:r>
        <w:t>44.</w:t>
      </w:r>
      <w:r>
        <w:tab/>
      </w:r>
      <w:proofErr w:type="spellStart"/>
      <w:r>
        <w:t>Pagès</w:t>
      </w:r>
      <w:proofErr w:type="spellEnd"/>
      <w:r>
        <w:t xml:space="preserve">, H. </w:t>
      </w:r>
      <w:r>
        <w:rPr>
          <w:i/>
          <w:iCs/>
        </w:rPr>
        <w:t xml:space="preserve">HDF5Array: HDF5 backend for </w:t>
      </w:r>
      <w:proofErr w:type="spellStart"/>
      <w:r>
        <w:rPr>
          <w:i/>
          <w:iCs/>
        </w:rPr>
        <w:t>DelayedArray</w:t>
      </w:r>
      <w:proofErr w:type="spellEnd"/>
      <w:r>
        <w:rPr>
          <w:i/>
          <w:iCs/>
        </w:rPr>
        <w:t xml:space="preserve"> objects</w:t>
      </w:r>
      <w:r>
        <w:t xml:space="preserve">. (Bioconductor version: Release (3.14), 2021). </w:t>
      </w:r>
      <w:proofErr w:type="gramStart"/>
      <w:r>
        <w:t>doi:10.18129/B9.bioc.HDF5Array</w:t>
      </w:r>
      <w:proofErr w:type="gramEnd"/>
      <w:r>
        <w:t>.</w:t>
      </w:r>
    </w:p>
    <w:p w14:paraId="3A7CCF19" w14:textId="77777777" w:rsidR="00D25646" w:rsidRDefault="00D25646" w:rsidP="00D25646">
      <w:pPr>
        <w:pStyle w:val="Bibliography"/>
      </w:pPr>
      <w:r>
        <w:t>45.</w:t>
      </w:r>
      <w:r>
        <w:tab/>
        <w:t xml:space="preserve">Lawrence, M. </w:t>
      </w:r>
      <w:r>
        <w:rPr>
          <w:i/>
          <w:iCs/>
        </w:rPr>
        <w:t>et al.</w:t>
      </w:r>
      <w:r>
        <w:t xml:space="preserve"> Software for Computing and Annotating Genomic Ranges. </w:t>
      </w:r>
      <w:r>
        <w:rPr>
          <w:i/>
          <w:iCs/>
        </w:rPr>
        <w:t>PLOS Computational Biology</w:t>
      </w:r>
      <w:r>
        <w:t xml:space="preserve"> </w:t>
      </w:r>
      <w:r>
        <w:rPr>
          <w:b/>
          <w:bCs/>
        </w:rPr>
        <w:t>9</w:t>
      </w:r>
      <w:r>
        <w:t>, e1003118 (2013).</w:t>
      </w:r>
    </w:p>
    <w:p w14:paraId="6121D79C" w14:textId="77777777" w:rsidR="00D25646" w:rsidRDefault="00D25646" w:rsidP="00D25646">
      <w:pPr>
        <w:pStyle w:val="Bibliography"/>
      </w:pPr>
      <w:r>
        <w:t>46.</w:t>
      </w:r>
      <w:r>
        <w:tab/>
        <w:t xml:space="preserve">McCarthy, D. J., Campbell, K. R., </w:t>
      </w:r>
      <w:proofErr w:type="spellStart"/>
      <w:r>
        <w:t>Lun</w:t>
      </w:r>
      <w:proofErr w:type="spellEnd"/>
      <w:r>
        <w:t xml:space="preserve">, A. T. L. &amp; Wills, Q. F. </w:t>
      </w:r>
      <w:proofErr w:type="spellStart"/>
      <w:r>
        <w:t>Scater</w:t>
      </w:r>
      <w:proofErr w:type="spellEnd"/>
      <w:r>
        <w:t xml:space="preserve">: pre-processing, quality control, </w:t>
      </w:r>
      <w:proofErr w:type="gramStart"/>
      <w:r>
        <w:t>normalization</w:t>
      </w:r>
      <w:proofErr w:type="gramEnd"/>
      <w:r>
        <w:t xml:space="preserve"> and visualization of single-cell RNA-seq data in R. </w:t>
      </w:r>
      <w:r>
        <w:rPr>
          <w:i/>
          <w:iCs/>
        </w:rPr>
        <w:t>Bioinformatics</w:t>
      </w:r>
      <w:r>
        <w:t xml:space="preserve"> </w:t>
      </w:r>
      <w:r>
        <w:rPr>
          <w:b/>
          <w:bCs/>
        </w:rPr>
        <w:t>33</w:t>
      </w:r>
      <w:r>
        <w:t>, 1179–1186 (2017).</w:t>
      </w:r>
    </w:p>
    <w:p w14:paraId="6A595A3B" w14:textId="77777777" w:rsidR="00D25646" w:rsidRDefault="00D25646" w:rsidP="00D25646">
      <w:pPr>
        <w:pStyle w:val="Bibliography"/>
      </w:pPr>
      <w:r>
        <w:lastRenderedPageBreak/>
        <w:t>47.</w:t>
      </w:r>
      <w:r>
        <w:tab/>
      </w:r>
      <w:proofErr w:type="spellStart"/>
      <w:r>
        <w:t>Lun</w:t>
      </w:r>
      <w:proofErr w:type="spellEnd"/>
      <w:r>
        <w:t xml:space="preserve">, A., Bach, K., Kim, J. K. &amp; </w:t>
      </w:r>
      <w:proofErr w:type="spellStart"/>
      <w:r>
        <w:t>Scialdone</w:t>
      </w:r>
      <w:proofErr w:type="spellEnd"/>
      <w:r>
        <w:t xml:space="preserve">, A. </w:t>
      </w:r>
      <w:r>
        <w:rPr>
          <w:i/>
          <w:iCs/>
        </w:rPr>
        <w:t>scran: Methods for Single-Cell RNA-Seq Data Analysis</w:t>
      </w:r>
      <w:r>
        <w:t xml:space="preserve">. (Bioconductor version: Release (3.14), 2021). </w:t>
      </w:r>
      <w:proofErr w:type="gramStart"/>
      <w:r>
        <w:t>doi:10.18129/B9.bioc.scran</w:t>
      </w:r>
      <w:proofErr w:type="gramEnd"/>
      <w:r>
        <w:t>.</w:t>
      </w:r>
    </w:p>
    <w:p w14:paraId="00E76C1E" w14:textId="77777777" w:rsidR="00D25646" w:rsidRDefault="00D25646" w:rsidP="00D25646">
      <w:pPr>
        <w:pStyle w:val="Bibliography"/>
      </w:pPr>
      <w:r>
        <w:t>48.</w:t>
      </w:r>
      <w:r>
        <w:tab/>
        <w:t xml:space="preserve">Hastie, T., </w:t>
      </w:r>
      <w:proofErr w:type="spellStart"/>
      <w:r>
        <w:t>Tibshirani</w:t>
      </w:r>
      <w:proofErr w:type="spellEnd"/>
      <w:r>
        <w:t xml:space="preserve">, R., Narasimhan, B. &amp; Chu, G. </w:t>
      </w:r>
      <w:proofErr w:type="gramStart"/>
      <w:r>
        <w:rPr>
          <w:i/>
          <w:iCs/>
        </w:rPr>
        <w:t>impute:</w:t>
      </w:r>
      <w:proofErr w:type="gramEnd"/>
      <w:r>
        <w:rPr>
          <w:i/>
          <w:iCs/>
        </w:rPr>
        <w:t xml:space="preserve"> impute: Imputation for microarray data</w:t>
      </w:r>
      <w:r>
        <w:t xml:space="preserve">. (Bioconductor version: Release (3.14), 2021). </w:t>
      </w:r>
      <w:proofErr w:type="gramStart"/>
      <w:r>
        <w:t>doi:10.18129/B9.bioc.impute</w:t>
      </w:r>
      <w:proofErr w:type="gramEnd"/>
      <w:r>
        <w:t>.</w:t>
      </w:r>
    </w:p>
    <w:p w14:paraId="492B76D7" w14:textId="77777777" w:rsidR="00D25646" w:rsidRDefault="00D25646" w:rsidP="00D25646">
      <w:pPr>
        <w:pStyle w:val="Bibliography"/>
      </w:pPr>
      <w:r>
        <w:t>49.</w:t>
      </w:r>
      <w:r>
        <w:tab/>
      </w:r>
      <w:proofErr w:type="spellStart"/>
      <w:r>
        <w:t>Husson</w:t>
      </w:r>
      <w:proofErr w:type="spellEnd"/>
      <w:r>
        <w:t xml:space="preserve">, F. &amp; </w:t>
      </w:r>
      <w:proofErr w:type="spellStart"/>
      <w:r>
        <w:t>Josse</w:t>
      </w:r>
      <w:proofErr w:type="spellEnd"/>
      <w:r>
        <w:t xml:space="preserve">, J. </w:t>
      </w:r>
      <w:proofErr w:type="spellStart"/>
      <w:r>
        <w:rPr>
          <w:i/>
          <w:iCs/>
        </w:rPr>
        <w:t>missMDA</w:t>
      </w:r>
      <w:proofErr w:type="spellEnd"/>
      <w:r>
        <w:rPr>
          <w:i/>
          <w:iCs/>
        </w:rPr>
        <w:t>: Handling Missing Values with Multivariate Data Analysis</w:t>
      </w:r>
      <w:r>
        <w:t>. (2020).</w:t>
      </w:r>
    </w:p>
    <w:p w14:paraId="237AFBF0" w14:textId="77777777" w:rsidR="00D25646" w:rsidRDefault="00D25646" w:rsidP="00D25646">
      <w:pPr>
        <w:pStyle w:val="Bibliography"/>
      </w:pPr>
      <w:r>
        <w:t>50.</w:t>
      </w:r>
      <w:r>
        <w:tab/>
      </w:r>
      <w:proofErr w:type="spellStart"/>
      <w:r>
        <w:t>Stekhoven</w:t>
      </w:r>
      <w:proofErr w:type="spellEnd"/>
      <w:r>
        <w:t xml:space="preserve">, D. J. </w:t>
      </w:r>
      <w:proofErr w:type="spellStart"/>
      <w:r>
        <w:rPr>
          <w:i/>
          <w:iCs/>
        </w:rPr>
        <w:t>missForest</w:t>
      </w:r>
      <w:proofErr w:type="spellEnd"/>
      <w:r>
        <w:rPr>
          <w:i/>
          <w:iCs/>
        </w:rPr>
        <w:t>: Nonparametric Missing Value Imputation using Random Forest</w:t>
      </w:r>
      <w:r>
        <w:t>. (2013).</w:t>
      </w:r>
    </w:p>
    <w:p w14:paraId="401FDF5C" w14:textId="77777777" w:rsidR="00D25646" w:rsidRDefault="00D25646" w:rsidP="00D25646">
      <w:pPr>
        <w:pStyle w:val="Bibliography"/>
      </w:pPr>
      <w:r>
        <w:t>51.</w:t>
      </w:r>
      <w:r>
        <w:tab/>
        <w:t xml:space="preserve">Ding, B., Gentleman, R. &amp; Carey, V. </w:t>
      </w:r>
      <w:proofErr w:type="spellStart"/>
      <w:r>
        <w:rPr>
          <w:i/>
          <w:iCs/>
        </w:rPr>
        <w:t>bioDist</w:t>
      </w:r>
      <w:proofErr w:type="spellEnd"/>
      <w:r>
        <w:rPr>
          <w:i/>
          <w:iCs/>
        </w:rPr>
        <w:t>: Different distance measures</w:t>
      </w:r>
      <w:r>
        <w:t xml:space="preserve">. (Bioconductor version: Release (3.14), 2021). </w:t>
      </w:r>
      <w:proofErr w:type="gramStart"/>
      <w:r>
        <w:t>doi:10.18129/B9.bioc.bioDist</w:t>
      </w:r>
      <w:proofErr w:type="gramEnd"/>
      <w:r>
        <w:t>.</w:t>
      </w:r>
    </w:p>
    <w:p w14:paraId="21C8969A" w14:textId="77777777" w:rsidR="00D25646" w:rsidRDefault="00D25646" w:rsidP="00D25646">
      <w:pPr>
        <w:pStyle w:val="Bibliography"/>
      </w:pPr>
      <w:r>
        <w:t>52.</w:t>
      </w:r>
      <w:r>
        <w:tab/>
        <w:t xml:space="preserve">Fraley, C., Raftery, A. E., </w:t>
      </w:r>
      <w:proofErr w:type="spellStart"/>
      <w:r>
        <w:t>Scrucca</w:t>
      </w:r>
      <w:proofErr w:type="spellEnd"/>
      <w:r>
        <w:t xml:space="preserve">, L., Murphy, T. B. &amp; Fop, M. </w:t>
      </w:r>
      <w:proofErr w:type="spellStart"/>
      <w:r>
        <w:rPr>
          <w:i/>
          <w:iCs/>
        </w:rPr>
        <w:t>mclust</w:t>
      </w:r>
      <w:proofErr w:type="spellEnd"/>
      <w:r>
        <w:rPr>
          <w:i/>
          <w:iCs/>
        </w:rPr>
        <w:t>: Gaussian Mixture Modelling for Model-Based Clustering, Classification, and Density Estimation</w:t>
      </w:r>
      <w:r>
        <w:t>. (2020).</w:t>
      </w:r>
    </w:p>
    <w:p w14:paraId="2746650B" w14:textId="77777777" w:rsidR="00D25646" w:rsidRDefault="00D25646" w:rsidP="00D25646">
      <w:pPr>
        <w:pStyle w:val="Bibliography"/>
      </w:pPr>
      <w:r>
        <w:t>53.</w:t>
      </w:r>
      <w:r>
        <w:tab/>
        <w:t xml:space="preserve">Konopka, T. </w:t>
      </w:r>
      <w:proofErr w:type="spellStart"/>
      <w:r>
        <w:rPr>
          <w:i/>
          <w:iCs/>
        </w:rPr>
        <w:t>umap</w:t>
      </w:r>
      <w:proofErr w:type="spellEnd"/>
      <w:r>
        <w:rPr>
          <w:i/>
          <w:iCs/>
        </w:rPr>
        <w:t>: Uniform Manifold Approximation and Projection</w:t>
      </w:r>
      <w:r>
        <w:t>. (2020).</w:t>
      </w:r>
    </w:p>
    <w:p w14:paraId="529F1B54" w14:textId="77777777" w:rsidR="00D25646" w:rsidRDefault="00D25646" w:rsidP="00D25646">
      <w:pPr>
        <w:pStyle w:val="Bibliography"/>
      </w:pPr>
      <w:r>
        <w:t>54.</w:t>
      </w:r>
      <w:r>
        <w:tab/>
        <w:t xml:space="preserve">Donaldson, J. </w:t>
      </w:r>
      <w:proofErr w:type="spellStart"/>
      <w:r>
        <w:rPr>
          <w:i/>
          <w:iCs/>
        </w:rPr>
        <w:t>tsne</w:t>
      </w:r>
      <w:proofErr w:type="spellEnd"/>
      <w:r>
        <w:rPr>
          <w:i/>
          <w:iCs/>
        </w:rPr>
        <w:t>: T-Distributed Stochastic Neighbor Embedding for R (t-SNE)</w:t>
      </w:r>
      <w:r>
        <w:t>. (2016).</w:t>
      </w:r>
    </w:p>
    <w:p w14:paraId="3CE85888" w14:textId="77777777" w:rsidR="00D25646" w:rsidRDefault="00D25646" w:rsidP="00D25646">
      <w:pPr>
        <w:pStyle w:val="Bibliography"/>
      </w:pPr>
      <w:r>
        <w:t>55.</w:t>
      </w:r>
      <w:r>
        <w:tab/>
        <w:t>CRAN - Package ggplot2. https://cran.r-project.org/web/packages/ggplot2/index.html.</w:t>
      </w:r>
    </w:p>
    <w:p w14:paraId="38992C47" w14:textId="77777777" w:rsidR="00D25646" w:rsidRDefault="00D25646" w:rsidP="00D25646">
      <w:pPr>
        <w:pStyle w:val="Bibliography"/>
      </w:pPr>
      <w:r>
        <w:t>56.</w:t>
      </w:r>
      <w:r>
        <w:tab/>
        <w:t>Team, R. C. &amp; others. R: A language and environment for statistical computing. (2013).</w:t>
      </w:r>
    </w:p>
    <w:p w14:paraId="67447595" w14:textId="77777777" w:rsidR="00D25646" w:rsidRDefault="00D25646" w:rsidP="00D25646">
      <w:pPr>
        <w:pStyle w:val="Bibliography"/>
      </w:pPr>
      <w:r>
        <w:t>57.</w:t>
      </w:r>
      <w:r>
        <w:tab/>
      </w:r>
      <w:proofErr w:type="spellStart"/>
      <w:r>
        <w:t>Wallig</w:t>
      </w:r>
      <w:proofErr w:type="spellEnd"/>
      <w:r>
        <w:t xml:space="preserve">, M., Corporation, M., Weston, S. &amp; Tenenbaum, D. </w:t>
      </w:r>
      <w:proofErr w:type="spellStart"/>
      <w:r>
        <w:rPr>
          <w:i/>
          <w:iCs/>
        </w:rPr>
        <w:t>doParallel</w:t>
      </w:r>
      <w:proofErr w:type="spellEnd"/>
      <w:r>
        <w:rPr>
          <w:i/>
          <w:iCs/>
        </w:rPr>
        <w:t>: Foreach Parallel Adaptor for the ‘parallel’ Package</w:t>
      </w:r>
      <w:r>
        <w:t>. (2020).</w:t>
      </w:r>
    </w:p>
    <w:p w14:paraId="485FD482" w14:textId="77777777" w:rsidR="00D25646" w:rsidRDefault="00D25646" w:rsidP="00D25646">
      <w:pPr>
        <w:pStyle w:val="Bibliography"/>
      </w:pPr>
      <w:r>
        <w:t>58.</w:t>
      </w:r>
      <w:r>
        <w:tab/>
      </w:r>
      <w:proofErr w:type="spellStart"/>
      <w:r>
        <w:t>Reinius</w:t>
      </w:r>
      <w:proofErr w:type="spellEnd"/>
      <w:r>
        <w:t xml:space="preserve">, L. E. </w:t>
      </w:r>
      <w:r>
        <w:rPr>
          <w:i/>
          <w:iCs/>
        </w:rPr>
        <w:t>et al.</w:t>
      </w:r>
      <w:r>
        <w:t xml:space="preserve"> Differential DNA methylation in purified human blood cells: implications for cell lineage and studies on disease susceptibility. </w:t>
      </w:r>
      <w:proofErr w:type="spellStart"/>
      <w:r>
        <w:rPr>
          <w:i/>
          <w:iCs/>
        </w:rPr>
        <w:t>PLoS</w:t>
      </w:r>
      <w:proofErr w:type="spellEnd"/>
      <w:r>
        <w:rPr>
          <w:i/>
          <w:iCs/>
        </w:rPr>
        <w:t xml:space="preserve"> One</w:t>
      </w:r>
      <w:r>
        <w:t xml:space="preserve"> </w:t>
      </w:r>
      <w:r>
        <w:rPr>
          <w:b/>
          <w:bCs/>
        </w:rPr>
        <w:t>7</w:t>
      </w:r>
      <w:r>
        <w:t>, e41361 (2012).</w:t>
      </w:r>
    </w:p>
    <w:p w14:paraId="1F6850FA" w14:textId="77777777" w:rsidR="00D25646" w:rsidRDefault="00D25646" w:rsidP="00D25646">
      <w:pPr>
        <w:pStyle w:val="Bibliography"/>
      </w:pPr>
      <w:r>
        <w:t>59.</w:t>
      </w:r>
      <w:r>
        <w:tab/>
        <w:t xml:space="preserve">Kennedy, D. W. </w:t>
      </w:r>
      <w:r>
        <w:rPr>
          <w:i/>
          <w:iCs/>
        </w:rPr>
        <w:t>et al.</w:t>
      </w:r>
      <w:r>
        <w:t xml:space="preserve"> Critical evaluation of linear regression models for cell-subtype specific methylation signal from mixed blood cell DNA. </w:t>
      </w:r>
      <w:proofErr w:type="spellStart"/>
      <w:r>
        <w:rPr>
          <w:i/>
          <w:iCs/>
        </w:rPr>
        <w:t>PLoS</w:t>
      </w:r>
      <w:proofErr w:type="spellEnd"/>
      <w:r>
        <w:rPr>
          <w:i/>
          <w:iCs/>
        </w:rPr>
        <w:t xml:space="preserve"> One</w:t>
      </w:r>
      <w:r>
        <w:t xml:space="preserve"> </w:t>
      </w:r>
      <w:r>
        <w:rPr>
          <w:b/>
          <w:bCs/>
        </w:rPr>
        <w:t>13</w:t>
      </w:r>
      <w:r>
        <w:t>, e0208915 (2018).</w:t>
      </w:r>
    </w:p>
    <w:p w14:paraId="7FF740D0" w14:textId="77777777" w:rsidR="00D25646" w:rsidRDefault="00D25646" w:rsidP="00D25646">
      <w:pPr>
        <w:pStyle w:val="Bibliography"/>
      </w:pPr>
      <w:r>
        <w:lastRenderedPageBreak/>
        <w:t>60.</w:t>
      </w:r>
      <w:r>
        <w:tab/>
        <w:t xml:space="preserve">Hannon, E. </w:t>
      </w:r>
      <w:r>
        <w:rPr>
          <w:i/>
          <w:iCs/>
        </w:rPr>
        <w:t>et al.</w:t>
      </w:r>
      <w:r>
        <w:t xml:space="preserve"> Assessing the co-variability of DNA methylation across peripheral cells and tissues: Implications for the interpretation of findings in epigenetic epidemiology. </w:t>
      </w:r>
      <w:proofErr w:type="spellStart"/>
      <w:r>
        <w:rPr>
          <w:i/>
          <w:iCs/>
        </w:rPr>
        <w:t>PLoS</w:t>
      </w:r>
      <w:proofErr w:type="spellEnd"/>
      <w:r>
        <w:rPr>
          <w:i/>
          <w:iCs/>
        </w:rPr>
        <w:t xml:space="preserve"> Genet</w:t>
      </w:r>
      <w:r>
        <w:t xml:space="preserve"> </w:t>
      </w:r>
      <w:r>
        <w:rPr>
          <w:b/>
          <w:bCs/>
        </w:rPr>
        <w:t>17</w:t>
      </w:r>
      <w:r>
        <w:t>, e1009443 (2021).</w:t>
      </w:r>
    </w:p>
    <w:p w14:paraId="4B7E5C08" w14:textId="77777777" w:rsidR="00D25646" w:rsidRDefault="00D25646" w:rsidP="00D25646">
      <w:pPr>
        <w:pStyle w:val="Bibliography"/>
      </w:pPr>
      <w:r>
        <w:t>61.</w:t>
      </w:r>
      <w:r>
        <w:tab/>
      </w:r>
      <w:proofErr w:type="spellStart"/>
      <w:r>
        <w:t>Gasparoni</w:t>
      </w:r>
      <w:proofErr w:type="spellEnd"/>
      <w:r>
        <w:t xml:space="preserve">, G. </w:t>
      </w:r>
      <w:r>
        <w:rPr>
          <w:i/>
          <w:iCs/>
        </w:rPr>
        <w:t>et al.</w:t>
      </w:r>
      <w:r>
        <w:t xml:space="preserve"> DNA methylation analysis on purified neurons and glia dissects age and Alzheimer’s disease-specific changes in the human cortex. </w:t>
      </w:r>
      <w:r>
        <w:rPr>
          <w:i/>
          <w:iCs/>
        </w:rPr>
        <w:t>Epigenetics Chromatin</w:t>
      </w:r>
      <w:r>
        <w:t xml:space="preserve"> </w:t>
      </w:r>
      <w:r>
        <w:rPr>
          <w:b/>
          <w:bCs/>
        </w:rPr>
        <w:t>11</w:t>
      </w:r>
      <w:r>
        <w:t>, 41 (2018).</w:t>
      </w:r>
    </w:p>
    <w:p w14:paraId="499D6B1C" w14:textId="77777777" w:rsidR="00D25646" w:rsidRDefault="00D25646" w:rsidP="00D25646">
      <w:pPr>
        <w:pStyle w:val="Bibliography"/>
      </w:pPr>
      <w:r>
        <w:t>62.</w:t>
      </w:r>
      <w:r>
        <w:tab/>
        <w:t xml:space="preserve">Lund, H. </w:t>
      </w:r>
      <w:r>
        <w:rPr>
          <w:i/>
          <w:iCs/>
        </w:rPr>
        <w:t>et al.</w:t>
      </w:r>
      <w:r>
        <w:t xml:space="preserve"> Competitive repopulation of an empty microglial niche yields functionally distinct subsets of microglia-like cells. </w:t>
      </w:r>
      <w:r>
        <w:rPr>
          <w:i/>
          <w:iCs/>
        </w:rPr>
        <w:t xml:space="preserve">Nat </w:t>
      </w:r>
      <w:proofErr w:type="spellStart"/>
      <w:r>
        <w:rPr>
          <w:i/>
          <w:iCs/>
        </w:rPr>
        <w:t>Commun</w:t>
      </w:r>
      <w:proofErr w:type="spellEnd"/>
      <w:r>
        <w:t xml:space="preserve"> </w:t>
      </w:r>
      <w:r>
        <w:rPr>
          <w:b/>
          <w:bCs/>
        </w:rPr>
        <w:t>9</w:t>
      </w:r>
      <w:r>
        <w:t>, 4845 (2018).</w:t>
      </w:r>
    </w:p>
    <w:p w14:paraId="3722E099" w14:textId="77777777" w:rsidR="00D25646" w:rsidRDefault="00D25646" w:rsidP="00D25646">
      <w:pPr>
        <w:pStyle w:val="Bibliography"/>
      </w:pPr>
      <w:r>
        <w:t>63.</w:t>
      </w:r>
      <w:r>
        <w:tab/>
      </w:r>
      <w:proofErr w:type="spellStart"/>
      <w:r>
        <w:t>Gaiti</w:t>
      </w:r>
      <w:proofErr w:type="spellEnd"/>
      <w:r>
        <w:t xml:space="preserve">, F. </w:t>
      </w:r>
      <w:r>
        <w:rPr>
          <w:i/>
          <w:iCs/>
        </w:rPr>
        <w:t>et al.</w:t>
      </w:r>
      <w:r>
        <w:t xml:space="preserve"> Epigenetic encoding, </w:t>
      </w:r>
      <w:proofErr w:type="gramStart"/>
      <w:r>
        <w:t>heritability</w:t>
      </w:r>
      <w:proofErr w:type="gramEnd"/>
      <w:r>
        <w:t xml:space="preserve"> and plasticity of glioma transcriptional cell states. https://www.ncbi.nlm.nih.gov/geo/query/acc.cgi?acc=GSE151506.</w:t>
      </w:r>
    </w:p>
    <w:p w14:paraId="500F15BD" w14:textId="77777777" w:rsidR="00D25646" w:rsidRDefault="00D25646" w:rsidP="00D25646">
      <w:pPr>
        <w:pStyle w:val="Bibliography"/>
      </w:pPr>
      <w:r>
        <w:t>64.</w:t>
      </w:r>
      <w:r>
        <w:tab/>
        <w:t xml:space="preserve">He, C. </w:t>
      </w:r>
      <w:r>
        <w:rPr>
          <w:i/>
          <w:iCs/>
        </w:rPr>
        <w:t>et al.</w:t>
      </w:r>
      <w:r>
        <w:t xml:space="preserve"> Patient-derived models recapitulate heterogeneity of molecular signatures and drug response in pediatric high-grade glioma. </w:t>
      </w:r>
      <w:r>
        <w:rPr>
          <w:i/>
          <w:iCs/>
        </w:rPr>
        <w:t xml:space="preserve">Nat </w:t>
      </w:r>
      <w:proofErr w:type="spellStart"/>
      <w:r>
        <w:rPr>
          <w:i/>
          <w:iCs/>
        </w:rPr>
        <w:t>Commun</w:t>
      </w:r>
      <w:proofErr w:type="spellEnd"/>
      <w:r>
        <w:t xml:space="preserve"> </w:t>
      </w:r>
      <w:r>
        <w:rPr>
          <w:b/>
          <w:bCs/>
        </w:rPr>
        <w:t>12</w:t>
      </w:r>
      <w:r>
        <w:t>, 4089 (2021).</w:t>
      </w:r>
    </w:p>
    <w:p w14:paraId="6DC1CA6D" w14:textId="77777777" w:rsidR="00D25646" w:rsidRPr="00D25646" w:rsidRDefault="00D25646" w:rsidP="00D25646">
      <w:pPr>
        <w:pStyle w:val="Bibliography"/>
        <w:rPr>
          <w:lang w:val="sv-SE"/>
        </w:rPr>
      </w:pPr>
      <w:r>
        <w:t>65.</w:t>
      </w:r>
      <w:r>
        <w:tab/>
      </w:r>
      <w:proofErr w:type="spellStart"/>
      <w:r>
        <w:t>Golebiewska</w:t>
      </w:r>
      <w:proofErr w:type="spellEnd"/>
      <w:r>
        <w:t xml:space="preserve">, A. </w:t>
      </w:r>
      <w:r>
        <w:rPr>
          <w:i/>
          <w:iCs/>
        </w:rPr>
        <w:t>et al.</w:t>
      </w:r>
      <w:r>
        <w:t xml:space="preserve"> Patient-derived organoids and orthotopic xenografts of primary and recurrent gliomas represent relevant patient avatars for precision oncology. </w:t>
      </w:r>
      <w:r w:rsidRPr="00D25646">
        <w:rPr>
          <w:i/>
          <w:iCs/>
          <w:lang w:val="sv-SE"/>
        </w:rPr>
        <w:t>Acta Neuropathol</w:t>
      </w:r>
      <w:r w:rsidRPr="00D25646">
        <w:rPr>
          <w:lang w:val="sv-SE"/>
        </w:rPr>
        <w:t xml:space="preserve"> </w:t>
      </w:r>
      <w:r w:rsidRPr="00D25646">
        <w:rPr>
          <w:b/>
          <w:bCs/>
          <w:lang w:val="sv-SE"/>
        </w:rPr>
        <w:t>140</w:t>
      </w:r>
      <w:r w:rsidRPr="00D25646">
        <w:rPr>
          <w:lang w:val="sv-SE"/>
        </w:rPr>
        <w:t>, 919–949 (2020).</w:t>
      </w:r>
    </w:p>
    <w:p w14:paraId="3E7F9E7A" w14:textId="77777777" w:rsidR="00D25646" w:rsidRDefault="00D25646" w:rsidP="00D25646">
      <w:pPr>
        <w:pStyle w:val="Bibliography"/>
      </w:pPr>
      <w:r w:rsidRPr="00D25646">
        <w:rPr>
          <w:lang w:val="sv-SE"/>
        </w:rPr>
        <w:t>66.</w:t>
      </w:r>
      <w:r w:rsidRPr="00D25646">
        <w:rPr>
          <w:lang w:val="sv-SE"/>
        </w:rPr>
        <w:tab/>
        <w:t xml:space="preserve">Hansen, K. &amp; Fortin, J.-P. IlluminaHumanMethylation27kanno.ilmn12.hg19. </w:t>
      </w:r>
      <w:r>
        <w:rPr>
          <w:i/>
          <w:iCs/>
        </w:rPr>
        <w:t>Bioconductor</w:t>
      </w:r>
      <w:r>
        <w:t xml:space="preserve"> http://bioconductor.org/packages/IlluminaHumanMethylation27kanno.ilmn12.hg19/.</w:t>
      </w:r>
    </w:p>
    <w:p w14:paraId="40EF70EF" w14:textId="77777777" w:rsidR="00D25646" w:rsidRDefault="00D25646" w:rsidP="00D25646">
      <w:pPr>
        <w:pStyle w:val="Bibliography"/>
      </w:pPr>
      <w:r>
        <w:t>67.</w:t>
      </w:r>
      <w:r>
        <w:tab/>
        <w:t>Hansen, K. IlluminaHumanMethylation450kanno.ilmn</w:t>
      </w:r>
      <w:proofErr w:type="gramStart"/>
      <w:r>
        <w:t>12.hg</w:t>
      </w:r>
      <w:proofErr w:type="gramEnd"/>
      <w:r>
        <w:t xml:space="preserve">19. </w:t>
      </w:r>
      <w:r>
        <w:rPr>
          <w:i/>
          <w:iCs/>
        </w:rPr>
        <w:t>Bioconductor</w:t>
      </w:r>
      <w:r>
        <w:t xml:space="preserve"> http://bioconductor.org/packages/IlluminaHumanMethylation450kanno.ilmn12.hg19/.</w:t>
      </w:r>
    </w:p>
    <w:p w14:paraId="3CCC46A8" w14:textId="77777777" w:rsidR="00D25646" w:rsidRDefault="00D25646" w:rsidP="00D25646">
      <w:pPr>
        <w:pStyle w:val="Bibliography"/>
      </w:pPr>
      <w:r>
        <w:t>68.</w:t>
      </w:r>
      <w:r>
        <w:tab/>
        <w:t xml:space="preserve">Hansen, K. IlluminaHumanMethylationEPICanno.ilm10b4.hg19. </w:t>
      </w:r>
      <w:r>
        <w:rPr>
          <w:i/>
          <w:iCs/>
        </w:rPr>
        <w:t>Bioconductor</w:t>
      </w:r>
      <w:r>
        <w:t xml:space="preserve"> http://bioconductor.org/packages/IlluminaHumanMethylationEPICanno.ilm10b4.hg19/.</w:t>
      </w:r>
    </w:p>
    <w:p w14:paraId="03BF7FF7" w14:textId="77777777" w:rsidR="00D25646" w:rsidRDefault="00D25646" w:rsidP="00D25646">
      <w:pPr>
        <w:pStyle w:val="Bibliography"/>
      </w:pPr>
      <w:r>
        <w:t>69.</w:t>
      </w:r>
      <w:r>
        <w:tab/>
      </w:r>
      <w:proofErr w:type="spellStart"/>
      <w:r>
        <w:t>Aryee</w:t>
      </w:r>
      <w:proofErr w:type="spellEnd"/>
      <w:r>
        <w:t xml:space="preserve">, M. J. </w:t>
      </w:r>
      <w:r>
        <w:rPr>
          <w:i/>
          <w:iCs/>
        </w:rPr>
        <w:t>et al.</w:t>
      </w:r>
      <w:r>
        <w:t xml:space="preserve"> </w:t>
      </w:r>
      <w:proofErr w:type="spellStart"/>
      <w:r>
        <w:t>Minfi</w:t>
      </w:r>
      <w:proofErr w:type="spellEnd"/>
      <w:r>
        <w:t xml:space="preserve">: a flexible and comprehensive Bioconductor package for the analysis of Infinium DNA methylation microarrays. </w:t>
      </w:r>
      <w:r>
        <w:rPr>
          <w:i/>
          <w:iCs/>
        </w:rPr>
        <w:t>Bioinformatics</w:t>
      </w:r>
      <w:r>
        <w:t xml:space="preserve"> </w:t>
      </w:r>
      <w:r>
        <w:rPr>
          <w:b/>
          <w:bCs/>
        </w:rPr>
        <w:t>30</w:t>
      </w:r>
      <w:r>
        <w:t>, 1363–1369 (2014).</w:t>
      </w:r>
    </w:p>
    <w:p w14:paraId="649CCD8B" w14:textId="77777777" w:rsidR="00D25646" w:rsidRPr="00D25646" w:rsidRDefault="00D25646" w:rsidP="00D25646">
      <w:pPr>
        <w:pStyle w:val="Bibliography"/>
        <w:rPr>
          <w:lang w:val="sv-SE"/>
        </w:rPr>
      </w:pPr>
      <w:r>
        <w:lastRenderedPageBreak/>
        <w:t>70.</w:t>
      </w:r>
      <w:r>
        <w:tab/>
        <w:t xml:space="preserve">Bioconductor Package Maintainer. </w:t>
      </w:r>
      <w:proofErr w:type="spellStart"/>
      <w:r>
        <w:t>liftOver</w:t>
      </w:r>
      <w:proofErr w:type="spellEnd"/>
      <w:r>
        <w:t xml:space="preserve">: Changing genomic coordinate systems with </w:t>
      </w:r>
      <w:proofErr w:type="spellStart"/>
      <w:proofErr w:type="gramStart"/>
      <w:r>
        <w:t>rtracklayer</w:t>
      </w:r>
      <w:proofErr w:type="spellEnd"/>
      <w:r>
        <w:t>::</w:t>
      </w:r>
      <w:proofErr w:type="spellStart"/>
      <w:proofErr w:type="gramEnd"/>
      <w:r>
        <w:t>liftOver</w:t>
      </w:r>
      <w:proofErr w:type="spellEnd"/>
      <w:r>
        <w:t xml:space="preserve">. </w:t>
      </w:r>
      <w:r w:rsidRPr="00D25646">
        <w:rPr>
          <w:lang w:val="sv-SE"/>
        </w:rPr>
        <w:t>R package version 1.18.0. https://www.bioconductor.org/help/workflows/liftOver/.</w:t>
      </w:r>
    </w:p>
    <w:p w14:paraId="6E862AC8" w14:textId="77777777" w:rsidR="00D25646" w:rsidRDefault="00D25646" w:rsidP="00D25646">
      <w:pPr>
        <w:pStyle w:val="Bibliography"/>
      </w:pPr>
      <w:r>
        <w:t>71.</w:t>
      </w:r>
      <w:r>
        <w:tab/>
      </w:r>
      <w:proofErr w:type="spellStart"/>
      <w:r>
        <w:t>Needhamsen</w:t>
      </w:r>
      <w:proofErr w:type="spellEnd"/>
      <w:r>
        <w:t xml:space="preserve">, M. </w:t>
      </w:r>
      <w:r>
        <w:rPr>
          <w:i/>
          <w:iCs/>
        </w:rPr>
        <w:t>et al.</w:t>
      </w:r>
      <w:r>
        <w:t xml:space="preserve"> Usability of human Infinium </w:t>
      </w:r>
      <w:proofErr w:type="spellStart"/>
      <w:r>
        <w:t>MethylationEPIC</w:t>
      </w:r>
      <w:proofErr w:type="spellEnd"/>
      <w:r>
        <w:t xml:space="preserve"> </w:t>
      </w:r>
      <w:proofErr w:type="spellStart"/>
      <w:r>
        <w:t>BeadChip</w:t>
      </w:r>
      <w:proofErr w:type="spellEnd"/>
      <w:r>
        <w:t xml:space="preserve"> for mouse DNA methylation studies. </w:t>
      </w:r>
      <w:r>
        <w:rPr>
          <w:i/>
          <w:iCs/>
        </w:rPr>
        <w:t>BMC Bioinformatics</w:t>
      </w:r>
      <w:r>
        <w:t xml:space="preserve"> </w:t>
      </w:r>
      <w:r>
        <w:rPr>
          <w:b/>
          <w:bCs/>
        </w:rPr>
        <w:t>18</w:t>
      </w:r>
      <w:r>
        <w:t>, 486 (2017).</w:t>
      </w:r>
    </w:p>
    <w:p w14:paraId="2C2419F7" w14:textId="77777777" w:rsidR="00D25646" w:rsidRDefault="00D25646" w:rsidP="00D25646">
      <w:pPr>
        <w:pStyle w:val="Bibliography"/>
      </w:pPr>
      <w:r>
        <w:t>72.</w:t>
      </w:r>
      <w:r>
        <w:tab/>
        <w:t xml:space="preserve">Kessler, N. J. </w:t>
      </w:r>
      <w:r>
        <w:rPr>
          <w:i/>
          <w:iCs/>
        </w:rPr>
        <w:t>et al.</w:t>
      </w:r>
      <w:r>
        <w:t xml:space="preserve"> CpG methylation differences between neurons and glia are highly conserved from mouse to human. </w:t>
      </w:r>
      <w:r>
        <w:rPr>
          <w:i/>
          <w:iCs/>
        </w:rPr>
        <w:t>Human Molecular Genetics</w:t>
      </w:r>
      <w:r>
        <w:t xml:space="preserve"> </w:t>
      </w:r>
      <w:r>
        <w:rPr>
          <w:b/>
          <w:bCs/>
        </w:rPr>
        <w:t>25</w:t>
      </w:r>
      <w:r>
        <w:t>, 223–232 (2016).</w:t>
      </w:r>
    </w:p>
    <w:p w14:paraId="0004F45F" w14:textId="77777777" w:rsidR="00D25646" w:rsidRDefault="00D25646" w:rsidP="00D25646">
      <w:pPr>
        <w:pStyle w:val="Bibliography"/>
      </w:pPr>
      <w:r>
        <w:t>73.</w:t>
      </w:r>
      <w:r>
        <w:tab/>
      </w:r>
      <w:proofErr w:type="spellStart"/>
      <w:r>
        <w:t>Ceccarelli</w:t>
      </w:r>
      <w:proofErr w:type="spellEnd"/>
      <w:r>
        <w:t xml:space="preserve">, M. </w:t>
      </w:r>
      <w:r>
        <w:rPr>
          <w:i/>
          <w:iCs/>
        </w:rPr>
        <w:t>et al.</w:t>
      </w:r>
      <w:r>
        <w:t xml:space="preserve"> Molecular Profiling Reveals Biologically Discrete Subsets and Pathways of Progression in Diffuse Glioma. </w:t>
      </w:r>
      <w:r>
        <w:rPr>
          <w:i/>
          <w:iCs/>
        </w:rPr>
        <w:t>Cell</w:t>
      </w:r>
      <w:r>
        <w:t xml:space="preserve"> </w:t>
      </w:r>
      <w:r>
        <w:rPr>
          <w:b/>
          <w:bCs/>
        </w:rPr>
        <w:t>164</w:t>
      </w:r>
      <w:r>
        <w:t>, 550–563 (2016).</w:t>
      </w:r>
    </w:p>
    <w:p w14:paraId="0054ADD8" w14:textId="49459B2E" w:rsidR="00813C15" w:rsidRPr="00813C15" w:rsidRDefault="004B59C1" w:rsidP="005206DF">
      <w:pPr>
        <w:spacing w:after="60" w:line="240" w:lineRule="auto"/>
        <w:jc w:val="both"/>
        <w:rPr>
          <w:lang w:val="en-US"/>
        </w:rPr>
      </w:pPr>
      <w:r w:rsidRPr="00C41223">
        <w:rPr>
          <w:sz w:val="16"/>
          <w:szCs w:val="16"/>
          <w:lang w:val="en-US"/>
        </w:rPr>
        <w:fldChar w:fldCharType="end"/>
      </w:r>
    </w:p>
    <w:sectPr w:rsidR="00813C15" w:rsidRPr="00813C15" w:rsidSect="004D456D">
      <w:pgSz w:w="12240" w:h="15840"/>
      <w:pgMar w:top="1440" w:right="1440" w:bottom="1440" w:left="1440"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3" w:author="Andrew Lindsay" w:date="2021-11-07T14:33:00Z" w:initials="AL">
    <w:p w14:paraId="74273486" w14:textId="77777777" w:rsidR="005D7692" w:rsidRDefault="005D7692" w:rsidP="005D7692">
      <w:pPr>
        <w:pStyle w:val="CommentText"/>
      </w:pPr>
      <w:r>
        <w:rPr>
          <w:rStyle w:val="CommentReference"/>
        </w:rPr>
        <w:annotationRef/>
      </w:r>
      <w:r>
        <w:t>Add export formats</w:t>
      </w:r>
    </w:p>
  </w:comment>
  <w:comment w:id="24" w:author="Linda Kloss" w:date="2021-11-12T01:25:00Z" w:initials="LK">
    <w:p w14:paraId="1F16E0E8" w14:textId="77777777" w:rsidR="005D7692" w:rsidRDefault="005D7692" w:rsidP="005D7692">
      <w:pPr>
        <w:pStyle w:val="CommentText"/>
      </w:pPr>
      <w:r>
        <w:rPr>
          <w:rStyle w:val="CommentReference"/>
        </w:rPr>
        <w:annotationRef/>
      </w:r>
      <w:r>
        <w:t>Improve image quality? Or make it bigger?</w:t>
      </w:r>
    </w:p>
  </w:comment>
  <w:comment w:id="25" w:author="Andrew Lindsay" w:date="2021-11-12T12:33:00Z" w:initials="AL">
    <w:p w14:paraId="4BBEF13B" w14:textId="77777777" w:rsidR="005D7692" w:rsidRDefault="005D7692" w:rsidP="005D7692">
      <w:pPr>
        <w:pStyle w:val="CommentText"/>
      </w:pPr>
      <w:r>
        <w:rPr>
          <w:rStyle w:val="CommentReference"/>
        </w:rPr>
        <w:annotationRef/>
      </w:r>
      <w:r>
        <w:t>Need to remake it anyways for new functions, and this will be 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4273486" w15:done="0"/>
  <w15:commentEx w15:paraId="1F16E0E8" w15:paraIdParent="74273486" w15:done="0"/>
  <w15:commentEx w15:paraId="4BBEF13B" w15:paraIdParent="742734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26234" w16cex:dateUtc="2021-11-07T21:33:00Z"/>
  <w16cex:commentExtensible w16cex:durableId="2538B186" w16cex:dateUtc="2021-11-12T08:25:00Z"/>
  <w16cex:commentExtensible w16cex:durableId="2538DDB7" w16cex:dateUtc="2021-11-12T19: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4273486" w16cid:durableId="25326234"/>
  <w16cid:commentId w16cid:paraId="1F16E0E8" w16cid:durableId="2538B186"/>
  <w16cid:commentId w16cid:paraId="4BBEF13B" w16cid:durableId="2538DDB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47210"/>
    <w:multiLevelType w:val="hybridMultilevel"/>
    <w:tmpl w:val="0478BEA6"/>
    <w:lvl w:ilvl="0" w:tplc="783AAB08">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cs="Courier New" w:hint="default"/>
      </w:rPr>
    </w:lvl>
    <w:lvl w:ilvl="5" w:tplc="10090005">
      <w:start w:val="1"/>
      <w:numFmt w:val="bullet"/>
      <w:lvlText w:val=""/>
      <w:lvlJc w:val="left"/>
      <w:pPr>
        <w:ind w:left="4320" w:hanging="360"/>
      </w:pPr>
      <w:rPr>
        <w:rFonts w:ascii="Wingdings" w:hAnsi="Wingdings" w:hint="default"/>
      </w:rPr>
    </w:lvl>
    <w:lvl w:ilvl="6" w:tplc="10090001">
      <w:start w:val="1"/>
      <w:numFmt w:val="bullet"/>
      <w:lvlText w:val=""/>
      <w:lvlJc w:val="left"/>
      <w:pPr>
        <w:ind w:left="5040" w:hanging="360"/>
      </w:pPr>
      <w:rPr>
        <w:rFonts w:ascii="Symbol" w:hAnsi="Symbol" w:hint="default"/>
      </w:rPr>
    </w:lvl>
    <w:lvl w:ilvl="7" w:tplc="10090003">
      <w:start w:val="1"/>
      <w:numFmt w:val="bullet"/>
      <w:lvlText w:val="o"/>
      <w:lvlJc w:val="left"/>
      <w:pPr>
        <w:ind w:left="5760" w:hanging="360"/>
      </w:pPr>
      <w:rPr>
        <w:rFonts w:ascii="Courier New" w:hAnsi="Courier New" w:cs="Courier New" w:hint="default"/>
      </w:rPr>
    </w:lvl>
    <w:lvl w:ilvl="8" w:tplc="10090005">
      <w:start w:val="1"/>
      <w:numFmt w:val="bullet"/>
      <w:lvlText w:val=""/>
      <w:lvlJc w:val="left"/>
      <w:pPr>
        <w:ind w:left="6480" w:hanging="360"/>
      </w:pPr>
      <w:rPr>
        <w:rFonts w:ascii="Wingdings" w:hAnsi="Wingdings" w:hint="default"/>
      </w:rPr>
    </w:lvl>
  </w:abstractNum>
  <w:abstractNum w:abstractNumId="1" w15:restartNumberingAfterBreak="0">
    <w:nsid w:val="096F29DD"/>
    <w:multiLevelType w:val="multilevel"/>
    <w:tmpl w:val="3C225238"/>
    <w:lvl w:ilvl="0">
      <w:start w:val="1"/>
      <w:numFmt w:val="decimal"/>
      <w:pStyle w:val="Heading1"/>
      <w:suff w:val="space"/>
      <w:lvlText w:val="%1."/>
      <w:lvlJc w:val="left"/>
      <w:pPr>
        <w:ind w:left="360" w:hanging="360"/>
      </w:pPr>
      <w:rPr>
        <w:rFonts w:hint="default"/>
      </w:rPr>
    </w:lvl>
    <w:lvl w:ilvl="1">
      <w:start w:val="1"/>
      <w:numFmt w:val="decimal"/>
      <w:pStyle w:val="Heading2"/>
      <w:suff w:val="space"/>
      <w:lvlText w:val="%1.%2."/>
      <w:lvlJc w:val="left"/>
      <w:pPr>
        <w:ind w:left="360" w:hanging="360"/>
      </w:pPr>
      <w:rPr>
        <w:rFonts w:hint="default"/>
      </w:rPr>
    </w:lvl>
    <w:lvl w:ilvl="2">
      <w:start w:val="1"/>
      <w:numFmt w:val="decimal"/>
      <w:pStyle w:val="Heading3"/>
      <w:suff w:val="space"/>
      <w:lvlText w:val="%1.%2.%3."/>
      <w:lvlJc w:val="left"/>
      <w:pPr>
        <w:ind w:left="360" w:hanging="360"/>
      </w:pPr>
      <w:rPr>
        <w:rFonts w:hint="default"/>
      </w:rPr>
    </w:lvl>
    <w:lvl w:ilvl="3">
      <w:start w:val="1"/>
      <w:numFmt w:val="decimal"/>
      <w:pStyle w:val="Heading4"/>
      <w:suff w:val="space"/>
      <w:lvlText w:val="%1.%2.%3.%4."/>
      <w:lvlJc w:val="left"/>
      <w:pPr>
        <w:ind w:left="360" w:hanging="360"/>
      </w:pPr>
      <w:rPr>
        <w:rFonts w:hint="default"/>
      </w:rPr>
    </w:lvl>
    <w:lvl w:ilvl="4">
      <w:start w:val="1"/>
      <w:numFmt w:val="decimal"/>
      <w:lvlText w:val="%1.%2.%3.%4.%5."/>
      <w:lvlJc w:val="left"/>
      <w:pPr>
        <w:ind w:left="360" w:hanging="360"/>
      </w:pPr>
      <w:rPr>
        <w:rFonts w:hint="default"/>
      </w:rPr>
    </w:lvl>
    <w:lvl w:ilvl="5">
      <w:start w:val="1"/>
      <w:numFmt w:val="decimal"/>
      <w:lvlText w:val="%1.%2.%3.%4.%5.%6."/>
      <w:lvlJc w:val="left"/>
      <w:pPr>
        <w:ind w:left="360" w:hanging="360"/>
      </w:pPr>
      <w:rPr>
        <w:rFonts w:hint="default"/>
      </w:rPr>
    </w:lvl>
    <w:lvl w:ilvl="6">
      <w:start w:val="1"/>
      <w:numFmt w:val="decimal"/>
      <w:lvlText w:val="%1.%2.%3.%4.%5.%6.%7."/>
      <w:lvlJc w:val="left"/>
      <w:pPr>
        <w:ind w:left="360" w:hanging="360"/>
      </w:pPr>
      <w:rPr>
        <w:rFonts w:hint="default"/>
      </w:rPr>
    </w:lvl>
    <w:lvl w:ilvl="7">
      <w:start w:val="1"/>
      <w:numFmt w:val="decimal"/>
      <w:lvlText w:val="%1.%2.%3.%4.%5.%6.%7.%8."/>
      <w:lvlJc w:val="left"/>
      <w:pPr>
        <w:ind w:left="360" w:hanging="360"/>
      </w:pPr>
      <w:rPr>
        <w:rFonts w:hint="default"/>
      </w:rPr>
    </w:lvl>
    <w:lvl w:ilvl="8">
      <w:start w:val="1"/>
      <w:numFmt w:val="decimal"/>
      <w:lvlText w:val="%1.%2.%3.%4.%5.%6.%7.%8.%9."/>
      <w:lvlJc w:val="left"/>
      <w:pPr>
        <w:ind w:left="360" w:hanging="360"/>
      </w:pPr>
      <w:rPr>
        <w:rFonts w:hint="default"/>
      </w:rPr>
    </w:lvl>
  </w:abstractNum>
  <w:num w:numId="1">
    <w:abstractNumId w:val="0"/>
  </w:num>
  <w:num w:numId="2">
    <w:abstractNumId w:val="1"/>
  </w:num>
  <w:num w:numId="3">
    <w:abstractNumId w:val="1"/>
    <w:lvlOverride w:ilvl="0">
      <w:lvl w:ilvl="0">
        <w:start w:val="1"/>
        <w:numFmt w:val="decimal"/>
        <w:pStyle w:val="Heading1"/>
        <w:lvlText w:val="%1."/>
        <w:lvlJc w:val="left"/>
        <w:pPr>
          <w:ind w:left="360" w:hanging="360"/>
        </w:pPr>
        <w:rPr>
          <w:rFonts w:hint="default"/>
        </w:rPr>
      </w:lvl>
    </w:lvlOverride>
    <w:lvlOverride w:ilvl="1">
      <w:lvl w:ilvl="1">
        <w:start w:val="1"/>
        <w:numFmt w:val="decimal"/>
        <w:pStyle w:val="Heading2"/>
        <w:suff w:val="space"/>
        <w:lvlText w:val="%1.%2."/>
        <w:lvlJc w:val="left"/>
        <w:pPr>
          <w:ind w:left="360" w:hanging="360"/>
        </w:pPr>
        <w:rPr>
          <w:rFonts w:hint="default"/>
        </w:rPr>
      </w:lvl>
    </w:lvlOverride>
    <w:lvlOverride w:ilvl="2">
      <w:lvl w:ilvl="2">
        <w:start w:val="1"/>
        <w:numFmt w:val="decimal"/>
        <w:pStyle w:val="Heading3"/>
        <w:lvlText w:val="%1.%2.%3."/>
        <w:lvlJc w:val="left"/>
        <w:pPr>
          <w:ind w:left="360" w:hanging="360"/>
        </w:pPr>
        <w:rPr>
          <w:rFonts w:hint="default"/>
        </w:rPr>
      </w:lvl>
    </w:lvlOverride>
    <w:lvlOverride w:ilvl="3">
      <w:lvl w:ilvl="3">
        <w:start w:val="1"/>
        <w:numFmt w:val="decimal"/>
        <w:pStyle w:val="Heading4"/>
        <w:lvlText w:val="%1.%2.%3.%4."/>
        <w:lvlJc w:val="left"/>
        <w:pPr>
          <w:ind w:left="360" w:hanging="360"/>
        </w:pPr>
        <w:rPr>
          <w:rFonts w:hint="default"/>
        </w:rPr>
      </w:lvl>
    </w:lvlOverride>
    <w:lvlOverride w:ilvl="4">
      <w:lvl w:ilvl="4">
        <w:start w:val="1"/>
        <w:numFmt w:val="decimal"/>
        <w:lvlText w:val="%1.%2.%3.%4.%5."/>
        <w:lvlJc w:val="left"/>
        <w:pPr>
          <w:ind w:left="360" w:hanging="360"/>
        </w:pPr>
        <w:rPr>
          <w:rFonts w:hint="default"/>
        </w:rPr>
      </w:lvl>
    </w:lvlOverride>
    <w:lvlOverride w:ilvl="5">
      <w:lvl w:ilvl="5">
        <w:start w:val="1"/>
        <w:numFmt w:val="decimal"/>
        <w:lvlText w:val="%1.%2.%3.%4.%5.%6."/>
        <w:lvlJc w:val="left"/>
        <w:pPr>
          <w:ind w:left="360" w:hanging="360"/>
        </w:pPr>
        <w:rPr>
          <w:rFonts w:hint="default"/>
        </w:rPr>
      </w:lvl>
    </w:lvlOverride>
    <w:lvlOverride w:ilvl="6">
      <w:lvl w:ilvl="6">
        <w:start w:val="1"/>
        <w:numFmt w:val="decimal"/>
        <w:lvlText w:val="%1.%2.%3.%4.%5.%6.%7."/>
        <w:lvlJc w:val="left"/>
        <w:pPr>
          <w:ind w:left="360" w:hanging="360"/>
        </w:pPr>
        <w:rPr>
          <w:rFonts w:hint="default"/>
        </w:rPr>
      </w:lvl>
    </w:lvlOverride>
    <w:lvlOverride w:ilvl="7">
      <w:lvl w:ilvl="7">
        <w:start w:val="1"/>
        <w:numFmt w:val="decimal"/>
        <w:lvlText w:val="%1.%2.%3.%4.%5.%6.%7.%8."/>
        <w:lvlJc w:val="left"/>
        <w:pPr>
          <w:ind w:left="360" w:hanging="360"/>
        </w:pPr>
        <w:rPr>
          <w:rFonts w:hint="default"/>
        </w:rPr>
      </w:lvl>
    </w:lvlOverride>
    <w:lvlOverride w:ilvl="8">
      <w:lvl w:ilvl="8">
        <w:start w:val="1"/>
        <w:numFmt w:val="decimal"/>
        <w:lvlText w:val="%1.%2.%3.%4.%5.%6.%7.%8.%9."/>
        <w:lvlJc w:val="left"/>
        <w:pPr>
          <w:ind w:left="360" w:hanging="360"/>
        </w:pPr>
        <w:rPr>
          <w:rFonts w:hint="default"/>
        </w:rPr>
      </w:lvl>
    </w:lvlOverride>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ew Lindsay">
    <w15:presenceInfo w15:providerId="Windows Live" w15:userId="6eef30ef32fd0b78"/>
  </w15:person>
  <w15:person w15:author="Linda Kloss">
    <w15:presenceInfo w15:providerId="Windows Live" w15:userId="2c2d0fd8027b70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3C15"/>
    <w:rsid w:val="000007FB"/>
    <w:rsid w:val="00002BA4"/>
    <w:rsid w:val="0000340C"/>
    <w:rsid w:val="00003604"/>
    <w:rsid w:val="00003E35"/>
    <w:rsid w:val="000050FE"/>
    <w:rsid w:val="00005357"/>
    <w:rsid w:val="000057C2"/>
    <w:rsid w:val="000117C9"/>
    <w:rsid w:val="0001182F"/>
    <w:rsid w:val="00011A17"/>
    <w:rsid w:val="00011E7B"/>
    <w:rsid w:val="00014311"/>
    <w:rsid w:val="00014EA5"/>
    <w:rsid w:val="00017E2B"/>
    <w:rsid w:val="00020554"/>
    <w:rsid w:val="00021794"/>
    <w:rsid w:val="00022F8D"/>
    <w:rsid w:val="000232C9"/>
    <w:rsid w:val="00023E07"/>
    <w:rsid w:val="0002441B"/>
    <w:rsid w:val="00024A07"/>
    <w:rsid w:val="00026A82"/>
    <w:rsid w:val="00027029"/>
    <w:rsid w:val="000316EF"/>
    <w:rsid w:val="00034A17"/>
    <w:rsid w:val="000359B9"/>
    <w:rsid w:val="00037361"/>
    <w:rsid w:val="00043A40"/>
    <w:rsid w:val="000453FA"/>
    <w:rsid w:val="00046849"/>
    <w:rsid w:val="00046891"/>
    <w:rsid w:val="00047049"/>
    <w:rsid w:val="0004724F"/>
    <w:rsid w:val="0005105A"/>
    <w:rsid w:val="00052032"/>
    <w:rsid w:val="00053EE8"/>
    <w:rsid w:val="0005724B"/>
    <w:rsid w:val="00057DC1"/>
    <w:rsid w:val="00060E81"/>
    <w:rsid w:val="000611FD"/>
    <w:rsid w:val="00061B56"/>
    <w:rsid w:val="0006230A"/>
    <w:rsid w:val="00065115"/>
    <w:rsid w:val="00065793"/>
    <w:rsid w:val="00066695"/>
    <w:rsid w:val="00067189"/>
    <w:rsid w:val="00067DFE"/>
    <w:rsid w:val="000727AD"/>
    <w:rsid w:val="00073080"/>
    <w:rsid w:val="00075E85"/>
    <w:rsid w:val="0007755D"/>
    <w:rsid w:val="00077FBA"/>
    <w:rsid w:val="00080E54"/>
    <w:rsid w:val="00081978"/>
    <w:rsid w:val="00081EC4"/>
    <w:rsid w:val="00083DA1"/>
    <w:rsid w:val="00085068"/>
    <w:rsid w:val="00085149"/>
    <w:rsid w:val="00086AE4"/>
    <w:rsid w:val="0008754E"/>
    <w:rsid w:val="0009111E"/>
    <w:rsid w:val="0009288B"/>
    <w:rsid w:val="00092D92"/>
    <w:rsid w:val="00093F2B"/>
    <w:rsid w:val="0009428F"/>
    <w:rsid w:val="00094E8A"/>
    <w:rsid w:val="0009537C"/>
    <w:rsid w:val="000957FD"/>
    <w:rsid w:val="00097832"/>
    <w:rsid w:val="000979BD"/>
    <w:rsid w:val="000A184D"/>
    <w:rsid w:val="000A717D"/>
    <w:rsid w:val="000A7CE7"/>
    <w:rsid w:val="000B00D3"/>
    <w:rsid w:val="000B0EBF"/>
    <w:rsid w:val="000B1E9C"/>
    <w:rsid w:val="000B1EB5"/>
    <w:rsid w:val="000B3B0D"/>
    <w:rsid w:val="000B4681"/>
    <w:rsid w:val="000B483E"/>
    <w:rsid w:val="000B5BBF"/>
    <w:rsid w:val="000B6349"/>
    <w:rsid w:val="000C116C"/>
    <w:rsid w:val="000C18ED"/>
    <w:rsid w:val="000C2676"/>
    <w:rsid w:val="000C27D4"/>
    <w:rsid w:val="000C4236"/>
    <w:rsid w:val="000C525A"/>
    <w:rsid w:val="000C5D5E"/>
    <w:rsid w:val="000C76B9"/>
    <w:rsid w:val="000C7FBD"/>
    <w:rsid w:val="000D3B5D"/>
    <w:rsid w:val="000D3F25"/>
    <w:rsid w:val="000D657B"/>
    <w:rsid w:val="000D759A"/>
    <w:rsid w:val="000E0FD1"/>
    <w:rsid w:val="000E10CE"/>
    <w:rsid w:val="000E19B7"/>
    <w:rsid w:val="000E5367"/>
    <w:rsid w:val="000E53F0"/>
    <w:rsid w:val="000E6638"/>
    <w:rsid w:val="000E7A11"/>
    <w:rsid w:val="000F14DA"/>
    <w:rsid w:val="000F1C64"/>
    <w:rsid w:val="000F483B"/>
    <w:rsid w:val="000F5A04"/>
    <w:rsid w:val="000F69AD"/>
    <w:rsid w:val="000F6CD2"/>
    <w:rsid w:val="000F768B"/>
    <w:rsid w:val="00103438"/>
    <w:rsid w:val="00104139"/>
    <w:rsid w:val="0010452F"/>
    <w:rsid w:val="00104E2A"/>
    <w:rsid w:val="00105312"/>
    <w:rsid w:val="001118B2"/>
    <w:rsid w:val="00112C1F"/>
    <w:rsid w:val="00114E83"/>
    <w:rsid w:val="00115372"/>
    <w:rsid w:val="00115B71"/>
    <w:rsid w:val="00116C93"/>
    <w:rsid w:val="00117E9A"/>
    <w:rsid w:val="0012304D"/>
    <w:rsid w:val="001234BF"/>
    <w:rsid w:val="00123E7A"/>
    <w:rsid w:val="00126D9C"/>
    <w:rsid w:val="00130840"/>
    <w:rsid w:val="00133AC1"/>
    <w:rsid w:val="001343A4"/>
    <w:rsid w:val="001358C2"/>
    <w:rsid w:val="001364DF"/>
    <w:rsid w:val="001367E1"/>
    <w:rsid w:val="001405C4"/>
    <w:rsid w:val="001414DF"/>
    <w:rsid w:val="00141C03"/>
    <w:rsid w:val="00142599"/>
    <w:rsid w:val="00142E07"/>
    <w:rsid w:val="00143826"/>
    <w:rsid w:val="00144868"/>
    <w:rsid w:val="00144D6F"/>
    <w:rsid w:val="001454F8"/>
    <w:rsid w:val="0014553D"/>
    <w:rsid w:val="00146945"/>
    <w:rsid w:val="001510DD"/>
    <w:rsid w:val="00153884"/>
    <w:rsid w:val="001600C3"/>
    <w:rsid w:val="00161329"/>
    <w:rsid w:val="001632C3"/>
    <w:rsid w:val="001634C2"/>
    <w:rsid w:val="001647F3"/>
    <w:rsid w:val="001650FD"/>
    <w:rsid w:val="00166B4D"/>
    <w:rsid w:val="00167A27"/>
    <w:rsid w:val="0017033C"/>
    <w:rsid w:val="00170840"/>
    <w:rsid w:val="00170FCC"/>
    <w:rsid w:val="00171085"/>
    <w:rsid w:val="00173516"/>
    <w:rsid w:val="00173DAC"/>
    <w:rsid w:val="0017401A"/>
    <w:rsid w:val="00175570"/>
    <w:rsid w:val="00176E71"/>
    <w:rsid w:val="00180300"/>
    <w:rsid w:val="00181A7E"/>
    <w:rsid w:val="00185A82"/>
    <w:rsid w:val="0018695C"/>
    <w:rsid w:val="00186988"/>
    <w:rsid w:val="00187134"/>
    <w:rsid w:val="0018761B"/>
    <w:rsid w:val="00192B2B"/>
    <w:rsid w:val="00197413"/>
    <w:rsid w:val="001977B1"/>
    <w:rsid w:val="00197843"/>
    <w:rsid w:val="00197AB6"/>
    <w:rsid w:val="001A0B9C"/>
    <w:rsid w:val="001A0D0A"/>
    <w:rsid w:val="001A0DA4"/>
    <w:rsid w:val="001A0EEC"/>
    <w:rsid w:val="001A28E1"/>
    <w:rsid w:val="001A28F1"/>
    <w:rsid w:val="001A39F7"/>
    <w:rsid w:val="001A3A41"/>
    <w:rsid w:val="001A3FBD"/>
    <w:rsid w:val="001A4C84"/>
    <w:rsid w:val="001A5055"/>
    <w:rsid w:val="001A6E39"/>
    <w:rsid w:val="001A72C8"/>
    <w:rsid w:val="001A7950"/>
    <w:rsid w:val="001A7E9E"/>
    <w:rsid w:val="001B01D4"/>
    <w:rsid w:val="001B236B"/>
    <w:rsid w:val="001B571D"/>
    <w:rsid w:val="001B5A82"/>
    <w:rsid w:val="001B6EE5"/>
    <w:rsid w:val="001B73EA"/>
    <w:rsid w:val="001C01D5"/>
    <w:rsid w:val="001C0A61"/>
    <w:rsid w:val="001C0F3F"/>
    <w:rsid w:val="001C225B"/>
    <w:rsid w:val="001C2B5C"/>
    <w:rsid w:val="001C38C5"/>
    <w:rsid w:val="001C399E"/>
    <w:rsid w:val="001C3E0F"/>
    <w:rsid w:val="001C3F3D"/>
    <w:rsid w:val="001C44D4"/>
    <w:rsid w:val="001C459A"/>
    <w:rsid w:val="001C6FB2"/>
    <w:rsid w:val="001C7447"/>
    <w:rsid w:val="001C750F"/>
    <w:rsid w:val="001D0EDA"/>
    <w:rsid w:val="001D18EA"/>
    <w:rsid w:val="001D3C3C"/>
    <w:rsid w:val="001D583F"/>
    <w:rsid w:val="001D5B57"/>
    <w:rsid w:val="001E0CA0"/>
    <w:rsid w:val="001E283E"/>
    <w:rsid w:val="001E66F6"/>
    <w:rsid w:val="001F328F"/>
    <w:rsid w:val="001F39A1"/>
    <w:rsid w:val="001F42EA"/>
    <w:rsid w:val="001F5A0C"/>
    <w:rsid w:val="001F5E54"/>
    <w:rsid w:val="001F7958"/>
    <w:rsid w:val="001F7F90"/>
    <w:rsid w:val="00200D45"/>
    <w:rsid w:val="00201076"/>
    <w:rsid w:val="0020296D"/>
    <w:rsid w:val="0020487A"/>
    <w:rsid w:val="00205987"/>
    <w:rsid w:val="00206996"/>
    <w:rsid w:val="00206D7C"/>
    <w:rsid w:val="00206E80"/>
    <w:rsid w:val="0021023E"/>
    <w:rsid w:val="002118B0"/>
    <w:rsid w:val="00213A98"/>
    <w:rsid w:val="00213AEE"/>
    <w:rsid w:val="00217AEB"/>
    <w:rsid w:val="00217B1A"/>
    <w:rsid w:val="00223286"/>
    <w:rsid w:val="00231920"/>
    <w:rsid w:val="002332EF"/>
    <w:rsid w:val="002339DD"/>
    <w:rsid w:val="00235AA2"/>
    <w:rsid w:val="002369CE"/>
    <w:rsid w:val="00242236"/>
    <w:rsid w:val="002426B7"/>
    <w:rsid w:val="00242C03"/>
    <w:rsid w:val="00242CCE"/>
    <w:rsid w:val="00250945"/>
    <w:rsid w:val="00250D03"/>
    <w:rsid w:val="00251C8F"/>
    <w:rsid w:val="00252068"/>
    <w:rsid w:val="002524B4"/>
    <w:rsid w:val="002534C3"/>
    <w:rsid w:val="002536BA"/>
    <w:rsid w:val="00253FCC"/>
    <w:rsid w:val="002540BE"/>
    <w:rsid w:val="002542E3"/>
    <w:rsid w:val="002546BD"/>
    <w:rsid w:val="002572BB"/>
    <w:rsid w:val="00261EA5"/>
    <w:rsid w:val="00266965"/>
    <w:rsid w:val="002678BB"/>
    <w:rsid w:val="00267FA9"/>
    <w:rsid w:val="00271ADD"/>
    <w:rsid w:val="0027210A"/>
    <w:rsid w:val="00277883"/>
    <w:rsid w:val="00277E95"/>
    <w:rsid w:val="00281EA1"/>
    <w:rsid w:val="002822AF"/>
    <w:rsid w:val="00283D24"/>
    <w:rsid w:val="0028481C"/>
    <w:rsid w:val="00284B54"/>
    <w:rsid w:val="00285D1D"/>
    <w:rsid w:val="0028761B"/>
    <w:rsid w:val="00287A82"/>
    <w:rsid w:val="00291979"/>
    <w:rsid w:val="002925DA"/>
    <w:rsid w:val="00293593"/>
    <w:rsid w:val="002947A4"/>
    <w:rsid w:val="002966B7"/>
    <w:rsid w:val="00296B36"/>
    <w:rsid w:val="00297705"/>
    <w:rsid w:val="002A0730"/>
    <w:rsid w:val="002A0A04"/>
    <w:rsid w:val="002A0BF5"/>
    <w:rsid w:val="002A1542"/>
    <w:rsid w:val="002A17CC"/>
    <w:rsid w:val="002A1806"/>
    <w:rsid w:val="002A46AC"/>
    <w:rsid w:val="002A5882"/>
    <w:rsid w:val="002A58A4"/>
    <w:rsid w:val="002A61B6"/>
    <w:rsid w:val="002A6E07"/>
    <w:rsid w:val="002A6EF2"/>
    <w:rsid w:val="002A7753"/>
    <w:rsid w:val="002A7AF3"/>
    <w:rsid w:val="002B3460"/>
    <w:rsid w:val="002B4B52"/>
    <w:rsid w:val="002B6979"/>
    <w:rsid w:val="002B6B23"/>
    <w:rsid w:val="002B77E8"/>
    <w:rsid w:val="002B79DD"/>
    <w:rsid w:val="002C2D62"/>
    <w:rsid w:val="002C334E"/>
    <w:rsid w:val="002C446E"/>
    <w:rsid w:val="002C50FA"/>
    <w:rsid w:val="002C5573"/>
    <w:rsid w:val="002C772B"/>
    <w:rsid w:val="002D3009"/>
    <w:rsid w:val="002D5C29"/>
    <w:rsid w:val="002D5D96"/>
    <w:rsid w:val="002E016F"/>
    <w:rsid w:val="002E1DEA"/>
    <w:rsid w:val="002E2525"/>
    <w:rsid w:val="002E2FEE"/>
    <w:rsid w:val="002E3704"/>
    <w:rsid w:val="002E47EC"/>
    <w:rsid w:val="002E5D00"/>
    <w:rsid w:val="002E6B0B"/>
    <w:rsid w:val="002F06D6"/>
    <w:rsid w:val="002F08FB"/>
    <w:rsid w:val="002F0A4A"/>
    <w:rsid w:val="002F307C"/>
    <w:rsid w:val="002F4DCC"/>
    <w:rsid w:val="002F5459"/>
    <w:rsid w:val="002F5898"/>
    <w:rsid w:val="002F6152"/>
    <w:rsid w:val="002F6258"/>
    <w:rsid w:val="002F6814"/>
    <w:rsid w:val="002F7324"/>
    <w:rsid w:val="003007CE"/>
    <w:rsid w:val="00301869"/>
    <w:rsid w:val="00303B50"/>
    <w:rsid w:val="00303C3F"/>
    <w:rsid w:val="0030455E"/>
    <w:rsid w:val="003047C7"/>
    <w:rsid w:val="00305C20"/>
    <w:rsid w:val="0030613D"/>
    <w:rsid w:val="003067A8"/>
    <w:rsid w:val="00307BDF"/>
    <w:rsid w:val="00312198"/>
    <w:rsid w:val="0031321D"/>
    <w:rsid w:val="00313918"/>
    <w:rsid w:val="003168D5"/>
    <w:rsid w:val="00316DC4"/>
    <w:rsid w:val="0031714A"/>
    <w:rsid w:val="0031724A"/>
    <w:rsid w:val="00317BF2"/>
    <w:rsid w:val="00320021"/>
    <w:rsid w:val="0032103B"/>
    <w:rsid w:val="00321995"/>
    <w:rsid w:val="00321F0D"/>
    <w:rsid w:val="00324F51"/>
    <w:rsid w:val="003257F8"/>
    <w:rsid w:val="00325812"/>
    <w:rsid w:val="00325C5D"/>
    <w:rsid w:val="003267B8"/>
    <w:rsid w:val="003271E6"/>
    <w:rsid w:val="003317A9"/>
    <w:rsid w:val="0033253D"/>
    <w:rsid w:val="00333D1A"/>
    <w:rsid w:val="00333F54"/>
    <w:rsid w:val="003352A7"/>
    <w:rsid w:val="003368A9"/>
    <w:rsid w:val="0033740F"/>
    <w:rsid w:val="00340A34"/>
    <w:rsid w:val="00340CEE"/>
    <w:rsid w:val="00342C6A"/>
    <w:rsid w:val="0034651B"/>
    <w:rsid w:val="0034724F"/>
    <w:rsid w:val="003501BF"/>
    <w:rsid w:val="003513BB"/>
    <w:rsid w:val="00352D8B"/>
    <w:rsid w:val="003532CC"/>
    <w:rsid w:val="0035401A"/>
    <w:rsid w:val="003547F2"/>
    <w:rsid w:val="00355BF3"/>
    <w:rsid w:val="003571B9"/>
    <w:rsid w:val="00357D4A"/>
    <w:rsid w:val="0036009F"/>
    <w:rsid w:val="00360ADF"/>
    <w:rsid w:val="003615A5"/>
    <w:rsid w:val="0036176E"/>
    <w:rsid w:val="00361CF1"/>
    <w:rsid w:val="00362EB7"/>
    <w:rsid w:val="00365718"/>
    <w:rsid w:val="00365852"/>
    <w:rsid w:val="00365883"/>
    <w:rsid w:val="00365C22"/>
    <w:rsid w:val="00365D9E"/>
    <w:rsid w:val="00365F81"/>
    <w:rsid w:val="00365FFC"/>
    <w:rsid w:val="00366B72"/>
    <w:rsid w:val="00366F7C"/>
    <w:rsid w:val="00372C38"/>
    <w:rsid w:val="00374FB1"/>
    <w:rsid w:val="00375EA3"/>
    <w:rsid w:val="00376644"/>
    <w:rsid w:val="003769DB"/>
    <w:rsid w:val="0037780E"/>
    <w:rsid w:val="00380128"/>
    <w:rsid w:val="0038051C"/>
    <w:rsid w:val="003819B1"/>
    <w:rsid w:val="00382699"/>
    <w:rsid w:val="00382FDD"/>
    <w:rsid w:val="003840B5"/>
    <w:rsid w:val="0038466C"/>
    <w:rsid w:val="0038531E"/>
    <w:rsid w:val="00385359"/>
    <w:rsid w:val="0038596A"/>
    <w:rsid w:val="003868B9"/>
    <w:rsid w:val="00387015"/>
    <w:rsid w:val="00390C29"/>
    <w:rsid w:val="00391032"/>
    <w:rsid w:val="003934AF"/>
    <w:rsid w:val="00395819"/>
    <w:rsid w:val="00395C19"/>
    <w:rsid w:val="003966E4"/>
    <w:rsid w:val="003A2BC1"/>
    <w:rsid w:val="003A3ED5"/>
    <w:rsid w:val="003A4BC5"/>
    <w:rsid w:val="003A5760"/>
    <w:rsid w:val="003A6FEA"/>
    <w:rsid w:val="003A72CC"/>
    <w:rsid w:val="003B0017"/>
    <w:rsid w:val="003B1557"/>
    <w:rsid w:val="003B22EE"/>
    <w:rsid w:val="003B2D64"/>
    <w:rsid w:val="003B371F"/>
    <w:rsid w:val="003B3AFB"/>
    <w:rsid w:val="003B5794"/>
    <w:rsid w:val="003B5946"/>
    <w:rsid w:val="003C06CB"/>
    <w:rsid w:val="003C2414"/>
    <w:rsid w:val="003C5419"/>
    <w:rsid w:val="003C5650"/>
    <w:rsid w:val="003C5E65"/>
    <w:rsid w:val="003C6485"/>
    <w:rsid w:val="003C7660"/>
    <w:rsid w:val="003C787D"/>
    <w:rsid w:val="003D2594"/>
    <w:rsid w:val="003D37F0"/>
    <w:rsid w:val="003D4106"/>
    <w:rsid w:val="003D6581"/>
    <w:rsid w:val="003D68E0"/>
    <w:rsid w:val="003E035F"/>
    <w:rsid w:val="003E1683"/>
    <w:rsid w:val="003E1F03"/>
    <w:rsid w:val="003E3659"/>
    <w:rsid w:val="003E384E"/>
    <w:rsid w:val="003E610B"/>
    <w:rsid w:val="003E6EA4"/>
    <w:rsid w:val="003F0FAD"/>
    <w:rsid w:val="003F1619"/>
    <w:rsid w:val="003F1653"/>
    <w:rsid w:val="003F53BE"/>
    <w:rsid w:val="003F5740"/>
    <w:rsid w:val="003F5C64"/>
    <w:rsid w:val="003F5D8A"/>
    <w:rsid w:val="003F6FA5"/>
    <w:rsid w:val="004017FB"/>
    <w:rsid w:val="0040193A"/>
    <w:rsid w:val="00401DBB"/>
    <w:rsid w:val="00402714"/>
    <w:rsid w:val="004029CC"/>
    <w:rsid w:val="004034A2"/>
    <w:rsid w:val="0040491A"/>
    <w:rsid w:val="00406651"/>
    <w:rsid w:val="00412139"/>
    <w:rsid w:val="0041270E"/>
    <w:rsid w:val="0041280D"/>
    <w:rsid w:val="00412935"/>
    <w:rsid w:val="00413D99"/>
    <w:rsid w:val="00413E56"/>
    <w:rsid w:val="00414B29"/>
    <w:rsid w:val="00416378"/>
    <w:rsid w:val="00417399"/>
    <w:rsid w:val="0041764B"/>
    <w:rsid w:val="0042089B"/>
    <w:rsid w:val="0042172C"/>
    <w:rsid w:val="00423848"/>
    <w:rsid w:val="00423B00"/>
    <w:rsid w:val="00424618"/>
    <w:rsid w:val="00424F81"/>
    <w:rsid w:val="00425BF3"/>
    <w:rsid w:val="00430EBF"/>
    <w:rsid w:val="00431A78"/>
    <w:rsid w:val="00433374"/>
    <w:rsid w:val="00433632"/>
    <w:rsid w:val="004353FF"/>
    <w:rsid w:val="0043660A"/>
    <w:rsid w:val="00440F67"/>
    <w:rsid w:val="00441578"/>
    <w:rsid w:val="004422AA"/>
    <w:rsid w:val="00442496"/>
    <w:rsid w:val="00442A86"/>
    <w:rsid w:val="004437EB"/>
    <w:rsid w:val="00443FF0"/>
    <w:rsid w:val="00445011"/>
    <w:rsid w:val="00450780"/>
    <w:rsid w:val="00450CB8"/>
    <w:rsid w:val="0045131A"/>
    <w:rsid w:val="00452321"/>
    <w:rsid w:val="0045351B"/>
    <w:rsid w:val="00453FFC"/>
    <w:rsid w:val="004547E7"/>
    <w:rsid w:val="00454C98"/>
    <w:rsid w:val="00454F03"/>
    <w:rsid w:val="00455700"/>
    <w:rsid w:val="0045658E"/>
    <w:rsid w:val="0045699F"/>
    <w:rsid w:val="00456A94"/>
    <w:rsid w:val="00464145"/>
    <w:rsid w:val="004651BA"/>
    <w:rsid w:val="00467D27"/>
    <w:rsid w:val="00470BA5"/>
    <w:rsid w:val="00472418"/>
    <w:rsid w:val="00472E21"/>
    <w:rsid w:val="00473258"/>
    <w:rsid w:val="004738D5"/>
    <w:rsid w:val="004750D0"/>
    <w:rsid w:val="004760EC"/>
    <w:rsid w:val="004764A5"/>
    <w:rsid w:val="004765C0"/>
    <w:rsid w:val="00477862"/>
    <w:rsid w:val="00480221"/>
    <w:rsid w:val="00480DD4"/>
    <w:rsid w:val="004828F9"/>
    <w:rsid w:val="00484914"/>
    <w:rsid w:val="00486AAE"/>
    <w:rsid w:val="00487406"/>
    <w:rsid w:val="00490362"/>
    <w:rsid w:val="00492DED"/>
    <w:rsid w:val="00492F48"/>
    <w:rsid w:val="0049341B"/>
    <w:rsid w:val="00494692"/>
    <w:rsid w:val="00495D21"/>
    <w:rsid w:val="00497E6B"/>
    <w:rsid w:val="004A101F"/>
    <w:rsid w:val="004A2581"/>
    <w:rsid w:val="004A2776"/>
    <w:rsid w:val="004A293A"/>
    <w:rsid w:val="004A58F9"/>
    <w:rsid w:val="004A58FB"/>
    <w:rsid w:val="004A6419"/>
    <w:rsid w:val="004A7702"/>
    <w:rsid w:val="004B09A4"/>
    <w:rsid w:val="004B59C1"/>
    <w:rsid w:val="004B743D"/>
    <w:rsid w:val="004C01E9"/>
    <w:rsid w:val="004C3EBE"/>
    <w:rsid w:val="004C4ABD"/>
    <w:rsid w:val="004C545C"/>
    <w:rsid w:val="004C66C3"/>
    <w:rsid w:val="004C6B94"/>
    <w:rsid w:val="004C78B6"/>
    <w:rsid w:val="004D0899"/>
    <w:rsid w:val="004D0955"/>
    <w:rsid w:val="004D1EA7"/>
    <w:rsid w:val="004D297C"/>
    <w:rsid w:val="004D41E9"/>
    <w:rsid w:val="004D456D"/>
    <w:rsid w:val="004D5ECF"/>
    <w:rsid w:val="004D7C84"/>
    <w:rsid w:val="004E092E"/>
    <w:rsid w:val="004E0C79"/>
    <w:rsid w:val="004E1C6B"/>
    <w:rsid w:val="004E245B"/>
    <w:rsid w:val="004E28F2"/>
    <w:rsid w:val="004E4674"/>
    <w:rsid w:val="004E47D4"/>
    <w:rsid w:val="004E566E"/>
    <w:rsid w:val="004E5848"/>
    <w:rsid w:val="004E662E"/>
    <w:rsid w:val="004F0916"/>
    <w:rsid w:val="004F1B5D"/>
    <w:rsid w:val="004F1FE8"/>
    <w:rsid w:val="004F242F"/>
    <w:rsid w:val="004F275A"/>
    <w:rsid w:val="004F2C8A"/>
    <w:rsid w:val="004F2DDF"/>
    <w:rsid w:val="004F5517"/>
    <w:rsid w:val="004F5902"/>
    <w:rsid w:val="004F5E12"/>
    <w:rsid w:val="004F690C"/>
    <w:rsid w:val="004F6A53"/>
    <w:rsid w:val="0050312B"/>
    <w:rsid w:val="00503537"/>
    <w:rsid w:val="0051309B"/>
    <w:rsid w:val="005138DB"/>
    <w:rsid w:val="00513AD2"/>
    <w:rsid w:val="0051428A"/>
    <w:rsid w:val="00514D39"/>
    <w:rsid w:val="00515C26"/>
    <w:rsid w:val="00517047"/>
    <w:rsid w:val="0051795A"/>
    <w:rsid w:val="005206DF"/>
    <w:rsid w:val="00520A25"/>
    <w:rsid w:val="005215F8"/>
    <w:rsid w:val="0052234F"/>
    <w:rsid w:val="00523DA8"/>
    <w:rsid w:val="00524291"/>
    <w:rsid w:val="00524849"/>
    <w:rsid w:val="00526BA6"/>
    <w:rsid w:val="00526BA9"/>
    <w:rsid w:val="00526F20"/>
    <w:rsid w:val="00527AA6"/>
    <w:rsid w:val="00530238"/>
    <w:rsid w:val="00530838"/>
    <w:rsid w:val="00533693"/>
    <w:rsid w:val="00534B8F"/>
    <w:rsid w:val="00534E32"/>
    <w:rsid w:val="005358E1"/>
    <w:rsid w:val="005373F6"/>
    <w:rsid w:val="00540418"/>
    <w:rsid w:val="00542702"/>
    <w:rsid w:val="00546398"/>
    <w:rsid w:val="00546626"/>
    <w:rsid w:val="00551823"/>
    <w:rsid w:val="00552283"/>
    <w:rsid w:val="0055541D"/>
    <w:rsid w:val="005603E0"/>
    <w:rsid w:val="00560AE0"/>
    <w:rsid w:val="0056194C"/>
    <w:rsid w:val="0056385F"/>
    <w:rsid w:val="00564AB4"/>
    <w:rsid w:val="00566297"/>
    <w:rsid w:val="005701FF"/>
    <w:rsid w:val="005718D6"/>
    <w:rsid w:val="00572E9D"/>
    <w:rsid w:val="00573695"/>
    <w:rsid w:val="00574139"/>
    <w:rsid w:val="00574CC6"/>
    <w:rsid w:val="005760DA"/>
    <w:rsid w:val="00576513"/>
    <w:rsid w:val="005765E2"/>
    <w:rsid w:val="0057683C"/>
    <w:rsid w:val="00576E47"/>
    <w:rsid w:val="00577205"/>
    <w:rsid w:val="005774F6"/>
    <w:rsid w:val="00580E98"/>
    <w:rsid w:val="005847CD"/>
    <w:rsid w:val="0058574F"/>
    <w:rsid w:val="00587E8C"/>
    <w:rsid w:val="00590E42"/>
    <w:rsid w:val="005937F2"/>
    <w:rsid w:val="00594020"/>
    <w:rsid w:val="00594904"/>
    <w:rsid w:val="00597900"/>
    <w:rsid w:val="005A0713"/>
    <w:rsid w:val="005A2026"/>
    <w:rsid w:val="005A41A4"/>
    <w:rsid w:val="005A41D3"/>
    <w:rsid w:val="005A46F4"/>
    <w:rsid w:val="005A4FB1"/>
    <w:rsid w:val="005A5B40"/>
    <w:rsid w:val="005A5E7D"/>
    <w:rsid w:val="005A7297"/>
    <w:rsid w:val="005B0070"/>
    <w:rsid w:val="005B085A"/>
    <w:rsid w:val="005B1766"/>
    <w:rsid w:val="005B2826"/>
    <w:rsid w:val="005B417C"/>
    <w:rsid w:val="005B4C38"/>
    <w:rsid w:val="005B523A"/>
    <w:rsid w:val="005B5753"/>
    <w:rsid w:val="005B692B"/>
    <w:rsid w:val="005B755C"/>
    <w:rsid w:val="005C03C5"/>
    <w:rsid w:val="005C2EB2"/>
    <w:rsid w:val="005C37B9"/>
    <w:rsid w:val="005C4086"/>
    <w:rsid w:val="005C4255"/>
    <w:rsid w:val="005C43B1"/>
    <w:rsid w:val="005C50E3"/>
    <w:rsid w:val="005C631C"/>
    <w:rsid w:val="005C6CF2"/>
    <w:rsid w:val="005C6DA7"/>
    <w:rsid w:val="005C7476"/>
    <w:rsid w:val="005D08D4"/>
    <w:rsid w:val="005D1E53"/>
    <w:rsid w:val="005D2A10"/>
    <w:rsid w:val="005D2F6E"/>
    <w:rsid w:val="005D3171"/>
    <w:rsid w:val="005D4712"/>
    <w:rsid w:val="005D5618"/>
    <w:rsid w:val="005D724D"/>
    <w:rsid w:val="005D7666"/>
    <w:rsid w:val="005D7692"/>
    <w:rsid w:val="005D7ACB"/>
    <w:rsid w:val="005E0895"/>
    <w:rsid w:val="005E104D"/>
    <w:rsid w:val="005E2428"/>
    <w:rsid w:val="005E333B"/>
    <w:rsid w:val="005E7466"/>
    <w:rsid w:val="005E77A0"/>
    <w:rsid w:val="005F02B2"/>
    <w:rsid w:val="005F1590"/>
    <w:rsid w:val="005F2CDE"/>
    <w:rsid w:val="005F30D8"/>
    <w:rsid w:val="005F36DE"/>
    <w:rsid w:val="005F62EB"/>
    <w:rsid w:val="0060048D"/>
    <w:rsid w:val="00600D2C"/>
    <w:rsid w:val="00601755"/>
    <w:rsid w:val="00602F67"/>
    <w:rsid w:val="00604973"/>
    <w:rsid w:val="006055F5"/>
    <w:rsid w:val="00606323"/>
    <w:rsid w:val="00606C84"/>
    <w:rsid w:val="00606F5B"/>
    <w:rsid w:val="006072D1"/>
    <w:rsid w:val="00610D5E"/>
    <w:rsid w:val="00612DFB"/>
    <w:rsid w:val="00612E3D"/>
    <w:rsid w:val="0061312D"/>
    <w:rsid w:val="006136A9"/>
    <w:rsid w:val="00616A55"/>
    <w:rsid w:val="0061792F"/>
    <w:rsid w:val="00617F09"/>
    <w:rsid w:val="0062089C"/>
    <w:rsid w:val="006209A1"/>
    <w:rsid w:val="00623121"/>
    <w:rsid w:val="0062559E"/>
    <w:rsid w:val="00625EBB"/>
    <w:rsid w:val="00626DE7"/>
    <w:rsid w:val="00626E7F"/>
    <w:rsid w:val="006279EE"/>
    <w:rsid w:val="00627DE4"/>
    <w:rsid w:val="00627F30"/>
    <w:rsid w:val="00631166"/>
    <w:rsid w:val="006317F1"/>
    <w:rsid w:val="006318E3"/>
    <w:rsid w:val="00631DD3"/>
    <w:rsid w:val="006321BE"/>
    <w:rsid w:val="00634DE2"/>
    <w:rsid w:val="00635157"/>
    <w:rsid w:val="00635300"/>
    <w:rsid w:val="006378AB"/>
    <w:rsid w:val="006405EE"/>
    <w:rsid w:val="006428AD"/>
    <w:rsid w:val="00644FD6"/>
    <w:rsid w:val="00645FF8"/>
    <w:rsid w:val="00647B80"/>
    <w:rsid w:val="006501FB"/>
    <w:rsid w:val="00652686"/>
    <w:rsid w:val="0065395D"/>
    <w:rsid w:val="006549F5"/>
    <w:rsid w:val="00657FA5"/>
    <w:rsid w:val="00660236"/>
    <w:rsid w:val="00664640"/>
    <w:rsid w:val="00665727"/>
    <w:rsid w:val="00665B42"/>
    <w:rsid w:val="00665E51"/>
    <w:rsid w:val="00665EC6"/>
    <w:rsid w:val="006676F7"/>
    <w:rsid w:val="006710F0"/>
    <w:rsid w:val="00672D0C"/>
    <w:rsid w:val="00673191"/>
    <w:rsid w:val="0067554F"/>
    <w:rsid w:val="006757E0"/>
    <w:rsid w:val="006762A1"/>
    <w:rsid w:val="00676EEF"/>
    <w:rsid w:val="00677C5A"/>
    <w:rsid w:val="006806D0"/>
    <w:rsid w:val="00683409"/>
    <w:rsid w:val="0068717B"/>
    <w:rsid w:val="00690FBF"/>
    <w:rsid w:val="00692670"/>
    <w:rsid w:val="006959D9"/>
    <w:rsid w:val="00695AB5"/>
    <w:rsid w:val="006A0911"/>
    <w:rsid w:val="006A0D04"/>
    <w:rsid w:val="006A3767"/>
    <w:rsid w:val="006A3DC0"/>
    <w:rsid w:val="006A42D5"/>
    <w:rsid w:val="006A4F15"/>
    <w:rsid w:val="006A6270"/>
    <w:rsid w:val="006A7373"/>
    <w:rsid w:val="006A7E6A"/>
    <w:rsid w:val="006B06CE"/>
    <w:rsid w:val="006B1A1A"/>
    <w:rsid w:val="006B1FD6"/>
    <w:rsid w:val="006B34E9"/>
    <w:rsid w:val="006B4466"/>
    <w:rsid w:val="006B5ADB"/>
    <w:rsid w:val="006B6C07"/>
    <w:rsid w:val="006B7B92"/>
    <w:rsid w:val="006C1BDE"/>
    <w:rsid w:val="006C7A60"/>
    <w:rsid w:val="006C7CC6"/>
    <w:rsid w:val="006D1489"/>
    <w:rsid w:val="006D1A68"/>
    <w:rsid w:val="006D240E"/>
    <w:rsid w:val="006D270D"/>
    <w:rsid w:val="006D46BC"/>
    <w:rsid w:val="006D5CBF"/>
    <w:rsid w:val="006D6DA8"/>
    <w:rsid w:val="006D726D"/>
    <w:rsid w:val="006D737D"/>
    <w:rsid w:val="006E0FC0"/>
    <w:rsid w:val="006E119D"/>
    <w:rsid w:val="006E1406"/>
    <w:rsid w:val="006E1B8E"/>
    <w:rsid w:val="006E40EF"/>
    <w:rsid w:val="006E4A95"/>
    <w:rsid w:val="006E523D"/>
    <w:rsid w:val="006E6162"/>
    <w:rsid w:val="006E6C24"/>
    <w:rsid w:val="006F038D"/>
    <w:rsid w:val="006F18EE"/>
    <w:rsid w:val="006F1F62"/>
    <w:rsid w:val="006F4766"/>
    <w:rsid w:val="006F4E2A"/>
    <w:rsid w:val="006F53E7"/>
    <w:rsid w:val="006F57A7"/>
    <w:rsid w:val="006F655A"/>
    <w:rsid w:val="006F7499"/>
    <w:rsid w:val="00701719"/>
    <w:rsid w:val="00703DE9"/>
    <w:rsid w:val="0070481D"/>
    <w:rsid w:val="00705E1A"/>
    <w:rsid w:val="00706A48"/>
    <w:rsid w:val="007115DA"/>
    <w:rsid w:val="0071223B"/>
    <w:rsid w:val="00712B04"/>
    <w:rsid w:val="0071312A"/>
    <w:rsid w:val="007145EC"/>
    <w:rsid w:val="00714806"/>
    <w:rsid w:val="0071668A"/>
    <w:rsid w:val="0071737C"/>
    <w:rsid w:val="00717386"/>
    <w:rsid w:val="0071740D"/>
    <w:rsid w:val="00717E94"/>
    <w:rsid w:val="007224AE"/>
    <w:rsid w:val="00722ED6"/>
    <w:rsid w:val="0072350E"/>
    <w:rsid w:val="0072549A"/>
    <w:rsid w:val="00725728"/>
    <w:rsid w:val="007317D9"/>
    <w:rsid w:val="00731EE4"/>
    <w:rsid w:val="00733C3A"/>
    <w:rsid w:val="00733EEF"/>
    <w:rsid w:val="00734265"/>
    <w:rsid w:val="0073436B"/>
    <w:rsid w:val="0073776C"/>
    <w:rsid w:val="0074095B"/>
    <w:rsid w:val="00742382"/>
    <w:rsid w:val="0074249F"/>
    <w:rsid w:val="00746FA2"/>
    <w:rsid w:val="00747209"/>
    <w:rsid w:val="00747C65"/>
    <w:rsid w:val="00751442"/>
    <w:rsid w:val="007534E8"/>
    <w:rsid w:val="007544BF"/>
    <w:rsid w:val="007545DC"/>
    <w:rsid w:val="007563EB"/>
    <w:rsid w:val="00760609"/>
    <w:rsid w:val="0076319C"/>
    <w:rsid w:val="007643D8"/>
    <w:rsid w:val="00766908"/>
    <w:rsid w:val="00767269"/>
    <w:rsid w:val="00767978"/>
    <w:rsid w:val="007679C9"/>
    <w:rsid w:val="00767C3A"/>
    <w:rsid w:val="0077159E"/>
    <w:rsid w:val="00772E57"/>
    <w:rsid w:val="00774FF6"/>
    <w:rsid w:val="00776BDC"/>
    <w:rsid w:val="00777852"/>
    <w:rsid w:val="00780AFE"/>
    <w:rsid w:val="00782999"/>
    <w:rsid w:val="007837FD"/>
    <w:rsid w:val="007841AC"/>
    <w:rsid w:val="0078463C"/>
    <w:rsid w:val="00784A30"/>
    <w:rsid w:val="007851D3"/>
    <w:rsid w:val="007860E3"/>
    <w:rsid w:val="00790AD6"/>
    <w:rsid w:val="00790DCE"/>
    <w:rsid w:val="007914F1"/>
    <w:rsid w:val="007917CD"/>
    <w:rsid w:val="00791CB7"/>
    <w:rsid w:val="00791D47"/>
    <w:rsid w:val="007920AB"/>
    <w:rsid w:val="00793369"/>
    <w:rsid w:val="0079626F"/>
    <w:rsid w:val="0079770C"/>
    <w:rsid w:val="007A1399"/>
    <w:rsid w:val="007A3240"/>
    <w:rsid w:val="007A361E"/>
    <w:rsid w:val="007A4D30"/>
    <w:rsid w:val="007A62BD"/>
    <w:rsid w:val="007A65EB"/>
    <w:rsid w:val="007A71DF"/>
    <w:rsid w:val="007B12A4"/>
    <w:rsid w:val="007B3EDE"/>
    <w:rsid w:val="007B460A"/>
    <w:rsid w:val="007B6236"/>
    <w:rsid w:val="007C002A"/>
    <w:rsid w:val="007C077B"/>
    <w:rsid w:val="007C2277"/>
    <w:rsid w:val="007C4758"/>
    <w:rsid w:val="007C5650"/>
    <w:rsid w:val="007C58AC"/>
    <w:rsid w:val="007C6B71"/>
    <w:rsid w:val="007D1755"/>
    <w:rsid w:val="007D2982"/>
    <w:rsid w:val="007D3A89"/>
    <w:rsid w:val="007D3D7E"/>
    <w:rsid w:val="007D447D"/>
    <w:rsid w:val="007D449A"/>
    <w:rsid w:val="007D5CBF"/>
    <w:rsid w:val="007D6EBA"/>
    <w:rsid w:val="007E16AF"/>
    <w:rsid w:val="007E181E"/>
    <w:rsid w:val="007E29CD"/>
    <w:rsid w:val="007E2D9A"/>
    <w:rsid w:val="007E43F4"/>
    <w:rsid w:val="007E6374"/>
    <w:rsid w:val="007F10C4"/>
    <w:rsid w:val="007F1120"/>
    <w:rsid w:val="007F3308"/>
    <w:rsid w:val="007F3EDC"/>
    <w:rsid w:val="007F5839"/>
    <w:rsid w:val="007F67C4"/>
    <w:rsid w:val="007F69CC"/>
    <w:rsid w:val="007F6EAD"/>
    <w:rsid w:val="007F7447"/>
    <w:rsid w:val="00801890"/>
    <w:rsid w:val="008018EA"/>
    <w:rsid w:val="00802D76"/>
    <w:rsid w:val="00803FF5"/>
    <w:rsid w:val="008118ED"/>
    <w:rsid w:val="00811A0D"/>
    <w:rsid w:val="00813C15"/>
    <w:rsid w:val="008148F3"/>
    <w:rsid w:val="0081499C"/>
    <w:rsid w:val="008151C3"/>
    <w:rsid w:val="008164AE"/>
    <w:rsid w:val="00817910"/>
    <w:rsid w:val="0082026A"/>
    <w:rsid w:val="00820E4A"/>
    <w:rsid w:val="00825DD5"/>
    <w:rsid w:val="00826C42"/>
    <w:rsid w:val="00826DD4"/>
    <w:rsid w:val="008279FB"/>
    <w:rsid w:val="008309EC"/>
    <w:rsid w:val="008310B8"/>
    <w:rsid w:val="008318B9"/>
    <w:rsid w:val="008323DD"/>
    <w:rsid w:val="00832823"/>
    <w:rsid w:val="00835BB4"/>
    <w:rsid w:val="00836128"/>
    <w:rsid w:val="00837834"/>
    <w:rsid w:val="008379EE"/>
    <w:rsid w:val="008407D1"/>
    <w:rsid w:val="00841412"/>
    <w:rsid w:val="008420A0"/>
    <w:rsid w:val="008423C4"/>
    <w:rsid w:val="008423FB"/>
    <w:rsid w:val="00843952"/>
    <w:rsid w:val="008439E1"/>
    <w:rsid w:val="00844AE3"/>
    <w:rsid w:val="00845430"/>
    <w:rsid w:val="00845E90"/>
    <w:rsid w:val="00850073"/>
    <w:rsid w:val="00850F58"/>
    <w:rsid w:val="00851341"/>
    <w:rsid w:val="00851FD8"/>
    <w:rsid w:val="00852676"/>
    <w:rsid w:val="008533EF"/>
    <w:rsid w:val="008543AB"/>
    <w:rsid w:val="0085583B"/>
    <w:rsid w:val="00855D5B"/>
    <w:rsid w:val="008564CB"/>
    <w:rsid w:val="00856749"/>
    <w:rsid w:val="00861A49"/>
    <w:rsid w:val="00863D2C"/>
    <w:rsid w:val="00863DB3"/>
    <w:rsid w:val="008641B8"/>
    <w:rsid w:val="008650C2"/>
    <w:rsid w:val="00865785"/>
    <w:rsid w:val="00867A1F"/>
    <w:rsid w:val="00875771"/>
    <w:rsid w:val="0087610E"/>
    <w:rsid w:val="00877388"/>
    <w:rsid w:val="0087762D"/>
    <w:rsid w:val="00877982"/>
    <w:rsid w:val="00877A09"/>
    <w:rsid w:val="00880E44"/>
    <w:rsid w:val="00882DAD"/>
    <w:rsid w:val="008846F5"/>
    <w:rsid w:val="00884A8E"/>
    <w:rsid w:val="00885138"/>
    <w:rsid w:val="00886AB0"/>
    <w:rsid w:val="00890FE2"/>
    <w:rsid w:val="0089171A"/>
    <w:rsid w:val="0089184F"/>
    <w:rsid w:val="008920D3"/>
    <w:rsid w:val="00893201"/>
    <w:rsid w:val="00893F40"/>
    <w:rsid w:val="00894767"/>
    <w:rsid w:val="008948D7"/>
    <w:rsid w:val="00895AE0"/>
    <w:rsid w:val="00897BDC"/>
    <w:rsid w:val="008A0B72"/>
    <w:rsid w:val="008A152D"/>
    <w:rsid w:val="008A16E5"/>
    <w:rsid w:val="008A182A"/>
    <w:rsid w:val="008A2B89"/>
    <w:rsid w:val="008A3FC1"/>
    <w:rsid w:val="008B3136"/>
    <w:rsid w:val="008B3297"/>
    <w:rsid w:val="008B3624"/>
    <w:rsid w:val="008B3697"/>
    <w:rsid w:val="008B49A6"/>
    <w:rsid w:val="008B5ECD"/>
    <w:rsid w:val="008C0445"/>
    <w:rsid w:val="008C346E"/>
    <w:rsid w:val="008C37A2"/>
    <w:rsid w:val="008C3A07"/>
    <w:rsid w:val="008C47E4"/>
    <w:rsid w:val="008C63E0"/>
    <w:rsid w:val="008C6A52"/>
    <w:rsid w:val="008D16A6"/>
    <w:rsid w:val="008D1C83"/>
    <w:rsid w:val="008D2C3F"/>
    <w:rsid w:val="008D393A"/>
    <w:rsid w:val="008D3A78"/>
    <w:rsid w:val="008D58B2"/>
    <w:rsid w:val="008D59F9"/>
    <w:rsid w:val="008D5AD0"/>
    <w:rsid w:val="008D66EE"/>
    <w:rsid w:val="008E2D4A"/>
    <w:rsid w:val="008E3ECF"/>
    <w:rsid w:val="008E4EEA"/>
    <w:rsid w:val="008E508A"/>
    <w:rsid w:val="008F1058"/>
    <w:rsid w:val="008F231B"/>
    <w:rsid w:val="008F288A"/>
    <w:rsid w:val="008F2CBB"/>
    <w:rsid w:val="008F3701"/>
    <w:rsid w:val="008F56AC"/>
    <w:rsid w:val="008F62AE"/>
    <w:rsid w:val="00901260"/>
    <w:rsid w:val="00903CCC"/>
    <w:rsid w:val="00906CB7"/>
    <w:rsid w:val="00907FE1"/>
    <w:rsid w:val="0091104F"/>
    <w:rsid w:val="00912A54"/>
    <w:rsid w:val="009146A3"/>
    <w:rsid w:val="00914FF3"/>
    <w:rsid w:val="0091565A"/>
    <w:rsid w:val="00915817"/>
    <w:rsid w:val="00915CB2"/>
    <w:rsid w:val="00916B83"/>
    <w:rsid w:val="00917BEE"/>
    <w:rsid w:val="00917CA7"/>
    <w:rsid w:val="00917DCA"/>
    <w:rsid w:val="00921FC4"/>
    <w:rsid w:val="009223FC"/>
    <w:rsid w:val="00923300"/>
    <w:rsid w:val="00923F0F"/>
    <w:rsid w:val="00924822"/>
    <w:rsid w:val="00925E76"/>
    <w:rsid w:val="009269BF"/>
    <w:rsid w:val="00927A3A"/>
    <w:rsid w:val="00931892"/>
    <w:rsid w:val="00931B60"/>
    <w:rsid w:val="00931FFB"/>
    <w:rsid w:val="0093218B"/>
    <w:rsid w:val="00932612"/>
    <w:rsid w:val="00932E02"/>
    <w:rsid w:val="009357F0"/>
    <w:rsid w:val="00935C78"/>
    <w:rsid w:val="0093612C"/>
    <w:rsid w:val="00937C46"/>
    <w:rsid w:val="00937F5C"/>
    <w:rsid w:val="0094046C"/>
    <w:rsid w:val="00940ED6"/>
    <w:rsid w:val="009422AF"/>
    <w:rsid w:val="00947BBC"/>
    <w:rsid w:val="00947D29"/>
    <w:rsid w:val="00947DCB"/>
    <w:rsid w:val="00951333"/>
    <w:rsid w:val="00951632"/>
    <w:rsid w:val="0095370E"/>
    <w:rsid w:val="0095526B"/>
    <w:rsid w:val="0095531F"/>
    <w:rsid w:val="009572B3"/>
    <w:rsid w:val="009602D2"/>
    <w:rsid w:val="00960599"/>
    <w:rsid w:val="0096066E"/>
    <w:rsid w:val="00960A25"/>
    <w:rsid w:val="00963BA4"/>
    <w:rsid w:val="00963FB8"/>
    <w:rsid w:val="009641DB"/>
    <w:rsid w:val="00970D85"/>
    <w:rsid w:val="00972004"/>
    <w:rsid w:val="009724D7"/>
    <w:rsid w:val="00972B2E"/>
    <w:rsid w:val="00973939"/>
    <w:rsid w:val="00973E7F"/>
    <w:rsid w:val="00975111"/>
    <w:rsid w:val="00975B23"/>
    <w:rsid w:val="00975F76"/>
    <w:rsid w:val="009771A0"/>
    <w:rsid w:val="009777BD"/>
    <w:rsid w:val="00980F0E"/>
    <w:rsid w:val="00981546"/>
    <w:rsid w:val="00981750"/>
    <w:rsid w:val="00981C7C"/>
    <w:rsid w:val="009821AE"/>
    <w:rsid w:val="00982227"/>
    <w:rsid w:val="009825EF"/>
    <w:rsid w:val="0098483D"/>
    <w:rsid w:val="00984B86"/>
    <w:rsid w:val="0098534B"/>
    <w:rsid w:val="00985DB7"/>
    <w:rsid w:val="0099052E"/>
    <w:rsid w:val="00991969"/>
    <w:rsid w:val="00994369"/>
    <w:rsid w:val="0099446B"/>
    <w:rsid w:val="0099648A"/>
    <w:rsid w:val="009A10B8"/>
    <w:rsid w:val="009A204E"/>
    <w:rsid w:val="009A2612"/>
    <w:rsid w:val="009A2D59"/>
    <w:rsid w:val="009A4E07"/>
    <w:rsid w:val="009A6694"/>
    <w:rsid w:val="009A6F85"/>
    <w:rsid w:val="009A7FEA"/>
    <w:rsid w:val="009B0BFA"/>
    <w:rsid w:val="009B1489"/>
    <w:rsid w:val="009B283B"/>
    <w:rsid w:val="009B64DF"/>
    <w:rsid w:val="009C0795"/>
    <w:rsid w:val="009C08A5"/>
    <w:rsid w:val="009C0B74"/>
    <w:rsid w:val="009C0B88"/>
    <w:rsid w:val="009C0D37"/>
    <w:rsid w:val="009C1AD8"/>
    <w:rsid w:val="009C31AB"/>
    <w:rsid w:val="009C32E7"/>
    <w:rsid w:val="009C4081"/>
    <w:rsid w:val="009C4B7D"/>
    <w:rsid w:val="009C55C4"/>
    <w:rsid w:val="009C576D"/>
    <w:rsid w:val="009C64E0"/>
    <w:rsid w:val="009C757E"/>
    <w:rsid w:val="009C7DA6"/>
    <w:rsid w:val="009D1DBB"/>
    <w:rsid w:val="009D374E"/>
    <w:rsid w:val="009D5560"/>
    <w:rsid w:val="009D6ACE"/>
    <w:rsid w:val="009D6B01"/>
    <w:rsid w:val="009D6C90"/>
    <w:rsid w:val="009D7232"/>
    <w:rsid w:val="009D76E5"/>
    <w:rsid w:val="009D7866"/>
    <w:rsid w:val="009E152E"/>
    <w:rsid w:val="009E2065"/>
    <w:rsid w:val="009E21FF"/>
    <w:rsid w:val="009E32D4"/>
    <w:rsid w:val="009E3DE4"/>
    <w:rsid w:val="009E5329"/>
    <w:rsid w:val="009E5A92"/>
    <w:rsid w:val="009E6784"/>
    <w:rsid w:val="009F04F5"/>
    <w:rsid w:val="009F0EEE"/>
    <w:rsid w:val="009F1023"/>
    <w:rsid w:val="009F1EC3"/>
    <w:rsid w:val="009F3DA7"/>
    <w:rsid w:val="009F41F8"/>
    <w:rsid w:val="009F5C0A"/>
    <w:rsid w:val="009F7621"/>
    <w:rsid w:val="00A00B89"/>
    <w:rsid w:val="00A03206"/>
    <w:rsid w:val="00A0385D"/>
    <w:rsid w:val="00A03F5E"/>
    <w:rsid w:val="00A060AD"/>
    <w:rsid w:val="00A1049D"/>
    <w:rsid w:val="00A10829"/>
    <w:rsid w:val="00A1168E"/>
    <w:rsid w:val="00A12F00"/>
    <w:rsid w:val="00A13765"/>
    <w:rsid w:val="00A141CC"/>
    <w:rsid w:val="00A14C4D"/>
    <w:rsid w:val="00A15563"/>
    <w:rsid w:val="00A155FE"/>
    <w:rsid w:val="00A15F7D"/>
    <w:rsid w:val="00A1611A"/>
    <w:rsid w:val="00A165E1"/>
    <w:rsid w:val="00A1779E"/>
    <w:rsid w:val="00A201F4"/>
    <w:rsid w:val="00A202A9"/>
    <w:rsid w:val="00A20C9F"/>
    <w:rsid w:val="00A210C8"/>
    <w:rsid w:val="00A21427"/>
    <w:rsid w:val="00A214F1"/>
    <w:rsid w:val="00A21D74"/>
    <w:rsid w:val="00A220B1"/>
    <w:rsid w:val="00A2295C"/>
    <w:rsid w:val="00A235BE"/>
    <w:rsid w:val="00A23C80"/>
    <w:rsid w:val="00A24B32"/>
    <w:rsid w:val="00A258EB"/>
    <w:rsid w:val="00A25EEF"/>
    <w:rsid w:val="00A267EA"/>
    <w:rsid w:val="00A300B2"/>
    <w:rsid w:val="00A3185C"/>
    <w:rsid w:val="00A3191C"/>
    <w:rsid w:val="00A3223B"/>
    <w:rsid w:val="00A34442"/>
    <w:rsid w:val="00A34A48"/>
    <w:rsid w:val="00A34CD3"/>
    <w:rsid w:val="00A351C9"/>
    <w:rsid w:val="00A36689"/>
    <w:rsid w:val="00A3700A"/>
    <w:rsid w:val="00A4073A"/>
    <w:rsid w:val="00A441B4"/>
    <w:rsid w:val="00A45CA9"/>
    <w:rsid w:val="00A4651F"/>
    <w:rsid w:val="00A46B73"/>
    <w:rsid w:val="00A517EC"/>
    <w:rsid w:val="00A51952"/>
    <w:rsid w:val="00A52425"/>
    <w:rsid w:val="00A52707"/>
    <w:rsid w:val="00A53538"/>
    <w:rsid w:val="00A55165"/>
    <w:rsid w:val="00A5530B"/>
    <w:rsid w:val="00A608CE"/>
    <w:rsid w:val="00A60E7B"/>
    <w:rsid w:val="00A61D01"/>
    <w:rsid w:val="00A6396C"/>
    <w:rsid w:val="00A641DC"/>
    <w:rsid w:val="00A64CC2"/>
    <w:rsid w:val="00A67321"/>
    <w:rsid w:val="00A677C1"/>
    <w:rsid w:val="00A67E06"/>
    <w:rsid w:val="00A70880"/>
    <w:rsid w:val="00A727CF"/>
    <w:rsid w:val="00A741FA"/>
    <w:rsid w:val="00A75305"/>
    <w:rsid w:val="00A7629B"/>
    <w:rsid w:val="00A7645C"/>
    <w:rsid w:val="00A7657F"/>
    <w:rsid w:val="00A76B77"/>
    <w:rsid w:val="00A817F0"/>
    <w:rsid w:val="00A826E5"/>
    <w:rsid w:val="00A8410B"/>
    <w:rsid w:val="00A854EA"/>
    <w:rsid w:val="00A872BC"/>
    <w:rsid w:val="00A90393"/>
    <w:rsid w:val="00A907CC"/>
    <w:rsid w:val="00A914F7"/>
    <w:rsid w:val="00A915D7"/>
    <w:rsid w:val="00A92890"/>
    <w:rsid w:val="00A92C80"/>
    <w:rsid w:val="00A93319"/>
    <w:rsid w:val="00A95AD8"/>
    <w:rsid w:val="00A95D9A"/>
    <w:rsid w:val="00A96420"/>
    <w:rsid w:val="00A97AC6"/>
    <w:rsid w:val="00AA084B"/>
    <w:rsid w:val="00AA12ED"/>
    <w:rsid w:val="00AA1315"/>
    <w:rsid w:val="00AA1A24"/>
    <w:rsid w:val="00AA2708"/>
    <w:rsid w:val="00AA29A6"/>
    <w:rsid w:val="00AA3E52"/>
    <w:rsid w:val="00AA49E6"/>
    <w:rsid w:val="00AA4D41"/>
    <w:rsid w:val="00AA5CDB"/>
    <w:rsid w:val="00AA63DA"/>
    <w:rsid w:val="00AA6D19"/>
    <w:rsid w:val="00AA7070"/>
    <w:rsid w:val="00AB037D"/>
    <w:rsid w:val="00AB0936"/>
    <w:rsid w:val="00AB28DF"/>
    <w:rsid w:val="00AB3534"/>
    <w:rsid w:val="00AB3824"/>
    <w:rsid w:val="00AB3F0B"/>
    <w:rsid w:val="00AB566A"/>
    <w:rsid w:val="00AB57A6"/>
    <w:rsid w:val="00AB6C05"/>
    <w:rsid w:val="00AB703C"/>
    <w:rsid w:val="00AC1531"/>
    <w:rsid w:val="00AC2C7E"/>
    <w:rsid w:val="00AC2E2A"/>
    <w:rsid w:val="00AC3662"/>
    <w:rsid w:val="00AC3C50"/>
    <w:rsid w:val="00AC4DCB"/>
    <w:rsid w:val="00AC5122"/>
    <w:rsid w:val="00AC5329"/>
    <w:rsid w:val="00AC5521"/>
    <w:rsid w:val="00AC7952"/>
    <w:rsid w:val="00AD07D0"/>
    <w:rsid w:val="00AD170E"/>
    <w:rsid w:val="00AD525E"/>
    <w:rsid w:val="00AD553C"/>
    <w:rsid w:val="00AD62D5"/>
    <w:rsid w:val="00AD736F"/>
    <w:rsid w:val="00AD7F25"/>
    <w:rsid w:val="00AE10EF"/>
    <w:rsid w:val="00AE1637"/>
    <w:rsid w:val="00AE17D3"/>
    <w:rsid w:val="00AE1EF1"/>
    <w:rsid w:val="00AE4DB5"/>
    <w:rsid w:val="00AE5CD5"/>
    <w:rsid w:val="00AE6D61"/>
    <w:rsid w:val="00AE7202"/>
    <w:rsid w:val="00AE78F9"/>
    <w:rsid w:val="00AF1CF2"/>
    <w:rsid w:val="00AF1D5C"/>
    <w:rsid w:val="00AF267F"/>
    <w:rsid w:val="00AF36FD"/>
    <w:rsid w:val="00AF38E8"/>
    <w:rsid w:val="00AF4106"/>
    <w:rsid w:val="00AF4981"/>
    <w:rsid w:val="00AF55B2"/>
    <w:rsid w:val="00AF6742"/>
    <w:rsid w:val="00AF78C6"/>
    <w:rsid w:val="00AF7E45"/>
    <w:rsid w:val="00B00746"/>
    <w:rsid w:val="00B01756"/>
    <w:rsid w:val="00B0255C"/>
    <w:rsid w:val="00B03AE5"/>
    <w:rsid w:val="00B05038"/>
    <w:rsid w:val="00B059A5"/>
    <w:rsid w:val="00B07273"/>
    <w:rsid w:val="00B12E1F"/>
    <w:rsid w:val="00B1441E"/>
    <w:rsid w:val="00B16D7E"/>
    <w:rsid w:val="00B171F5"/>
    <w:rsid w:val="00B173DC"/>
    <w:rsid w:val="00B20740"/>
    <w:rsid w:val="00B224CF"/>
    <w:rsid w:val="00B229E8"/>
    <w:rsid w:val="00B24991"/>
    <w:rsid w:val="00B252A7"/>
    <w:rsid w:val="00B25C81"/>
    <w:rsid w:val="00B26851"/>
    <w:rsid w:val="00B312A6"/>
    <w:rsid w:val="00B3143A"/>
    <w:rsid w:val="00B331A5"/>
    <w:rsid w:val="00B339C0"/>
    <w:rsid w:val="00B344F6"/>
    <w:rsid w:val="00B35372"/>
    <w:rsid w:val="00B366B1"/>
    <w:rsid w:val="00B371B8"/>
    <w:rsid w:val="00B41981"/>
    <w:rsid w:val="00B42C43"/>
    <w:rsid w:val="00B42C6F"/>
    <w:rsid w:val="00B4374B"/>
    <w:rsid w:val="00B4510F"/>
    <w:rsid w:val="00B52790"/>
    <w:rsid w:val="00B53C46"/>
    <w:rsid w:val="00B5685C"/>
    <w:rsid w:val="00B61DD2"/>
    <w:rsid w:val="00B63333"/>
    <w:rsid w:val="00B635D5"/>
    <w:rsid w:val="00B64123"/>
    <w:rsid w:val="00B64175"/>
    <w:rsid w:val="00B65B09"/>
    <w:rsid w:val="00B6611E"/>
    <w:rsid w:val="00B6643D"/>
    <w:rsid w:val="00B664EC"/>
    <w:rsid w:val="00B702A2"/>
    <w:rsid w:val="00B73EDF"/>
    <w:rsid w:val="00B742FC"/>
    <w:rsid w:val="00B74727"/>
    <w:rsid w:val="00B766F4"/>
    <w:rsid w:val="00B76E86"/>
    <w:rsid w:val="00B7780C"/>
    <w:rsid w:val="00B779B9"/>
    <w:rsid w:val="00B8267C"/>
    <w:rsid w:val="00B83CF4"/>
    <w:rsid w:val="00B84B74"/>
    <w:rsid w:val="00B85276"/>
    <w:rsid w:val="00B85AC9"/>
    <w:rsid w:val="00B85F0E"/>
    <w:rsid w:val="00B8699C"/>
    <w:rsid w:val="00B87F98"/>
    <w:rsid w:val="00B91EFF"/>
    <w:rsid w:val="00B921C1"/>
    <w:rsid w:val="00B93F49"/>
    <w:rsid w:val="00B952DC"/>
    <w:rsid w:val="00B957EB"/>
    <w:rsid w:val="00B96B6F"/>
    <w:rsid w:val="00BA037A"/>
    <w:rsid w:val="00BA04BB"/>
    <w:rsid w:val="00BA0B81"/>
    <w:rsid w:val="00BA0BDF"/>
    <w:rsid w:val="00BA2613"/>
    <w:rsid w:val="00BA2906"/>
    <w:rsid w:val="00BA5532"/>
    <w:rsid w:val="00BA6109"/>
    <w:rsid w:val="00BA7EB7"/>
    <w:rsid w:val="00BB1253"/>
    <w:rsid w:val="00BB1805"/>
    <w:rsid w:val="00BB41D2"/>
    <w:rsid w:val="00BB5E05"/>
    <w:rsid w:val="00BB6274"/>
    <w:rsid w:val="00BB6913"/>
    <w:rsid w:val="00BB6E96"/>
    <w:rsid w:val="00BC022A"/>
    <w:rsid w:val="00BC298D"/>
    <w:rsid w:val="00BC2EFB"/>
    <w:rsid w:val="00BC3AAD"/>
    <w:rsid w:val="00BC6C3F"/>
    <w:rsid w:val="00BC7B73"/>
    <w:rsid w:val="00BC7B9F"/>
    <w:rsid w:val="00BD104A"/>
    <w:rsid w:val="00BD1C8E"/>
    <w:rsid w:val="00BD2882"/>
    <w:rsid w:val="00BD31AB"/>
    <w:rsid w:val="00BD3747"/>
    <w:rsid w:val="00BD4600"/>
    <w:rsid w:val="00BD47B4"/>
    <w:rsid w:val="00BD4D30"/>
    <w:rsid w:val="00BD6295"/>
    <w:rsid w:val="00BD62BB"/>
    <w:rsid w:val="00BD75EC"/>
    <w:rsid w:val="00BE0BCE"/>
    <w:rsid w:val="00BE3902"/>
    <w:rsid w:val="00BE5533"/>
    <w:rsid w:val="00BE615F"/>
    <w:rsid w:val="00BE6E78"/>
    <w:rsid w:val="00BE721A"/>
    <w:rsid w:val="00BF07E9"/>
    <w:rsid w:val="00BF315E"/>
    <w:rsid w:val="00BF3287"/>
    <w:rsid w:val="00BF3845"/>
    <w:rsid w:val="00BF58F0"/>
    <w:rsid w:val="00BF742B"/>
    <w:rsid w:val="00BF75EC"/>
    <w:rsid w:val="00BF7E1A"/>
    <w:rsid w:val="00C04E02"/>
    <w:rsid w:val="00C0631D"/>
    <w:rsid w:val="00C06581"/>
    <w:rsid w:val="00C111FE"/>
    <w:rsid w:val="00C11608"/>
    <w:rsid w:val="00C120D2"/>
    <w:rsid w:val="00C121CA"/>
    <w:rsid w:val="00C12D34"/>
    <w:rsid w:val="00C14DAF"/>
    <w:rsid w:val="00C14E4C"/>
    <w:rsid w:val="00C15C8B"/>
    <w:rsid w:val="00C163E1"/>
    <w:rsid w:val="00C16AB5"/>
    <w:rsid w:val="00C16F41"/>
    <w:rsid w:val="00C17981"/>
    <w:rsid w:val="00C17B17"/>
    <w:rsid w:val="00C20BA1"/>
    <w:rsid w:val="00C2184E"/>
    <w:rsid w:val="00C21FC4"/>
    <w:rsid w:val="00C22101"/>
    <w:rsid w:val="00C22561"/>
    <w:rsid w:val="00C22ED4"/>
    <w:rsid w:val="00C231BE"/>
    <w:rsid w:val="00C244F5"/>
    <w:rsid w:val="00C250CD"/>
    <w:rsid w:val="00C25C8A"/>
    <w:rsid w:val="00C27810"/>
    <w:rsid w:val="00C30133"/>
    <w:rsid w:val="00C30365"/>
    <w:rsid w:val="00C30531"/>
    <w:rsid w:val="00C311CC"/>
    <w:rsid w:val="00C329C3"/>
    <w:rsid w:val="00C336FF"/>
    <w:rsid w:val="00C33B24"/>
    <w:rsid w:val="00C347DE"/>
    <w:rsid w:val="00C41214"/>
    <w:rsid w:val="00C41223"/>
    <w:rsid w:val="00C41440"/>
    <w:rsid w:val="00C427E7"/>
    <w:rsid w:val="00C447E2"/>
    <w:rsid w:val="00C44FBB"/>
    <w:rsid w:val="00C47012"/>
    <w:rsid w:val="00C510EC"/>
    <w:rsid w:val="00C52112"/>
    <w:rsid w:val="00C53A52"/>
    <w:rsid w:val="00C54841"/>
    <w:rsid w:val="00C55ACB"/>
    <w:rsid w:val="00C56767"/>
    <w:rsid w:val="00C601BE"/>
    <w:rsid w:val="00C61851"/>
    <w:rsid w:val="00C63010"/>
    <w:rsid w:val="00C6354B"/>
    <w:rsid w:val="00C637A5"/>
    <w:rsid w:val="00C6432A"/>
    <w:rsid w:val="00C71AF5"/>
    <w:rsid w:val="00C72E52"/>
    <w:rsid w:val="00C7322F"/>
    <w:rsid w:val="00C73444"/>
    <w:rsid w:val="00C73499"/>
    <w:rsid w:val="00C73585"/>
    <w:rsid w:val="00C74339"/>
    <w:rsid w:val="00C76233"/>
    <w:rsid w:val="00C76365"/>
    <w:rsid w:val="00C76C96"/>
    <w:rsid w:val="00C76DEC"/>
    <w:rsid w:val="00C805AF"/>
    <w:rsid w:val="00C80A6E"/>
    <w:rsid w:val="00C81492"/>
    <w:rsid w:val="00C81FAD"/>
    <w:rsid w:val="00C82968"/>
    <w:rsid w:val="00C82DCB"/>
    <w:rsid w:val="00C8375E"/>
    <w:rsid w:val="00C83BD4"/>
    <w:rsid w:val="00C83F3B"/>
    <w:rsid w:val="00C84D2D"/>
    <w:rsid w:val="00C84F57"/>
    <w:rsid w:val="00C866F2"/>
    <w:rsid w:val="00C87997"/>
    <w:rsid w:val="00C9187D"/>
    <w:rsid w:val="00C91932"/>
    <w:rsid w:val="00C92812"/>
    <w:rsid w:val="00C92ABF"/>
    <w:rsid w:val="00C9329A"/>
    <w:rsid w:val="00C934C5"/>
    <w:rsid w:val="00C9361F"/>
    <w:rsid w:val="00C941CF"/>
    <w:rsid w:val="00C94963"/>
    <w:rsid w:val="00C94DFD"/>
    <w:rsid w:val="00C972A8"/>
    <w:rsid w:val="00C97CEE"/>
    <w:rsid w:val="00CA0F56"/>
    <w:rsid w:val="00CA1987"/>
    <w:rsid w:val="00CA2970"/>
    <w:rsid w:val="00CA2F0E"/>
    <w:rsid w:val="00CA5217"/>
    <w:rsid w:val="00CA577F"/>
    <w:rsid w:val="00CA6C3C"/>
    <w:rsid w:val="00CA6E22"/>
    <w:rsid w:val="00CB0527"/>
    <w:rsid w:val="00CB2E40"/>
    <w:rsid w:val="00CB3FC2"/>
    <w:rsid w:val="00CB446D"/>
    <w:rsid w:val="00CB4B67"/>
    <w:rsid w:val="00CB6843"/>
    <w:rsid w:val="00CB7540"/>
    <w:rsid w:val="00CB7BC7"/>
    <w:rsid w:val="00CC05A7"/>
    <w:rsid w:val="00CC17D3"/>
    <w:rsid w:val="00CC2E50"/>
    <w:rsid w:val="00CC6C18"/>
    <w:rsid w:val="00CC7E82"/>
    <w:rsid w:val="00CC7F3F"/>
    <w:rsid w:val="00CD1C7C"/>
    <w:rsid w:val="00CD1D2A"/>
    <w:rsid w:val="00CD3159"/>
    <w:rsid w:val="00CD604F"/>
    <w:rsid w:val="00CD606E"/>
    <w:rsid w:val="00CD6609"/>
    <w:rsid w:val="00CD7726"/>
    <w:rsid w:val="00CE11BC"/>
    <w:rsid w:val="00CE657B"/>
    <w:rsid w:val="00CE6F75"/>
    <w:rsid w:val="00CF17E9"/>
    <w:rsid w:val="00CF2396"/>
    <w:rsid w:val="00CF248A"/>
    <w:rsid w:val="00CF2EAB"/>
    <w:rsid w:val="00CF30FA"/>
    <w:rsid w:val="00CF3632"/>
    <w:rsid w:val="00CF62E5"/>
    <w:rsid w:val="00CF66BD"/>
    <w:rsid w:val="00CF7139"/>
    <w:rsid w:val="00D00B6B"/>
    <w:rsid w:val="00D00D8E"/>
    <w:rsid w:val="00D01C18"/>
    <w:rsid w:val="00D034F0"/>
    <w:rsid w:val="00D03BD6"/>
    <w:rsid w:val="00D03DCC"/>
    <w:rsid w:val="00D0447B"/>
    <w:rsid w:val="00D056C6"/>
    <w:rsid w:val="00D05ABE"/>
    <w:rsid w:val="00D10738"/>
    <w:rsid w:val="00D11864"/>
    <w:rsid w:val="00D118FD"/>
    <w:rsid w:val="00D15165"/>
    <w:rsid w:val="00D153DC"/>
    <w:rsid w:val="00D15B0F"/>
    <w:rsid w:val="00D17B15"/>
    <w:rsid w:val="00D2169B"/>
    <w:rsid w:val="00D22E0C"/>
    <w:rsid w:val="00D2319E"/>
    <w:rsid w:val="00D2361D"/>
    <w:rsid w:val="00D23917"/>
    <w:rsid w:val="00D23BE3"/>
    <w:rsid w:val="00D2405D"/>
    <w:rsid w:val="00D24D64"/>
    <w:rsid w:val="00D25646"/>
    <w:rsid w:val="00D259AE"/>
    <w:rsid w:val="00D26317"/>
    <w:rsid w:val="00D274B8"/>
    <w:rsid w:val="00D319B2"/>
    <w:rsid w:val="00D31C13"/>
    <w:rsid w:val="00D324E3"/>
    <w:rsid w:val="00D32B61"/>
    <w:rsid w:val="00D34B3B"/>
    <w:rsid w:val="00D36596"/>
    <w:rsid w:val="00D366EE"/>
    <w:rsid w:val="00D37CC5"/>
    <w:rsid w:val="00D401A2"/>
    <w:rsid w:val="00D43881"/>
    <w:rsid w:val="00D458EE"/>
    <w:rsid w:val="00D45AF4"/>
    <w:rsid w:val="00D45E43"/>
    <w:rsid w:val="00D45F7E"/>
    <w:rsid w:val="00D46064"/>
    <w:rsid w:val="00D466E4"/>
    <w:rsid w:val="00D467A5"/>
    <w:rsid w:val="00D474FD"/>
    <w:rsid w:val="00D47689"/>
    <w:rsid w:val="00D514A3"/>
    <w:rsid w:val="00D5251A"/>
    <w:rsid w:val="00D54982"/>
    <w:rsid w:val="00D55008"/>
    <w:rsid w:val="00D6056D"/>
    <w:rsid w:val="00D63236"/>
    <w:rsid w:val="00D639BA"/>
    <w:rsid w:val="00D648C4"/>
    <w:rsid w:val="00D6576B"/>
    <w:rsid w:val="00D659C3"/>
    <w:rsid w:val="00D66B21"/>
    <w:rsid w:val="00D66B2A"/>
    <w:rsid w:val="00D67475"/>
    <w:rsid w:val="00D7117B"/>
    <w:rsid w:val="00D73828"/>
    <w:rsid w:val="00D74B96"/>
    <w:rsid w:val="00D74BD5"/>
    <w:rsid w:val="00D74EFE"/>
    <w:rsid w:val="00D75AED"/>
    <w:rsid w:val="00D81240"/>
    <w:rsid w:val="00D81A85"/>
    <w:rsid w:val="00D82B6B"/>
    <w:rsid w:val="00D8348D"/>
    <w:rsid w:val="00D83591"/>
    <w:rsid w:val="00D844A4"/>
    <w:rsid w:val="00D85512"/>
    <w:rsid w:val="00D872B6"/>
    <w:rsid w:val="00D91FD9"/>
    <w:rsid w:val="00D937E4"/>
    <w:rsid w:val="00D938F3"/>
    <w:rsid w:val="00D940D2"/>
    <w:rsid w:val="00DA0835"/>
    <w:rsid w:val="00DA1028"/>
    <w:rsid w:val="00DA3E35"/>
    <w:rsid w:val="00DA50DC"/>
    <w:rsid w:val="00DA7182"/>
    <w:rsid w:val="00DA7E7A"/>
    <w:rsid w:val="00DB1210"/>
    <w:rsid w:val="00DB126A"/>
    <w:rsid w:val="00DB4AD4"/>
    <w:rsid w:val="00DB4EE2"/>
    <w:rsid w:val="00DB64E1"/>
    <w:rsid w:val="00DB6693"/>
    <w:rsid w:val="00DB6788"/>
    <w:rsid w:val="00DB71AD"/>
    <w:rsid w:val="00DC01C1"/>
    <w:rsid w:val="00DC1D1F"/>
    <w:rsid w:val="00DC2FDC"/>
    <w:rsid w:val="00DC4BAE"/>
    <w:rsid w:val="00DC5287"/>
    <w:rsid w:val="00DC6118"/>
    <w:rsid w:val="00DC6EC2"/>
    <w:rsid w:val="00DC7127"/>
    <w:rsid w:val="00DC770D"/>
    <w:rsid w:val="00DD26C1"/>
    <w:rsid w:val="00DD27A1"/>
    <w:rsid w:val="00DD33E9"/>
    <w:rsid w:val="00DD37F9"/>
    <w:rsid w:val="00DD4DCF"/>
    <w:rsid w:val="00DD5E68"/>
    <w:rsid w:val="00DE0E67"/>
    <w:rsid w:val="00DE12F0"/>
    <w:rsid w:val="00DE1D9A"/>
    <w:rsid w:val="00DE1E88"/>
    <w:rsid w:val="00DE2734"/>
    <w:rsid w:val="00DE2B90"/>
    <w:rsid w:val="00DE2D55"/>
    <w:rsid w:val="00DE33CD"/>
    <w:rsid w:val="00DE6A73"/>
    <w:rsid w:val="00DF18D3"/>
    <w:rsid w:val="00DF280A"/>
    <w:rsid w:val="00DF30A7"/>
    <w:rsid w:val="00DF5DEF"/>
    <w:rsid w:val="00DF6DDB"/>
    <w:rsid w:val="00DF6FAF"/>
    <w:rsid w:val="00E02997"/>
    <w:rsid w:val="00E038AD"/>
    <w:rsid w:val="00E03F3B"/>
    <w:rsid w:val="00E0488B"/>
    <w:rsid w:val="00E04C88"/>
    <w:rsid w:val="00E050D9"/>
    <w:rsid w:val="00E050F1"/>
    <w:rsid w:val="00E10EA3"/>
    <w:rsid w:val="00E116C2"/>
    <w:rsid w:val="00E1278C"/>
    <w:rsid w:val="00E12899"/>
    <w:rsid w:val="00E12F80"/>
    <w:rsid w:val="00E13F7F"/>
    <w:rsid w:val="00E14581"/>
    <w:rsid w:val="00E1465A"/>
    <w:rsid w:val="00E15513"/>
    <w:rsid w:val="00E23B59"/>
    <w:rsid w:val="00E23B9B"/>
    <w:rsid w:val="00E23E33"/>
    <w:rsid w:val="00E24F9E"/>
    <w:rsid w:val="00E26C98"/>
    <w:rsid w:val="00E3120A"/>
    <w:rsid w:val="00E31D10"/>
    <w:rsid w:val="00E3217F"/>
    <w:rsid w:val="00E33269"/>
    <w:rsid w:val="00E339F5"/>
    <w:rsid w:val="00E33DB3"/>
    <w:rsid w:val="00E34A9F"/>
    <w:rsid w:val="00E3553D"/>
    <w:rsid w:val="00E36575"/>
    <w:rsid w:val="00E379BD"/>
    <w:rsid w:val="00E4099C"/>
    <w:rsid w:val="00E40F92"/>
    <w:rsid w:val="00E41096"/>
    <w:rsid w:val="00E4129A"/>
    <w:rsid w:val="00E42070"/>
    <w:rsid w:val="00E4675A"/>
    <w:rsid w:val="00E473D5"/>
    <w:rsid w:val="00E50144"/>
    <w:rsid w:val="00E50F17"/>
    <w:rsid w:val="00E5205D"/>
    <w:rsid w:val="00E5214F"/>
    <w:rsid w:val="00E5541B"/>
    <w:rsid w:val="00E561F1"/>
    <w:rsid w:val="00E57016"/>
    <w:rsid w:val="00E57A00"/>
    <w:rsid w:val="00E57D12"/>
    <w:rsid w:val="00E60023"/>
    <w:rsid w:val="00E605D6"/>
    <w:rsid w:val="00E61362"/>
    <w:rsid w:val="00E61B72"/>
    <w:rsid w:val="00E6254B"/>
    <w:rsid w:val="00E62C4D"/>
    <w:rsid w:val="00E6330E"/>
    <w:rsid w:val="00E63515"/>
    <w:rsid w:val="00E66977"/>
    <w:rsid w:val="00E679BF"/>
    <w:rsid w:val="00E736D7"/>
    <w:rsid w:val="00E749F8"/>
    <w:rsid w:val="00E75039"/>
    <w:rsid w:val="00E75722"/>
    <w:rsid w:val="00E7640D"/>
    <w:rsid w:val="00E77050"/>
    <w:rsid w:val="00E77ED5"/>
    <w:rsid w:val="00E81D9E"/>
    <w:rsid w:val="00E849A5"/>
    <w:rsid w:val="00E84CC6"/>
    <w:rsid w:val="00E85291"/>
    <w:rsid w:val="00E87055"/>
    <w:rsid w:val="00E9035E"/>
    <w:rsid w:val="00E9061B"/>
    <w:rsid w:val="00E91BF8"/>
    <w:rsid w:val="00E91D06"/>
    <w:rsid w:val="00E925F8"/>
    <w:rsid w:val="00E929AB"/>
    <w:rsid w:val="00E93843"/>
    <w:rsid w:val="00E94826"/>
    <w:rsid w:val="00E95142"/>
    <w:rsid w:val="00E9563D"/>
    <w:rsid w:val="00E961FA"/>
    <w:rsid w:val="00EA292F"/>
    <w:rsid w:val="00EA3451"/>
    <w:rsid w:val="00EA477E"/>
    <w:rsid w:val="00EA6E4B"/>
    <w:rsid w:val="00EB07F2"/>
    <w:rsid w:val="00EB1BDE"/>
    <w:rsid w:val="00EB1DB5"/>
    <w:rsid w:val="00EB1E39"/>
    <w:rsid w:val="00EB269A"/>
    <w:rsid w:val="00EB35B6"/>
    <w:rsid w:val="00EB47D4"/>
    <w:rsid w:val="00EB5646"/>
    <w:rsid w:val="00EB5961"/>
    <w:rsid w:val="00EB5EAD"/>
    <w:rsid w:val="00EB7462"/>
    <w:rsid w:val="00EC1B43"/>
    <w:rsid w:val="00EC4D05"/>
    <w:rsid w:val="00EC4DF1"/>
    <w:rsid w:val="00EC779F"/>
    <w:rsid w:val="00EC7834"/>
    <w:rsid w:val="00EC7A2A"/>
    <w:rsid w:val="00EC7B5F"/>
    <w:rsid w:val="00EC7CBA"/>
    <w:rsid w:val="00ED1DFB"/>
    <w:rsid w:val="00ED2207"/>
    <w:rsid w:val="00ED297C"/>
    <w:rsid w:val="00ED7E6D"/>
    <w:rsid w:val="00EE000F"/>
    <w:rsid w:val="00EE0234"/>
    <w:rsid w:val="00EE1307"/>
    <w:rsid w:val="00EE277C"/>
    <w:rsid w:val="00EE3C44"/>
    <w:rsid w:val="00EE3CD9"/>
    <w:rsid w:val="00EE53FC"/>
    <w:rsid w:val="00EE55F3"/>
    <w:rsid w:val="00EE585C"/>
    <w:rsid w:val="00EE6EEB"/>
    <w:rsid w:val="00EE7301"/>
    <w:rsid w:val="00EE7954"/>
    <w:rsid w:val="00EF0536"/>
    <w:rsid w:val="00EF1F88"/>
    <w:rsid w:val="00F006F6"/>
    <w:rsid w:val="00F00ADF"/>
    <w:rsid w:val="00F0124B"/>
    <w:rsid w:val="00F01321"/>
    <w:rsid w:val="00F01899"/>
    <w:rsid w:val="00F01E85"/>
    <w:rsid w:val="00F03037"/>
    <w:rsid w:val="00F039B3"/>
    <w:rsid w:val="00F046A7"/>
    <w:rsid w:val="00F0473F"/>
    <w:rsid w:val="00F04934"/>
    <w:rsid w:val="00F1082D"/>
    <w:rsid w:val="00F13203"/>
    <w:rsid w:val="00F136F0"/>
    <w:rsid w:val="00F149D2"/>
    <w:rsid w:val="00F166B4"/>
    <w:rsid w:val="00F210C3"/>
    <w:rsid w:val="00F2280F"/>
    <w:rsid w:val="00F2318D"/>
    <w:rsid w:val="00F23AD8"/>
    <w:rsid w:val="00F26245"/>
    <w:rsid w:val="00F264AE"/>
    <w:rsid w:val="00F30122"/>
    <w:rsid w:val="00F31266"/>
    <w:rsid w:val="00F32F00"/>
    <w:rsid w:val="00F33CB4"/>
    <w:rsid w:val="00F3576B"/>
    <w:rsid w:val="00F35F5D"/>
    <w:rsid w:val="00F4140F"/>
    <w:rsid w:val="00F42443"/>
    <w:rsid w:val="00F427A1"/>
    <w:rsid w:val="00F42B79"/>
    <w:rsid w:val="00F42EC1"/>
    <w:rsid w:val="00F434AB"/>
    <w:rsid w:val="00F45964"/>
    <w:rsid w:val="00F464F8"/>
    <w:rsid w:val="00F4689E"/>
    <w:rsid w:val="00F51053"/>
    <w:rsid w:val="00F51D35"/>
    <w:rsid w:val="00F52705"/>
    <w:rsid w:val="00F5560B"/>
    <w:rsid w:val="00F55E86"/>
    <w:rsid w:val="00F56A47"/>
    <w:rsid w:val="00F600E3"/>
    <w:rsid w:val="00F609BE"/>
    <w:rsid w:val="00F626DD"/>
    <w:rsid w:val="00F62903"/>
    <w:rsid w:val="00F6350D"/>
    <w:rsid w:val="00F6494B"/>
    <w:rsid w:val="00F66394"/>
    <w:rsid w:val="00F7032F"/>
    <w:rsid w:val="00F70C7A"/>
    <w:rsid w:val="00F729E8"/>
    <w:rsid w:val="00F72A29"/>
    <w:rsid w:val="00F733AC"/>
    <w:rsid w:val="00F73D70"/>
    <w:rsid w:val="00F7506E"/>
    <w:rsid w:val="00F75231"/>
    <w:rsid w:val="00F7772B"/>
    <w:rsid w:val="00F77C1B"/>
    <w:rsid w:val="00F80438"/>
    <w:rsid w:val="00F80CFB"/>
    <w:rsid w:val="00F81707"/>
    <w:rsid w:val="00F82113"/>
    <w:rsid w:val="00F838C0"/>
    <w:rsid w:val="00F8578C"/>
    <w:rsid w:val="00F86FEE"/>
    <w:rsid w:val="00F87087"/>
    <w:rsid w:val="00F90F23"/>
    <w:rsid w:val="00F913A4"/>
    <w:rsid w:val="00F91FD5"/>
    <w:rsid w:val="00F94F9F"/>
    <w:rsid w:val="00F95646"/>
    <w:rsid w:val="00F95FD0"/>
    <w:rsid w:val="00F97E41"/>
    <w:rsid w:val="00FA0111"/>
    <w:rsid w:val="00FA3DF5"/>
    <w:rsid w:val="00FA4764"/>
    <w:rsid w:val="00FB01F9"/>
    <w:rsid w:val="00FB1730"/>
    <w:rsid w:val="00FB2068"/>
    <w:rsid w:val="00FB2B47"/>
    <w:rsid w:val="00FB50F5"/>
    <w:rsid w:val="00FB543A"/>
    <w:rsid w:val="00FB6730"/>
    <w:rsid w:val="00FB6A6D"/>
    <w:rsid w:val="00FB6ED6"/>
    <w:rsid w:val="00FB7218"/>
    <w:rsid w:val="00FC0FB3"/>
    <w:rsid w:val="00FC11E9"/>
    <w:rsid w:val="00FC38A8"/>
    <w:rsid w:val="00FC489B"/>
    <w:rsid w:val="00FC77A2"/>
    <w:rsid w:val="00FC7984"/>
    <w:rsid w:val="00FD0598"/>
    <w:rsid w:val="00FD0813"/>
    <w:rsid w:val="00FD0F5F"/>
    <w:rsid w:val="00FD27B4"/>
    <w:rsid w:val="00FD774D"/>
    <w:rsid w:val="00FE4A63"/>
    <w:rsid w:val="00FE4D32"/>
    <w:rsid w:val="00FE5CCF"/>
    <w:rsid w:val="00FE61A3"/>
    <w:rsid w:val="00FE6B9B"/>
    <w:rsid w:val="00FF0133"/>
    <w:rsid w:val="00FF0A55"/>
    <w:rsid w:val="00FF2212"/>
    <w:rsid w:val="00FF352E"/>
    <w:rsid w:val="00FF3E5C"/>
    <w:rsid w:val="00FF4A26"/>
    <w:rsid w:val="00FF761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EF37D"/>
  <w15:chartTrackingRefBased/>
  <w15:docId w15:val="{738D845B-76D7-4145-98FB-D5C328D787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6233"/>
  </w:style>
  <w:style w:type="paragraph" w:styleId="Heading1">
    <w:name w:val="heading 1"/>
    <w:basedOn w:val="Normal"/>
    <w:next w:val="Normal"/>
    <w:link w:val="Heading1Char"/>
    <w:uiPriority w:val="9"/>
    <w:qFormat/>
    <w:rsid w:val="00C81492"/>
    <w:pPr>
      <w:keepNext/>
      <w:keepLines/>
      <w:numPr>
        <w:numId w:val="2"/>
      </w:numPr>
      <w:spacing w:before="40" w:after="0"/>
      <w:outlineLvl w:val="0"/>
    </w:pPr>
    <w:rPr>
      <w:rFonts w:eastAsiaTheme="majorEastAsia" w:cstheme="majorBidi"/>
      <w:b/>
      <w:color w:val="2F5496" w:themeColor="accent1" w:themeShade="BF"/>
      <w:sz w:val="32"/>
      <w:szCs w:val="32"/>
    </w:rPr>
  </w:style>
  <w:style w:type="paragraph" w:styleId="Heading2">
    <w:name w:val="heading 2"/>
    <w:basedOn w:val="Normal"/>
    <w:next w:val="Normal"/>
    <w:link w:val="Heading2Char"/>
    <w:uiPriority w:val="9"/>
    <w:unhideWhenUsed/>
    <w:qFormat/>
    <w:rsid w:val="00115B71"/>
    <w:pPr>
      <w:keepNext/>
      <w:keepLines/>
      <w:numPr>
        <w:ilvl w:val="1"/>
        <w:numId w:val="2"/>
      </w:numPr>
      <w:spacing w:before="40"/>
      <w:outlineLvl w:val="1"/>
    </w:pPr>
    <w:rPr>
      <w:rFonts w:eastAsiaTheme="majorEastAsia" w:cstheme="majorBidi"/>
      <w:b/>
      <w:color w:val="2F5496" w:themeColor="accent1" w:themeShade="BF"/>
      <w:sz w:val="28"/>
      <w:szCs w:val="26"/>
    </w:rPr>
  </w:style>
  <w:style w:type="paragraph" w:styleId="Heading3">
    <w:name w:val="heading 3"/>
    <w:basedOn w:val="Normal"/>
    <w:next w:val="Normal"/>
    <w:link w:val="Heading3Char"/>
    <w:autoRedefine/>
    <w:uiPriority w:val="9"/>
    <w:unhideWhenUsed/>
    <w:qFormat/>
    <w:rsid w:val="00250D03"/>
    <w:pPr>
      <w:numPr>
        <w:ilvl w:val="2"/>
        <w:numId w:val="2"/>
      </w:numPr>
      <w:spacing w:before="40"/>
      <w:jc w:val="both"/>
      <w:outlineLvl w:val="2"/>
    </w:pPr>
    <w:rPr>
      <w:b/>
      <w:color w:val="2F5496" w:themeColor="accent1" w:themeShade="BF"/>
      <w:sz w:val="24"/>
    </w:rPr>
  </w:style>
  <w:style w:type="paragraph" w:styleId="Heading4">
    <w:name w:val="heading 4"/>
    <w:basedOn w:val="Normal"/>
    <w:next w:val="Normal"/>
    <w:link w:val="Heading4Char"/>
    <w:uiPriority w:val="9"/>
    <w:unhideWhenUsed/>
    <w:qFormat/>
    <w:rsid w:val="00250D03"/>
    <w:pPr>
      <w:keepNext/>
      <w:keepLines/>
      <w:numPr>
        <w:ilvl w:val="3"/>
        <w:numId w:val="2"/>
      </w:numPr>
      <w:spacing w:before="40" w:after="0"/>
      <w:outlineLvl w:val="3"/>
    </w:pPr>
    <w:rPr>
      <w:rFonts w:eastAsiaTheme="majorEastAsia" w:cstheme="majorBidi"/>
      <w:b/>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E10EF"/>
    <w:rPr>
      <w:color w:val="0563C1" w:themeColor="hyperlink"/>
      <w:u w:val="single"/>
    </w:rPr>
  </w:style>
  <w:style w:type="character" w:styleId="UnresolvedMention">
    <w:name w:val="Unresolved Mention"/>
    <w:basedOn w:val="DefaultParagraphFont"/>
    <w:uiPriority w:val="99"/>
    <w:semiHidden/>
    <w:unhideWhenUsed/>
    <w:rsid w:val="00AE10EF"/>
    <w:rPr>
      <w:color w:val="605E5C"/>
      <w:shd w:val="clear" w:color="auto" w:fill="E1DFDD"/>
    </w:rPr>
  </w:style>
  <w:style w:type="character" w:styleId="CommentReference">
    <w:name w:val="annotation reference"/>
    <w:basedOn w:val="DefaultParagraphFont"/>
    <w:uiPriority w:val="99"/>
    <w:semiHidden/>
    <w:unhideWhenUsed/>
    <w:rsid w:val="002E2FEE"/>
    <w:rPr>
      <w:sz w:val="16"/>
      <w:szCs w:val="16"/>
    </w:rPr>
  </w:style>
  <w:style w:type="paragraph" w:styleId="CommentText">
    <w:name w:val="annotation text"/>
    <w:basedOn w:val="Normal"/>
    <w:link w:val="CommentTextChar"/>
    <w:uiPriority w:val="99"/>
    <w:unhideWhenUsed/>
    <w:rsid w:val="002E2FEE"/>
    <w:pPr>
      <w:spacing w:line="240" w:lineRule="auto"/>
    </w:pPr>
    <w:rPr>
      <w:sz w:val="20"/>
      <w:szCs w:val="20"/>
    </w:rPr>
  </w:style>
  <w:style w:type="character" w:customStyle="1" w:styleId="CommentTextChar">
    <w:name w:val="Comment Text Char"/>
    <w:basedOn w:val="DefaultParagraphFont"/>
    <w:link w:val="CommentText"/>
    <w:uiPriority w:val="99"/>
    <w:rsid w:val="002E2FEE"/>
    <w:rPr>
      <w:sz w:val="20"/>
      <w:szCs w:val="20"/>
    </w:rPr>
  </w:style>
  <w:style w:type="paragraph" w:styleId="CommentSubject">
    <w:name w:val="annotation subject"/>
    <w:basedOn w:val="CommentText"/>
    <w:next w:val="CommentText"/>
    <w:link w:val="CommentSubjectChar"/>
    <w:uiPriority w:val="99"/>
    <w:semiHidden/>
    <w:unhideWhenUsed/>
    <w:rsid w:val="002E2FEE"/>
    <w:rPr>
      <w:b/>
      <w:bCs/>
    </w:rPr>
  </w:style>
  <w:style w:type="character" w:customStyle="1" w:styleId="CommentSubjectChar">
    <w:name w:val="Comment Subject Char"/>
    <w:basedOn w:val="CommentTextChar"/>
    <w:link w:val="CommentSubject"/>
    <w:uiPriority w:val="99"/>
    <w:semiHidden/>
    <w:rsid w:val="002E2FEE"/>
    <w:rPr>
      <w:b/>
      <w:bCs/>
      <w:sz w:val="20"/>
      <w:szCs w:val="20"/>
    </w:rPr>
  </w:style>
  <w:style w:type="paragraph" w:styleId="ListParagraph">
    <w:name w:val="List Paragraph"/>
    <w:basedOn w:val="Normal"/>
    <w:uiPriority w:val="34"/>
    <w:qFormat/>
    <w:rsid w:val="00BE5533"/>
    <w:pPr>
      <w:spacing w:line="256" w:lineRule="auto"/>
      <w:ind w:left="720"/>
      <w:contextualSpacing/>
    </w:pPr>
  </w:style>
  <w:style w:type="paragraph" w:styleId="Bibliography">
    <w:name w:val="Bibliography"/>
    <w:basedOn w:val="Normal"/>
    <w:next w:val="Normal"/>
    <w:uiPriority w:val="37"/>
    <w:unhideWhenUsed/>
    <w:rsid w:val="004B59C1"/>
    <w:pPr>
      <w:tabs>
        <w:tab w:val="left" w:pos="264"/>
      </w:tabs>
      <w:spacing w:after="0" w:line="480" w:lineRule="auto"/>
      <w:ind w:left="264" w:hanging="264"/>
    </w:pPr>
  </w:style>
  <w:style w:type="character" w:styleId="FollowedHyperlink">
    <w:name w:val="FollowedHyperlink"/>
    <w:basedOn w:val="DefaultParagraphFont"/>
    <w:uiPriority w:val="99"/>
    <w:semiHidden/>
    <w:unhideWhenUsed/>
    <w:rsid w:val="00DD4DCF"/>
    <w:rPr>
      <w:color w:val="954F72" w:themeColor="followedHyperlink"/>
      <w:u w:val="single"/>
    </w:rPr>
  </w:style>
  <w:style w:type="character" w:customStyle="1" w:styleId="Heading1Char">
    <w:name w:val="Heading 1 Char"/>
    <w:basedOn w:val="DefaultParagraphFont"/>
    <w:link w:val="Heading1"/>
    <w:uiPriority w:val="9"/>
    <w:rsid w:val="00C81492"/>
    <w:rPr>
      <w:rFonts w:eastAsiaTheme="majorEastAsia" w:cstheme="majorBidi"/>
      <w:b/>
      <w:color w:val="2F5496" w:themeColor="accent1" w:themeShade="BF"/>
      <w:sz w:val="32"/>
      <w:szCs w:val="32"/>
    </w:rPr>
  </w:style>
  <w:style w:type="paragraph" w:styleId="NoSpacing">
    <w:name w:val="No Spacing"/>
    <w:link w:val="NoSpacingChar"/>
    <w:uiPriority w:val="1"/>
    <w:qFormat/>
    <w:rsid w:val="004D456D"/>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4D456D"/>
    <w:rPr>
      <w:rFonts w:eastAsiaTheme="minorEastAsia"/>
      <w:lang w:val="en-US"/>
    </w:rPr>
  </w:style>
  <w:style w:type="table" w:customStyle="1" w:styleId="TableGrid">
    <w:name w:val="TableGrid"/>
    <w:rsid w:val="00F04934"/>
    <w:pPr>
      <w:spacing w:after="0" w:line="240" w:lineRule="auto"/>
    </w:pPr>
    <w:rPr>
      <w:rFonts w:eastAsiaTheme="minorEastAsia"/>
      <w:lang w:eastAsia="en-CA"/>
    </w:rPr>
    <w:tblPr>
      <w:tblCellMar>
        <w:top w:w="0" w:type="dxa"/>
        <w:left w:w="0" w:type="dxa"/>
        <w:bottom w:w="0" w:type="dxa"/>
        <w:right w:w="0" w:type="dxa"/>
      </w:tblCellMar>
    </w:tblPr>
  </w:style>
  <w:style w:type="table" w:styleId="TableGrid0">
    <w:name w:val="Table Grid"/>
    <w:basedOn w:val="TableNormal"/>
    <w:uiPriority w:val="39"/>
    <w:rsid w:val="00C762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aliases w:val="Figure Citation"/>
    <w:basedOn w:val="Normal"/>
    <w:next w:val="Normal"/>
    <w:link w:val="SubtitleChar"/>
    <w:uiPriority w:val="11"/>
    <w:qFormat/>
    <w:rsid w:val="00186988"/>
    <w:rPr>
      <w:color w:val="2F5496" w:themeColor="accent1" w:themeShade="BF"/>
      <w:lang w:val="en-US"/>
    </w:rPr>
  </w:style>
  <w:style w:type="character" w:customStyle="1" w:styleId="SubtitleChar">
    <w:name w:val="Subtitle Char"/>
    <w:aliases w:val="Figure Citation Char"/>
    <w:basedOn w:val="DefaultParagraphFont"/>
    <w:link w:val="Subtitle"/>
    <w:uiPriority w:val="11"/>
    <w:rsid w:val="00186988"/>
    <w:rPr>
      <w:color w:val="2F5496" w:themeColor="accent1" w:themeShade="BF"/>
      <w:lang w:val="en-US"/>
    </w:rPr>
  </w:style>
  <w:style w:type="character" w:customStyle="1" w:styleId="Heading3Char">
    <w:name w:val="Heading 3 Char"/>
    <w:basedOn w:val="DefaultParagraphFont"/>
    <w:link w:val="Heading3"/>
    <w:uiPriority w:val="9"/>
    <w:rsid w:val="00250D03"/>
    <w:rPr>
      <w:b/>
      <w:color w:val="2F5496" w:themeColor="accent1" w:themeShade="BF"/>
      <w:sz w:val="24"/>
    </w:rPr>
  </w:style>
  <w:style w:type="character" w:customStyle="1" w:styleId="Heading2Char">
    <w:name w:val="Heading 2 Char"/>
    <w:basedOn w:val="DefaultParagraphFont"/>
    <w:link w:val="Heading2"/>
    <w:uiPriority w:val="9"/>
    <w:rsid w:val="00115B71"/>
    <w:rPr>
      <w:rFonts w:eastAsiaTheme="majorEastAsia" w:cstheme="majorBidi"/>
      <w:b/>
      <w:color w:val="2F5496" w:themeColor="accent1" w:themeShade="BF"/>
      <w:sz w:val="28"/>
      <w:szCs w:val="26"/>
    </w:rPr>
  </w:style>
  <w:style w:type="paragraph" w:styleId="TOCHeading">
    <w:name w:val="TOC Heading"/>
    <w:basedOn w:val="Heading1"/>
    <w:next w:val="Normal"/>
    <w:uiPriority w:val="39"/>
    <w:unhideWhenUsed/>
    <w:qFormat/>
    <w:rsid w:val="00250945"/>
    <w:pPr>
      <w:outlineLvl w:val="9"/>
    </w:pPr>
    <w:rPr>
      <w:lang w:val="en-US"/>
    </w:rPr>
  </w:style>
  <w:style w:type="paragraph" w:styleId="TOC1">
    <w:name w:val="toc 1"/>
    <w:basedOn w:val="Normal"/>
    <w:next w:val="Normal"/>
    <w:autoRedefine/>
    <w:uiPriority w:val="39"/>
    <w:unhideWhenUsed/>
    <w:rsid w:val="00AB3534"/>
    <w:pPr>
      <w:spacing w:after="0" w:line="240" w:lineRule="auto"/>
    </w:pPr>
    <w:rPr>
      <w:b/>
    </w:rPr>
  </w:style>
  <w:style w:type="paragraph" w:styleId="TOC2">
    <w:name w:val="toc 2"/>
    <w:basedOn w:val="Normal"/>
    <w:next w:val="Normal"/>
    <w:autoRedefine/>
    <w:uiPriority w:val="39"/>
    <w:unhideWhenUsed/>
    <w:rsid w:val="00360ADF"/>
    <w:pPr>
      <w:spacing w:after="0" w:line="240" w:lineRule="auto"/>
      <w:ind w:left="216"/>
    </w:pPr>
  </w:style>
  <w:style w:type="character" w:customStyle="1" w:styleId="Heading4Char">
    <w:name w:val="Heading 4 Char"/>
    <w:basedOn w:val="DefaultParagraphFont"/>
    <w:link w:val="Heading4"/>
    <w:uiPriority w:val="9"/>
    <w:rsid w:val="00250D03"/>
    <w:rPr>
      <w:rFonts w:eastAsiaTheme="majorEastAsia" w:cstheme="majorBidi"/>
      <w:b/>
      <w:iCs/>
      <w:color w:val="2F5496" w:themeColor="accent1" w:themeShade="BF"/>
    </w:rPr>
  </w:style>
  <w:style w:type="paragraph" w:styleId="Caption">
    <w:name w:val="caption"/>
    <w:basedOn w:val="Normal"/>
    <w:uiPriority w:val="35"/>
    <w:unhideWhenUsed/>
    <w:qFormat/>
    <w:rsid w:val="000C7FBD"/>
    <w:pPr>
      <w:spacing w:after="0" w:line="240" w:lineRule="auto"/>
      <w:jc w:val="both"/>
    </w:pPr>
    <w:rPr>
      <w:sz w:val="18"/>
      <w:lang w:val="en-US"/>
    </w:rPr>
  </w:style>
  <w:style w:type="character" w:styleId="SubtleEmphasis">
    <w:name w:val="Subtle Emphasis"/>
    <w:aliases w:val="Figure Text"/>
    <w:uiPriority w:val="19"/>
    <w:qFormat/>
    <w:rsid w:val="0058574F"/>
    <w:rPr>
      <w:b/>
      <w:bCs/>
      <w:color w:val="auto"/>
    </w:rPr>
  </w:style>
  <w:style w:type="paragraph" w:styleId="TOC3">
    <w:name w:val="toc 3"/>
    <w:basedOn w:val="Normal"/>
    <w:next w:val="Normal"/>
    <w:autoRedefine/>
    <w:uiPriority w:val="39"/>
    <w:unhideWhenUsed/>
    <w:rsid w:val="00AB3534"/>
    <w:pPr>
      <w:spacing w:after="0" w:line="240" w:lineRule="auto"/>
      <w:ind w:left="446"/>
    </w:pPr>
  </w:style>
  <w:style w:type="paragraph" w:styleId="TableofFigures">
    <w:name w:val="table of figures"/>
    <w:basedOn w:val="Normal"/>
    <w:next w:val="Normal"/>
    <w:uiPriority w:val="99"/>
    <w:unhideWhenUsed/>
    <w:rsid w:val="00F80438"/>
    <w:pPr>
      <w:spacing w:after="0"/>
    </w:pPr>
  </w:style>
  <w:style w:type="paragraph" w:styleId="TOC4">
    <w:name w:val="toc 4"/>
    <w:basedOn w:val="Normal"/>
    <w:next w:val="Normal"/>
    <w:autoRedefine/>
    <w:uiPriority w:val="39"/>
    <w:semiHidden/>
    <w:unhideWhenUsed/>
    <w:rsid w:val="00AB3534"/>
    <w:pPr>
      <w:spacing w:after="0" w:line="240" w:lineRule="auto"/>
      <w:ind w:left="662"/>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7228391">
      <w:bodyDiv w:val="1"/>
      <w:marLeft w:val="0"/>
      <w:marRight w:val="0"/>
      <w:marTop w:val="0"/>
      <w:marBottom w:val="0"/>
      <w:divBdr>
        <w:top w:val="none" w:sz="0" w:space="0" w:color="auto"/>
        <w:left w:val="none" w:sz="0" w:space="0" w:color="auto"/>
        <w:bottom w:val="none" w:sz="0" w:space="0" w:color="auto"/>
        <w:right w:val="none" w:sz="0" w:space="0" w:color="auto"/>
      </w:divBdr>
    </w:div>
    <w:div w:id="1484855536">
      <w:bodyDiv w:val="1"/>
      <w:marLeft w:val="0"/>
      <w:marRight w:val="0"/>
      <w:marTop w:val="0"/>
      <w:marBottom w:val="0"/>
      <w:divBdr>
        <w:top w:val="none" w:sz="0" w:space="0" w:color="auto"/>
        <w:left w:val="none" w:sz="0" w:space="0" w:color="auto"/>
        <w:bottom w:val="none" w:sz="0" w:space="0" w:color="auto"/>
        <w:right w:val="none" w:sz="0" w:space="0" w:color="auto"/>
      </w:divBdr>
    </w:div>
    <w:div w:id="1653948903">
      <w:bodyDiv w:val="1"/>
      <w:marLeft w:val="0"/>
      <w:marRight w:val="0"/>
      <w:marTop w:val="0"/>
      <w:marBottom w:val="0"/>
      <w:divBdr>
        <w:top w:val="none" w:sz="0" w:space="0" w:color="auto"/>
        <w:left w:val="none" w:sz="0" w:space="0" w:color="auto"/>
        <w:bottom w:val="none" w:sz="0" w:space="0" w:color="auto"/>
        <w:right w:val="none" w:sz="0" w:space="0" w:color="auto"/>
      </w:divBdr>
    </w:div>
    <w:div w:id="1803772414">
      <w:bodyDiv w:val="1"/>
      <w:marLeft w:val="0"/>
      <w:marRight w:val="0"/>
      <w:marTop w:val="0"/>
      <w:marBottom w:val="0"/>
      <w:divBdr>
        <w:top w:val="none" w:sz="0" w:space="0" w:color="auto"/>
        <w:left w:val="none" w:sz="0" w:space="0" w:color="auto"/>
        <w:bottom w:val="none" w:sz="0" w:space="0" w:color="auto"/>
        <w:right w:val="none" w:sz="0" w:space="0" w:color="auto"/>
      </w:divBdr>
    </w:div>
    <w:div w:id="1837988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ature.com/articles/nri.2017.125" TargetMode="External"/><Relationship Id="rId13" Type="http://schemas.openxmlformats.org/officeDocument/2006/relationships/comments" Target="comments.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hyperlink" Target="https://www.nature.com/articles/nri.2017.125" TargetMode="External"/><Relationship Id="rId12" Type="http://schemas.openxmlformats.org/officeDocument/2006/relationships/image" Target="media/image2.png"/><Relationship Id="rId17" Type="http://schemas.openxmlformats.org/officeDocument/2006/relationships/image" Target="media/image3.png"/><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hyperlink" Target="https://github.com/knacko/monobrainDNAme"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www.nature.com/articles/nri.2017.125" TargetMode="Externa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theme" Target="theme/theme1.xml"/><Relationship Id="rId10" Type="http://schemas.openxmlformats.org/officeDocument/2006/relationships/hyperlink" Target="https://www.nature.com/articles/nri.2017.125" TargetMode="External"/><Relationship Id="rId19" Type="http://schemas.openxmlformats.org/officeDocument/2006/relationships/hyperlink" Target="https://github.com/CompEpigen/scMethrix/" TargetMode="External"/><Relationship Id="rId4" Type="http://schemas.openxmlformats.org/officeDocument/2006/relationships/settings" Target="settings.xml"/><Relationship Id="rId9" Type="http://schemas.openxmlformats.org/officeDocument/2006/relationships/hyperlink" Target="https://www.nature.com/articles/nri.2017.125" TargetMode="External"/><Relationship Id="rId14" Type="http://schemas.microsoft.com/office/2011/relationships/commentsExtended" Target="commentsExtended.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D20E97-E23E-4030-A3FE-639151D6A8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46</TotalTime>
  <Pages>24</Pages>
  <Words>30381</Words>
  <Characters>173173</Characters>
  <Application>Microsoft Office Word</Application>
  <DocSecurity>0</DocSecurity>
  <Lines>1443</Lines>
  <Paragraphs>4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Lindsay</dc:creator>
  <cp:keywords/>
  <dc:description/>
  <cp:lastModifiedBy>Andrew Lindsay</cp:lastModifiedBy>
  <cp:revision>559</cp:revision>
  <dcterms:created xsi:type="dcterms:W3CDTF">2021-11-12T19:42:00Z</dcterms:created>
  <dcterms:modified xsi:type="dcterms:W3CDTF">2021-11-14T1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m4ibYBAR"/&gt;&lt;style id="http://www.zotero.org/styles/nature" hasBibliography="1" bibliographyStyleHasBeenSet="1"/&gt;&lt;prefs&gt;&lt;pref name="fieldType" value="Field"/&gt;&lt;/prefs&gt;&lt;/data&gt;</vt:lpwstr>
  </property>
</Properties>
</file>